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0256B6" w14:textId="720FB803" w:rsidR="004C0CDB" w:rsidRPr="00CA2489" w:rsidRDefault="00CA2489" w:rsidP="00BA7F99">
      <w:pPr>
        <w:pStyle w:val="Title"/>
        <w:rPr>
          <w:rFonts w:ascii="Arial" w:hAnsi="Arial" w:cs="Arial"/>
          <w:sz w:val="28"/>
          <w:szCs w:val="28"/>
        </w:rPr>
      </w:pPr>
      <w:bookmarkStart w:id="0" w:name="_Hlk500933407"/>
      <w:bookmarkStart w:id="1" w:name="_Hlk500933372"/>
      <w:bookmarkStart w:id="2" w:name="_Toc418760001"/>
      <w:r w:rsidRPr="00CA2489">
        <w:rPr>
          <w:rFonts w:ascii="Arial" w:hAnsi="Arial" w:cs="Arial"/>
          <w:sz w:val="28"/>
          <w:szCs w:val="28"/>
        </w:rPr>
        <w:t xml:space="preserve">Heated humidified high-flow nasal cannula </w:t>
      </w:r>
      <w:r w:rsidR="002C233F" w:rsidRPr="00CA2489">
        <w:rPr>
          <w:rFonts w:ascii="Arial" w:hAnsi="Arial" w:cs="Arial"/>
          <w:sz w:val="28"/>
          <w:szCs w:val="28"/>
        </w:rPr>
        <w:t xml:space="preserve">for </w:t>
      </w:r>
      <w:r w:rsidR="0013068A" w:rsidRPr="00CA2489">
        <w:rPr>
          <w:rFonts w:ascii="Arial" w:hAnsi="Arial" w:cs="Arial"/>
          <w:sz w:val="28"/>
          <w:szCs w:val="28"/>
        </w:rPr>
        <w:t>preterm</w:t>
      </w:r>
      <w:r w:rsidR="002C233F" w:rsidRPr="00CA2489">
        <w:rPr>
          <w:rFonts w:ascii="Arial" w:hAnsi="Arial" w:cs="Arial"/>
          <w:sz w:val="28"/>
          <w:szCs w:val="28"/>
        </w:rPr>
        <w:t xml:space="preserve"> infants</w:t>
      </w:r>
      <w:r w:rsidR="00BA7F99" w:rsidRPr="00CA2489">
        <w:rPr>
          <w:rFonts w:ascii="Arial" w:hAnsi="Arial" w:cs="Arial"/>
          <w:sz w:val="28"/>
          <w:szCs w:val="28"/>
        </w:rPr>
        <w:t xml:space="preserve">: </w:t>
      </w:r>
    </w:p>
    <w:p w14:paraId="32C556D7" w14:textId="77777777" w:rsidR="00BA7F99" w:rsidRPr="00CA2489" w:rsidRDefault="007E43EE" w:rsidP="00BA7F99">
      <w:pPr>
        <w:pStyle w:val="Title"/>
        <w:rPr>
          <w:rFonts w:ascii="Arial" w:hAnsi="Arial" w:cs="Arial"/>
        </w:rPr>
      </w:pPr>
      <w:r w:rsidRPr="00CA2489">
        <w:rPr>
          <w:rFonts w:ascii="Arial" w:hAnsi="Arial" w:cs="Arial"/>
          <w:sz w:val="28"/>
          <w:szCs w:val="28"/>
        </w:rPr>
        <w:t xml:space="preserve">An updated </w:t>
      </w:r>
      <w:r w:rsidR="002C233F" w:rsidRPr="00CA2489">
        <w:rPr>
          <w:rFonts w:ascii="Arial" w:hAnsi="Arial" w:cs="Arial"/>
          <w:sz w:val="28"/>
          <w:szCs w:val="28"/>
        </w:rPr>
        <w:t>systematic review and meta-</w:t>
      </w:r>
      <w:r w:rsidR="008A1B77" w:rsidRPr="00CA2489">
        <w:rPr>
          <w:rFonts w:ascii="Arial" w:hAnsi="Arial" w:cs="Arial"/>
          <w:sz w:val="28"/>
          <w:szCs w:val="28"/>
        </w:rPr>
        <w:t>analysis</w:t>
      </w:r>
      <w:bookmarkEnd w:id="0"/>
    </w:p>
    <w:bookmarkEnd w:id="1"/>
    <w:p w14:paraId="57A13DF6" w14:textId="77777777" w:rsidR="00233EFD" w:rsidRPr="00CA2489" w:rsidRDefault="00233EFD" w:rsidP="0085382D">
      <w:pPr>
        <w:rPr>
          <w:rFonts w:ascii="Arial" w:hAnsi="Arial" w:cs="Arial"/>
        </w:rPr>
      </w:pPr>
    </w:p>
    <w:p w14:paraId="5FD2E79F" w14:textId="622A2CC5" w:rsidR="00176D9E" w:rsidRPr="00CA2489" w:rsidRDefault="001D3F5B" w:rsidP="002A5131">
      <w:pPr>
        <w:jc w:val="center"/>
        <w:rPr>
          <w:rFonts w:ascii="Arial" w:hAnsi="Arial" w:cs="Arial"/>
        </w:rPr>
      </w:pPr>
      <w:r w:rsidRPr="00CA2489">
        <w:rPr>
          <w:rFonts w:ascii="Arial" w:hAnsi="Arial" w:cs="Arial"/>
        </w:rPr>
        <w:t xml:space="preserve">Nigel </w:t>
      </w:r>
      <w:proofErr w:type="spellStart"/>
      <w:r w:rsidRPr="00CA2489">
        <w:rPr>
          <w:rFonts w:ascii="Arial" w:hAnsi="Arial" w:cs="Arial"/>
        </w:rPr>
        <w:t>Fleeman</w:t>
      </w:r>
      <w:r w:rsidRPr="00CA2489">
        <w:rPr>
          <w:rFonts w:ascii="Arial" w:hAnsi="Arial" w:cs="Arial"/>
          <w:vertAlign w:val="superscript"/>
        </w:rPr>
        <w:t>a</w:t>
      </w:r>
      <w:proofErr w:type="spellEnd"/>
      <w:r w:rsidR="00EB2722" w:rsidRPr="00CA2489">
        <w:rPr>
          <w:rFonts w:ascii="Arial" w:hAnsi="Arial" w:cs="Arial"/>
        </w:rPr>
        <w:t>,</w:t>
      </w:r>
      <w:r w:rsidRPr="00CA2489">
        <w:rPr>
          <w:rFonts w:ascii="Arial" w:hAnsi="Arial" w:cs="Arial"/>
        </w:rPr>
        <w:t xml:space="preserve"> MPH, </w:t>
      </w:r>
      <w:r w:rsidR="0054794B" w:rsidRPr="00CA2489">
        <w:rPr>
          <w:rFonts w:ascii="Arial" w:eastAsiaTheme="minorHAnsi" w:hAnsi="Arial" w:cs="Arial"/>
          <w:color w:val="000000"/>
          <w:szCs w:val="23"/>
        </w:rPr>
        <w:t xml:space="preserve">Yenal </w:t>
      </w:r>
      <w:proofErr w:type="spellStart"/>
      <w:r w:rsidR="0054794B" w:rsidRPr="00CA2489">
        <w:rPr>
          <w:rFonts w:ascii="Arial" w:eastAsiaTheme="minorHAnsi" w:hAnsi="Arial" w:cs="Arial"/>
          <w:color w:val="000000"/>
          <w:szCs w:val="23"/>
        </w:rPr>
        <w:t>Dundar</w:t>
      </w:r>
      <w:r w:rsidR="0054794B" w:rsidRPr="00CA2489">
        <w:rPr>
          <w:rFonts w:ascii="Arial" w:eastAsiaTheme="minorHAnsi" w:hAnsi="Arial" w:cs="Arial"/>
          <w:color w:val="000000"/>
          <w:szCs w:val="23"/>
          <w:vertAlign w:val="superscript"/>
        </w:rPr>
        <w:t>a</w:t>
      </w:r>
      <w:proofErr w:type="spellEnd"/>
      <w:r w:rsidR="00EB2722" w:rsidRPr="00CA2489">
        <w:rPr>
          <w:rFonts w:ascii="Arial" w:hAnsi="Arial" w:cs="Arial"/>
        </w:rPr>
        <w:t>,</w:t>
      </w:r>
      <w:r w:rsidR="00F556B7" w:rsidRPr="00CA2489">
        <w:rPr>
          <w:rFonts w:ascii="Arial" w:eastAsiaTheme="minorHAnsi" w:hAnsi="Arial" w:cs="Arial"/>
          <w:color w:val="000000"/>
          <w:szCs w:val="23"/>
        </w:rPr>
        <w:t xml:space="preserve"> MPhil, </w:t>
      </w:r>
      <w:proofErr w:type="spellStart"/>
      <w:r w:rsidR="00F556B7" w:rsidRPr="00CA2489">
        <w:rPr>
          <w:rFonts w:ascii="Arial" w:eastAsiaTheme="minorHAnsi" w:hAnsi="Arial" w:cs="Arial"/>
          <w:color w:val="000000"/>
          <w:szCs w:val="23"/>
        </w:rPr>
        <w:t>MRCPsych</w:t>
      </w:r>
      <w:proofErr w:type="spellEnd"/>
      <w:r w:rsidR="0054794B" w:rsidRPr="00CA2489">
        <w:rPr>
          <w:rFonts w:ascii="Arial" w:hAnsi="Arial" w:cs="Arial"/>
        </w:rPr>
        <w:t>,</w:t>
      </w:r>
      <w:r w:rsidR="00EB2722" w:rsidRPr="00CA2489">
        <w:rPr>
          <w:rFonts w:ascii="Arial" w:hAnsi="Arial" w:cs="Arial"/>
        </w:rPr>
        <w:t xml:space="preserve"> </w:t>
      </w:r>
      <w:proofErr w:type="spellStart"/>
      <w:r w:rsidR="007E43EE" w:rsidRPr="00CA2489">
        <w:rPr>
          <w:rFonts w:ascii="Arial" w:hAnsi="Arial" w:cs="Arial"/>
        </w:rPr>
        <w:t>Prakesh</w:t>
      </w:r>
      <w:proofErr w:type="spellEnd"/>
      <w:r w:rsidR="007E43EE" w:rsidRPr="00CA2489">
        <w:rPr>
          <w:rFonts w:ascii="Arial" w:hAnsi="Arial" w:cs="Arial"/>
        </w:rPr>
        <w:t xml:space="preserve"> S </w:t>
      </w:r>
      <w:proofErr w:type="spellStart"/>
      <w:r w:rsidR="00713580" w:rsidRPr="00CA2489">
        <w:rPr>
          <w:rFonts w:ascii="Arial" w:hAnsi="Arial" w:cs="Arial"/>
        </w:rPr>
        <w:t>Shah</w:t>
      </w:r>
      <w:r w:rsidR="0013068A" w:rsidRPr="00CA2489">
        <w:rPr>
          <w:rFonts w:ascii="Arial" w:hAnsi="Arial" w:cs="Arial"/>
          <w:vertAlign w:val="superscript"/>
        </w:rPr>
        <w:t>b</w:t>
      </w:r>
      <w:proofErr w:type="spellEnd"/>
      <w:r w:rsidR="00EB2722" w:rsidRPr="00CA2489">
        <w:rPr>
          <w:rFonts w:ascii="Arial" w:hAnsi="Arial" w:cs="Arial"/>
        </w:rPr>
        <w:t>,</w:t>
      </w:r>
      <w:r w:rsidR="00F60A09" w:rsidRPr="00CA2489">
        <w:rPr>
          <w:rFonts w:ascii="Arial" w:hAnsi="Arial" w:cs="Arial"/>
          <w:vertAlign w:val="superscript"/>
        </w:rPr>
        <w:t xml:space="preserve"> </w:t>
      </w:r>
      <w:r w:rsidR="00713580" w:rsidRPr="00CA2489">
        <w:rPr>
          <w:rFonts w:ascii="Arial" w:hAnsi="Arial" w:cs="Arial"/>
        </w:rPr>
        <w:t>MBBS</w:t>
      </w:r>
      <w:r w:rsidR="00880645" w:rsidRPr="00CA2489">
        <w:rPr>
          <w:rFonts w:ascii="Arial" w:hAnsi="Arial" w:cs="Arial"/>
        </w:rPr>
        <w:t xml:space="preserve">, </w:t>
      </w:r>
      <w:r w:rsidR="00713580" w:rsidRPr="00CA2489">
        <w:rPr>
          <w:rFonts w:ascii="Arial" w:hAnsi="Arial" w:cs="Arial"/>
        </w:rPr>
        <w:t>MD</w:t>
      </w:r>
      <w:r w:rsidR="00880645" w:rsidRPr="00CA2489">
        <w:rPr>
          <w:rFonts w:ascii="Arial" w:hAnsi="Arial" w:cs="Arial"/>
        </w:rPr>
        <w:t xml:space="preserve">, </w:t>
      </w:r>
      <w:r w:rsidR="007E43EE" w:rsidRPr="00CA2489">
        <w:rPr>
          <w:rFonts w:ascii="Arial" w:hAnsi="Arial" w:cs="Arial"/>
        </w:rPr>
        <w:t>MSc,</w:t>
      </w:r>
      <w:r w:rsidR="00F60A09" w:rsidRPr="00CA2489">
        <w:rPr>
          <w:rFonts w:ascii="Arial" w:hAnsi="Arial" w:cs="Arial"/>
        </w:rPr>
        <w:t xml:space="preserve"> </w:t>
      </w:r>
      <w:proofErr w:type="spellStart"/>
      <w:r w:rsidR="00713580" w:rsidRPr="00CA2489">
        <w:rPr>
          <w:rFonts w:ascii="Arial" w:hAnsi="Arial" w:cs="Arial"/>
        </w:rPr>
        <w:t>DCH</w:t>
      </w:r>
      <w:proofErr w:type="spellEnd"/>
      <w:r w:rsidR="00880645" w:rsidRPr="00CA2489">
        <w:rPr>
          <w:rFonts w:ascii="Arial" w:hAnsi="Arial" w:cs="Arial"/>
        </w:rPr>
        <w:t xml:space="preserve">, </w:t>
      </w:r>
      <w:proofErr w:type="spellStart"/>
      <w:r w:rsidR="00713580" w:rsidRPr="00CA2489">
        <w:rPr>
          <w:rFonts w:ascii="Arial" w:hAnsi="Arial" w:cs="Arial"/>
        </w:rPr>
        <w:t>MRCP</w:t>
      </w:r>
      <w:proofErr w:type="spellEnd"/>
      <w:r w:rsidR="00880645" w:rsidRPr="00CA2489">
        <w:rPr>
          <w:rFonts w:ascii="Arial" w:hAnsi="Arial" w:cs="Arial"/>
        </w:rPr>
        <w:t xml:space="preserve">, </w:t>
      </w:r>
      <w:proofErr w:type="spellStart"/>
      <w:r w:rsidR="00713580" w:rsidRPr="00CA2489">
        <w:rPr>
          <w:rFonts w:ascii="Arial" w:hAnsi="Arial" w:cs="Arial"/>
        </w:rPr>
        <w:t>FRCPC</w:t>
      </w:r>
      <w:proofErr w:type="spellEnd"/>
      <w:r w:rsidR="00880645" w:rsidRPr="00CA2489">
        <w:rPr>
          <w:rFonts w:ascii="Arial" w:hAnsi="Arial" w:cs="Arial"/>
        </w:rPr>
        <w:t xml:space="preserve">, </w:t>
      </w:r>
      <w:r w:rsidR="00713580" w:rsidRPr="00CA2489">
        <w:rPr>
          <w:rFonts w:ascii="Arial" w:hAnsi="Arial" w:cs="Arial"/>
        </w:rPr>
        <w:t xml:space="preserve">Ben (NJ) </w:t>
      </w:r>
      <w:proofErr w:type="spellStart"/>
      <w:r w:rsidR="00713580" w:rsidRPr="00CA2489">
        <w:rPr>
          <w:rFonts w:ascii="Arial" w:hAnsi="Arial" w:cs="Arial"/>
        </w:rPr>
        <w:t>Shaw</w:t>
      </w:r>
      <w:r w:rsidR="0013068A" w:rsidRPr="00CA2489">
        <w:rPr>
          <w:rFonts w:ascii="Arial" w:hAnsi="Arial" w:cs="Arial"/>
          <w:vertAlign w:val="superscript"/>
        </w:rPr>
        <w:t>c</w:t>
      </w:r>
      <w:proofErr w:type="spellEnd"/>
      <w:r w:rsidR="00EB2722" w:rsidRPr="00CA2489">
        <w:rPr>
          <w:rFonts w:ascii="Arial" w:hAnsi="Arial" w:cs="Arial"/>
        </w:rPr>
        <w:t>,</w:t>
      </w:r>
      <w:r w:rsidR="00880645" w:rsidRPr="00CA2489">
        <w:rPr>
          <w:rFonts w:ascii="Arial" w:hAnsi="Arial" w:cs="Arial"/>
        </w:rPr>
        <w:t xml:space="preserve"> </w:t>
      </w:r>
      <w:proofErr w:type="spellStart"/>
      <w:r w:rsidR="007E550F" w:rsidRPr="00CA2489">
        <w:rPr>
          <w:rFonts w:ascii="Arial" w:hAnsi="Arial" w:cs="Arial"/>
        </w:rPr>
        <w:t>MRCP</w:t>
      </w:r>
      <w:proofErr w:type="spellEnd"/>
      <w:r w:rsidR="00DC1FD4" w:rsidRPr="00CA2489">
        <w:rPr>
          <w:rFonts w:ascii="Arial" w:hAnsi="Arial" w:cs="Arial"/>
        </w:rPr>
        <w:t xml:space="preserve">, </w:t>
      </w:r>
      <w:proofErr w:type="spellStart"/>
      <w:r w:rsidR="007E550F" w:rsidRPr="00CA2489">
        <w:rPr>
          <w:rFonts w:ascii="Arial" w:hAnsi="Arial" w:cs="Arial"/>
        </w:rPr>
        <w:t>FRCPCH</w:t>
      </w:r>
      <w:proofErr w:type="spellEnd"/>
      <w:r w:rsidR="007E550F" w:rsidRPr="00CA2489">
        <w:rPr>
          <w:rFonts w:ascii="Arial" w:hAnsi="Arial" w:cs="Arial"/>
        </w:rPr>
        <w:t>,</w:t>
      </w:r>
      <w:r w:rsidR="00F60A09" w:rsidRPr="00CA2489">
        <w:rPr>
          <w:rFonts w:ascii="Arial" w:hAnsi="Arial" w:cs="Arial"/>
        </w:rPr>
        <w:t xml:space="preserve"> </w:t>
      </w:r>
      <w:r w:rsidR="007E550F" w:rsidRPr="00CA2489">
        <w:rPr>
          <w:rFonts w:ascii="Arial" w:hAnsi="Arial" w:cs="Arial"/>
        </w:rPr>
        <w:t>MD,</w:t>
      </w:r>
      <w:r w:rsidR="00F60A09" w:rsidRPr="00CA2489">
        <w:rPr>
          <w:rFonts w:ascii="Arial" w:hAnsi="Arial" w:cs="Arial"/>
        </w:rPr>
        <w:t xml:space="preserve"> </w:t>
      </w:r>
      <w:r w:rsidR="007E550F" w:rsidRPr="00CA2489">
        <w:rPr>
          <w:rFonts w:ascii="Arial" w:hAnsi="Arial" w:cs="Arial"/>
        </w:rPr>
        <w:t>MA</w:t>
      </w:r>
      <w:r w:rsidR="007B7996">
        <w:rPr>
          <w:rFonts w:ascii="Arial" w:hAnsi="Arial" w:cs="Arial"/>
        </w:rPr>
        <w:t xml:space="preserve"> </w:t>
      </w:r>
      <w:r w:rsidR="007E550F" w:rsidRPr="00CA2489">
        <w:rPr>
          <w:rFonts w:ascii="Arial" w:hAnsi="Arial" w:cs="Arial"/>
        </w:rPr>
        <w:t>(Clin Ed)</w:t>
      </w:r>
    </w:p>
    <w:p w14:paraId="390CB620" w14:textId="77777777" w:rsidR="0035750A" w:rsidRPr="00CA2489" w:rsidRDefault="0035750A" w:rsidP="002A5131">
      <w:pPr>
        <w:rPr>
          <w:rFonts w:ascii="Arial" w:hAnsi="Arial" w:cs="Arial"/>
          <w:b/>
        </w:rPr>
      </w:pPr>
    </w:p>
    <w:p w14:paraId="37B3AAAA" w14:textId="77777777" w:rsidR="002A5131" w:rsidRPr="00CA2489" w:rsidRDefault="00993642" w:rsidP="002A5131">
      <w:pPr>
        <w:rPr>
          <w:rFonts w:ascii="Arial" w:hAnsi="Arial" w:cs="Arial"/>
        </w:rPr>
      </w:pPr>
      <w:r w:rsidRPr="00CA2489">
        <w:rPr>
          <w:rFonts w:ascii="Arial" w:hAnsi="Arial" w:cs="Arial"/>
          <w:b/>
        </w:rPr>
        <w:t>Affiliations:</w:t>
      </w:r>
      <w:r w:rsidR="00880645" w:rsidRPr="00CA2489">
        <w:rPr>
          <w:rFonts w:ascii="Arial" w:hAnsi="Arial" w:cs="Arial"/>
        </w:rPr>
        <w:t xml:space="preserve"> </w:t>
      </w:r>
      <w:proofErr w:type="spellStart"/>
      <w:r w:rsidR="00880645" w:rsidRPr="00CA2489">
        <w:rPr>
          <w:rFonts w:ascii="Arial" w:hAnsi="Arial" w:cs="Arial"/>
          <w:vertAlign w:val="superscript"/>
        </w:rPr>
        <w:t>a</w:t>
      </w:r>
      <w:r w:rsidR="00880645" w:rsidRPr="00CA2489">
        <w:rPr>
          <w:rFonts w:ascii="Arial" w:hAnsi="Arial" w:cs="Arial"/>
        </w:rPr>
        <w:t>Liverpool</w:t>
      </w:r>
      <w:proofErr w:type="spellEnd"/>
      <w:r w:rsidR="00880645" w:rsidRPr="00CA2489">
        <w:rPr>
          <w:rFonts w:ascii="Arial" w:hAnsi="Arial" w:cs="Arial"/>
        </w:rPr>
        <w:t xml:space="preserve"> Reviews and Implementation Group, </w:t>
      </w:r>
      <w:r w:rsidR="009B391C" w:rsidRPr="00CA2489">
        <w:rPr>
          <w:rFonts w:ascii="Arial" w:hAnsi="Arial" w:cs="Arial"/>
        </w:rPr>
        <w:t xml:space="preserve">Department of Health Services Research, </w:t>
      </w:r>
      <w:r w:rsidR="00880645" w:rsidRPr="00CA2489">
        <w:rPr>
          <w:rFonts w:ascii="Arial" w:hAnsi="Arial" w:cs="Arial"/>
        </w:rPr>
        <w:t xml:space="preserve">University of Liverpool, Liverpool, UK; </w:t>
      </w:r>
      <w:proofErr w:type="spellStart"/>
      <w:r w:rsidR="0013068A" w:rsidRPr="00CA2489">
        <w:rPr>
          <w:rFonts w:ascii="Arial" w:hAnsi="Arial" w:cs="Arial"/>
          <w:vertAlign w:val="superscript"/>
        </w:rPr>
        <w:t>b</w:t>
      </w:r>
      <w:r w:rsidR="002A5131" w:rsidRPr="00CA2489">
        <w:rPr>
          <w:rFonts w:ascii="Arial" w:hAnsi="Arial" w:cs="Arial"/>
        </w:rPr>
        <w:t>Departments</w:t>
      </w:r>
      <w:proofErr w:type="spellEnd"/>
      <w:r w:rsidR="002A5131" w:rsidRPr="00CA2489">
        <w:rPr>
          <w:rFonts w:ascii="Arial" w:hAnsi="Arial" w:cs="Arial"/>
        </w:rPr>
        <w:t xml:space="preserve"> of Paediatrics and Institute of Health Policy, Management and Evaluation, University of Toronto, Mount Sinai Hospital, Toronto, Canada; and </w:t>
      </w:r>
      <w:proofErr w:type="spellStart"/>
      <w:r w:rsidR="0013068A" w:rsidRPr="00CA2489">
        <w:rPr>
          <w:rFonts w:ascii="Arial" w:hAnsi="Arial" w:cs="Arial"/>
          <w:vertAlign w:val="superscript"/>
        </w:rPr>
        <w:t>c</w:t>
      </w:r>
      <w:r w:rsidR="002A5131" w:rsidRPr="00CA2489">
        <w:rPr>
          <w:rFonts w:ascii="Arial" w:hAnsi="Arial" w:cs="Arial"/>
        </w:rPr>
        <w:t>Neonatal</w:t>
      </w:r>
      <w:proofErr w:type="spellEnd"/>
      <w:r w:rsidR="002A5131" w:rsidRPr="00CA2489">
        <w:rPr>
          <w:rFonts w:ascii="Arial" w:hAnsi="Arial" w:cs="Arial"/>
        </w:rPr>
        <w:t xml:space="preserve"> Unit, Liverpool Women’s NHS Foundation Trust, Liverpool, UK</w:t>
      </w:r>
      <w:r w:rsidR="002721CF" w:rsidRPr="00CA2489">
        <w:rPr>
          <w:rFonts w:ascii="Arial" w:hAnsi="Arial" w:cs="Arial"/>
        </w:rPr>
        <w:t>.</w:t>
      </w:r>
    </w:p>
    <w:p w14:paraId="02A708B7" w14:textId="77777777" w:rsidR="00880645" w:rsidRPr="00CA2489" w:rsidRDefault="00880645" w:rsidP="002A5131">
      <w:pPr>
        <w:rPr>
          <w:rFonts w:ascii="Arial" w:hAnsi="Arial" w:cs="Arial"/>
        </w:rPr>
      </w:pPr>
    </w:p>
    <w:p w14:paraId="5D05F67F" w14:textId="114BFF64" w:rsidR="002A5131" w:rsidRDefault="00993642" w:rsidP="0054794B">
      <w:pPr>
        <w:rPr>
          <w:rFonts w:ascii="Arial" w:hAnsi="Arial" w:cs="Arial"/>
        </w:rPr>
      </w:pPr>
      <w:r w:rsidRPr="00CA2489">
        <w:rPr>
          <w:rFonts w:ascii="Arial" w:hAnsi="Arial" w:cs="Arial"/>
          <w:b/>
        </w:rPr>
        <w:t>Address correspondence to:</w:t>
      </w:r>
      <w:r w:rsidR="002A5131" w:rsidRPr="00CA2489">
        <w:rPr>
          <w:rFonts w:ascii="Arial" w:hAnsi="Arial" w:cs="Arial"/>
        </w:rPr>
        <w:t xml:space="preserve"> Nigel Fleeman, Research Fellow, </w:t>
      </w:r>
      <w:r w:rsidR="008665FB" w:rsidRPr="00CA2489">
        <w:rPr>
          <w:rFonts w:ascii="Arial" w:hAnsi="Arial" w:cs="Arial"/>
        </w:rPr>
        <w:t>Liverpool Reviews and Implementation Group</w:t>
      </w:r>
      <w:r w:rsidR="002A5131" w:rsidRPr="00CA2489">
        <w:rPr>
          <w:rFonts w:ascii="Arial" w:hAnsi="Arial" w:cs="Arial"/>
        </w:rPr>
        <w:t>, University of Liverpool, Room, Whelan Building, The Quadrangle, Brownlow Hill, Liverpool, L69 3GB, [nigel.fleeman@liverpool.ac.uk], +44 (0)151 795 545</w:t>
      </w:r>
      <w:r w:rsidR="008B36EA" w:rsidRPr="00CA2489">
        <w:rPr>
          <w:rFonts w:ascii="Arial" w:hAnsi="Arial" w:cs="Arial"/>
        </w:rPr>
        <w:t>5</w:t>
      </w:r>
      <w:r w:rsidR="002721CF" w:rsidRPr="00CA2489">
        <w:rPr>
          <w:rFonts w:ascii="Arial" w:hAnsi="Arial" w:cs="Arial"/>
        </w:rPr>
        <w:t>.</w:t>
      </w:r>
    </w:p>
    <w:p w14:paraId="2B916696" w14:textId="11ECDB14" w:rsidR="00CA2489" w:rsidRPr="00CA2489" w:rsidRDefault="00AF50C3" w:rsidP="0054794B">
      <w:pPr>
        <w:rPr>
          <w:rFonts w:ascii="Arial" w:hAnsi="Arial" w:cs="Arial"/>
        </w:rPr>
      </w:pPr>
      <w:hyperlink r:id="rId8" w:history="1">
        <w:r w:rsidR="00CA2489" w:rsidRPr="003E59EA">
          <w:rPr>
            <w:rStyle w:val="Hyperlink"/>
            <w:rFonts w:ascii="Arial" w:hAnsi="Arial" w:cs="Arial"/>
          </w:rPr>
          <w:t>nigel.fleeman@liverpool.ac.uk</w:t>
        </w:r>
      </w:hyperlink>
      <w:r w:rsidR="00CA2489">
        <w:rPr>
          <w:rFonts w:ascii="Arial" w:hAnsi="Arial" w:cs="Arial"/>
        </w:rPr>
        <w:t xml:space="preserve"> </w:t>
      </w:r>
    </w:p>
    <w:p w14:paraId="48CE51D0" w14:textId="77777777" w:rsidR="002721CF" w:rsidRPr="00CA2489" w:rsidRDefault="002721CF" w:rsidP="002721CF">
      <w:pPr>
        <w:rPr>
          <w:rFonts w:ascii="Arial" w:hAnsi="Arial" w:cs="Arial"/>
        </w:rPr>
      </w:pPr>
    </w:p>
    <w:p w14:paraId="2873C6A1" w14:textId="6F1CED28" w:rsidR="003408A9" w:rsidRDefault="00993642" w:rsidP="00EE556F">
      <w:pPr>
        <w:pStyle w:val="Normaltext"/>
        <w:rPr>
          <w:rFonts w:ascii="Arial" w:hAnsi="Arial" w:cs="Arial"/>
        </w:rPr>
      </w:pPr>
      <w:r w:rsidRPr="00CA2489">
        <w:rPr>
          <w:rFonts w:ascii="Arial" w:hAnsi="Arial" w:cs="Arial"/>
          <w:b/>
        </w:rPr>
        <w:t>Short title:</w:t>
      </w:r>
      <w:r w:rsidR="002A5131" w:rsidRPr="00CA2489">
        <w:rPr>
          <w:rFonts w:ascii="Arial" w:hAnsi="Arial" w:cs="Arial"/>
        </w:rPr>
        <w:t xml:space="preserve"> </w:t>
      </w:r>
      <w:r w:rsidR="00EE556F" w:rsidRPr="00CA2489">
        <w:rPr>
          <w:rFonts w:ascii="Arial" w:hAnsi="Arial" w:cs="Arial"/>
        </w:rPr>
        <w:t>Systematic review of HHHFNC for preterm infants</w:t>
      </w:r>
    </w:p>
    <w:p w14:paraId="43C2FA83" w14:textId="2A114B7B" w:rsidR="000A5724" w:rsidRDefault="000A5724" w:rsidP="00EE556F">
      <w:pPr>
        <w:pStyle w:val="Normaltext"/>
        <w:rPr>
          <w:rFonts w:ascii="Arial" w:hAnsi="Arial" w:cs="Arial"/>
        </w:rPr>
      </w:pPr>
    </w:p>
    <w:p w14:paraId="748989FE" w14:textId="098C06B8" w:rsidR="000A5724" w:rsidRPr="000A5724" w:rsidRDefault="000A5724" w:rsidP="00EE556F">
      <w:pPr>
        <w:pStyle w:val="Normaltext"/>
        <w:rPr>
          <w:rFonts w:ascii="Arial" w:hAnsi="Arial" w:cs="Arial"/>
          <w:b/>
        </w:rPr>
      </w:pPr>
      <w:r w:rsidRPr="000A5724">
        <w:rPr>
          <w:rFonts w:ascii="Arial" w:hAnsi="Arial" w:cs="Arial"/>
          <w:b/>
        </w:rPr>
        <w:t>Word count, abstract:</w:t>
      </w:r>
      <w:r w:rsidR="00701EFC">
        <w:rPr>
          <w:rFonts w:ascii="Arial" w:hAnsi="Arial" w:cs="Arial"/>
          <w:b/>
        </w:rPr>
        <w:t xml:space="preserve"> </w:t>
      </w:r>
      <w:r w:rsidR="00701EFC" w:rsidRPr="0043335C">
        <w:rPr>
          <w:rFonts w:ascii="Arial" w:hAnsi="Arial" w:cs="Arial"/>
        </w:rPr>
        <w:t>23</w:t>
      </w:r>
      <w:r w:rsidR="0042488A" w:rsidRPr="0043335C">
        <w:rPr>
          <w:rFonts w:ascii="Arial" w:hAnsi="Arial" w:cs="Arial"/>
        </w:rPr>
        <w:t>3</w:t>
      </w:r>
    </w:p>
    <w:p w14:paraId="3EDC8270" w14:textId="57B8B4BF" w:rsidR="0042488A" w:rsidRPr="00CA2489" w:rsidRDefault="0042488A" w:rsidP="0042488A">
      <w:pPr>
        <w:pStyle w:val="Normaltext"/>
        <w:rPr>
          <w:rFonts w:ascii="Arial" w:hAnsi="Arial" w:cs="Arial"/>
        </w:rPr>
      </w:pPr>
      <w:r w:rsidRPr="000A5724">
        <w:rPr>
          <w:rFonts w:ascii="Arial" w:hAnsi="Arial" w:cs="Arial"/>
          <w:b/>
        </w:rPr>
        <w:t>Word count, text minus</w:t>
      </w:r>
      <w:r>
        <w:rPr>
          <w:rFonts w:ascii="Arial" w:hAnsi="Arial" w:cs="Arial"/>
          <w:b/>
        </w:rPr>
        <w:t xml:space="preserve"> with</w:t>
      </w:r>
      <w:r w:rsidRPr="000A5724">
        <w:rPr>
          <w:rFonts w:ascii="Arial" w:hAnsi="Arial" w:cs="Arial"/>
          <w:b/>
        </w:rPr>
        <w:t xml:space="preserve"> headings:</w:t>
      </w:r>
      <w:r>
        <w:rPr>
          <w:rFonts w:ascii="Arial" w:hAnsi="Arial" w:cs="Arial"/>
        </w:rPr>
        <w:t xml:space="preserve"> </w:t>
      </w:r>
      <w:r w:rsidRPr="0043335C">
        <w:rPr>
          <w:rFonts w:ascii="Arial" w:hAnsi="Arial" w:cs="Arial"/>
        </w:rPr>
        <w:t>3862</w:t>
      </w:r>
    </w:p>
    <w:p w14:paraId="15C2CC47" w14:textId="4A459608" w:rsidR="000A5724" w:rsidRPr="00CA2489" w:rsidRDefault="000A5724" w:rsidP="00EE556F">
      <w:pPr>
        <w:pStyle w:val="Normaltext"/>
        <w:rPr>
          <w:rFonts w:ascii="Arial" w:hAnsi="Arial" w:cs="Arial"/>
        </w:rPr>
      </w:pPr>
      <w:r w:rsidRPr="000A5724">
        <w:rPr>
          <w:rFonts w:ascii="Arial" w:hAnsi="Arial" w:cs="Arial"/>
          <w:b/>
        </w:rPr>
        <w:t>Word count, text minus headings:</w:t>
      </w:r>
      <w:r>
        <w:rPr>
          <w:rFonts w:ascii="Arial" w:hAnsi="Arial" w:cs="Arial"/>
        </w:rPr>
        <w:t xml:space="preserve"> </w:t>
      </w:r>
      <w:r w:rsidRPr="0043335C">
        <w:rPr>
          <w:rFonts w:ascii="Arial" w:hAnsi="Arial" w:cs="Arial"/>
        </w:rPr>
        <w:t>3</w:t>
      </w:r>
      <w:r w:rsidR="0042488A" w:rsidRPr="0043335C">
        <w:rPr>
          <w:rFonts w:ascii="Arial" w:hAnsi="Arial" w:cs="Arial"/>
        </w:rPr>
        <w:t>784</w:t>
      </w:r>
    </w:p>
    <w:p w14:paraId="11604630" w14:textId="77777777" w:rsidR="00D54216" w:rsidRPr="00CA2489" w:rsidRDefault="00D54216" w:rsidP="002721CF">
      <w:pPr>
        <w:rPr>
          <w:rFonts w:ascii="Arial" w:eastAsiaTheme="minorHAnsi" w:hAnsi="Arial" w:cs="Arial"/>
        </w:rPr>
      </w:pPr>
    </w:p>
    <w:p w14:paraId="7DBC7DB9" w14:textId="77777777" w:rsidR="000205C8" w:rsidRDefault="000205C8">
      <w:pPr>
        <w:spacing w:after="200" w:line="276" w:lineRule="auto"/>
        <w:rPr>
          <w:rFonts w:ascii="Arial" w:eastAsiaTheme="majorEastAsia" w:hAnsi="Arial" w:cstheme="majorBidi"/>
          <w:b/>
          <w:bCs/>
          <w:szCs w:val="26"/>
        </w:rPr>
      </w:pPr>
      <w:r w:rsidRPr="00675717">
        <w:rPr>
          <w:rFonts w:ascii="Arial" w:hAnsi="Arial"/>
        </w:rPr>
        <w:br w:type="page"/>
      </w:r>
    </w:p>
    <w:p w14:paraId="43302F39" w14:textId="6D849BBB" w:rsidR="00CE1F07" w:rsidRPr="00233EFD" w:rsidRDefault="00CE1F07" w:rsidP="00CE1F07">
      <w:pPr>
        <w:pStyle w:val="Heading1"/>
        <w:pageBreakBefore/>
      </w:pPr>
      <w:bookmarkStart w:id="3" w:name="_Toc418760010"/>
      <w:bookmarkEnd w:id="2"/>
      <w:r w:rsidRPr="00233EFD">
        <w:lastRenderedPageBreak/>
        <w:t>ABSTRACT</w:t>
      </w:r>
      <w:r w:rsidR="000713F5">
        <w:t xml:space="preserve"> </w:t>
      </w:r>
    </w:p>
    <w:p w14:paraId="1A11561C" w14:textId="2465B016" w:rsidR="00CE1F07" w:rsidRPr="007B7996" w:rsidRDefault="00FD1E62" w:rsidP="00FD1E62">
      <w:pPr>
        <w:pStyle w:val="LRiGnormal"/>
      </w:pPr>
      <w:r w:rsidRPr="007B7996">
        <w:rPr>
          <w:b/>
        </w:rPr>
        <w:t>Background</w:t>
      </w:r>
      <w:r w:rsidR="00CE1F07" w:rsidRPr="007B7996">
        <w:rPr>
          <w:b/>
        </w:rPr>
        <w:t>:</w:t>
      </w:r>
      <w:r w:rsidR="00CE1F07" w:rsidRPr="007B7996">
        <w:t xml:space="preserve"> </w:t>
      </w:r>
      <w:r w:rsidRPr="007B7996">
        <w:t>Heated humidified high flow nasal cannula (HHHFNC) is gaining popularity as a mode of respiratory support. We updated a</w:t>
      </w:r>
      <w:r w:rsidR="007E43EE" w:rsidRPr="007B7996">
        <w:t xml:space="preserve"> </w:t>
      </w:r>
      <w:r w:rsidR="00CE1F07" w:rsidRPr="007B7996">
        <w:t xml:space="preserve">systematic review </w:t>
      </w:r>
      <w:r w:rsidR="007E43EE" w:rsidRPr="007B7996">
        <w:t xml:space="preserve">and meta-analyses </w:t>
      </w:r>
      <w:r w:rsidRPr="007B7996">
        <w:t>examining the</w:t>
      </w:r>
      <w:r w:rsidR="00AF0EF6" w:rsidRPr="007B7996">
        <w:t xml:space="preserve"> efficacy</w:t>
      </w:r>
      <w:r w:rsidR="007E43EE" w:rsidRPr="007B7996">
        <w:t xml:space="preserve"> and safety</w:t>
      </w:r>
      <w:r w:rsidR="00CE1F07" w:rsidRPr="007B7996">
        <w:t xml:space="preserve"> of </w:t>
      </w:r>
      <w:r w:rsidR="003A011F" w:rsidRPr="007B7996">
        <w:t xml:space="preserve">HHHFNC </w:t>
      </w:r>
      <w:r w:rsidR="00CE1F07" w:rsidRPr="007B7996">
        <w:t xml:space="preserve">compared with standard treatments for preterm infants. </w:t>
      </w:r>
      <w:r w:rsidR="00420AA2" w:rsidRPr="007B7996">
        <w:t xml:space="preserve">The primary outcome was </w:t>
      </w:r>
      <w:r w:rsidR="0021566F" w:rsidRPr="007B7996">
        <w:t xml:space="preserve">the </w:t>
      </w:r>
      <w:r w:rsidR="00420AA2" w:rsidRPr="007B7996">
        <w:t>need for reintubation</w:t>
      </w:r>
      <w:r w:rsidR="002B4E4C" w:rsidRPr="007B7996">
        <w:t xml:space="preserve"> for preterm infants following mechanical ventilation </w:t>
      </w:r>
      <w:r w:rsidR="0021566F" w:rsidRPr="007B7996">
        <w:t>(</w:t>
      </w:r>
      <w:r w:rsidR="008E67B6" w:rsidRPr="007B7996">
        <w:t>post-extubation analysis</w:t>
      </w:r>
      <w:r w:rsidR="0021566F" w:rsidRPr="007B7996">
        <w:t>)</w:t>
      </w:r>
      <w:r w:rsidR="002B4E4C" w:rsidRPr="007B7996">
        <w:t xml:space="preserve"> or</w:t>
      </w:r>
      <w:r w:rsidR="00420AA2" w:rsidRPr="007B7996">
        <w:t xml:space="preserve"> need for intubation</w:t>
      </w:r>
      <w:r w:rsidR="002B4E4C" w:rsidRPr="007B7996">
        <w:t xml:space="preserve"> for preterm infants not previously </w:t>
      </w:r>
      <w:r w:rsidR="007E43EE" w:rsidRPr="007B7996">
        <w:t xml:space="preserve">intubated </w:t>
      </w:r>
      <w:r w:rsidR="0021566F" w:rsidRPr="007B7996">
        <w:t>(</w:t>
      </w:r>
      <w:r w:rsidR="008E67B6" w:rsidRPr="007B7996">
        <w:t xml:space="preserve">analysis of </w:t>
      </w:r>
      <w:r w:rsidR="00254B17" w:rsidRPr="007B7996">
        <w:t>primary respiratory support</w:t>
      </w:r>
      <w:r w:rsidR="002B4E4C" w:rsidRPr="007B7996">
        <w:t>)</w:t>
      </w:r>
    </w:p>
    <w:p w14:paraId="262121EE" w14:textId="77777777" w:rsidR="00CE1F07" w:rsidRPr="007B7996" w:rsidRDefault="00CE1F07" w:rsidP="00AB28DE">
      <w:pPr>
        <w:pStyle w:val="LRiGnormal"/>
      </w:pPr>
    </w:p>
    <w:p w14:paraId="52BE211E" w14:textId="16C56E26" w:rsidR="00CE1F07" w:rsidRPr="007B7996" w:rsidRDefault="00CA6C2D" w:rsidP="00AB28DE">
      <w:pPr>
        <w:pStyle w:val="LRiGnormal"/>
      </w:pPr>
      <w:r w:rsidRPr="007B7996">
        <w:rPr>
          <w:b/>
        </w:rPr>
        <w:t>Methods</w:t>
      </w:r>
      <w:r w:rsidR="00CE1F07" w:rsidRPr="007B7996">
        <w:rPr>
          <w:b/>
        </w:rPr>
        <w:t xml:space="preserve">: </w:t>
      </w:r>
      <w:r w:rsidR="00FD1E62" w:rsidRPr="007B7996">
        <w:t>We searched</w:t>
      </w:r>
      <w:r w:rsidR="00FD1E62" w:rsidRPr="007B7996">
        <w:rPr>
          <w:b/>
        </w:rPr>
        <w:t xml:space="preserve"> </w:t>
      </w:r>
      <w:r w:rsidR="00055E45" w:rsidRPr="000B720A">
        <w:t xml:space="preserve">PubMed, </w:t>
      </w:r>
      <w:r w:rsidR="005C579C" w:rsidRPr="00207442">
        <w:t>MEDLINE,</w:t>
      </w:r>
      <w:r w:rsidR="005C579C" w:rsidRPr="00207442">
        <w:rPr>
          <w:b/>
        </w:rPr>
        <w:t xml:space="preserve"> </w:t>
      </w:r>
      <w:proofErr w:type="spellStart"/>
      <w:r w:rsidR="00CE1F07" w:rsidRPr="007B7996">
        <w:t>Embase</w:t>
      </w:r>
      <w:proofErr w:type="spellEnd"/>
      <w:r w:rsidR="00B55A97">
        <w:t xml:space="preserve"> </w:t>
      </w:r>
      <w:r w:rsidR="00B55A97" w:rsidRPr="0043335C">
        <w:t>and</w:t>
      </w:r>
      <w:r w:rsidR="00CE1F07" w:rsidRPr="007B7996">
        <w:t xml:space="preserve"> </w:t>
      </w:r>
      <w:r w:rsidR="00D31077" w:rsidRPr="007B7996">
        <w:t>t</w:t>
      </w:r>
      <w:r w:rsidR="00CE1F07" w:rsidRPr="007B7996">
        <w:t xml:space="preserve">he Cochrane Library </w:t>
      </w:r>
      <w:r w:rsidR="005F0957" w:rsidRPr="007B7996">
        <w:t>for r</w:t>
      </w:r>
      <w:r w:rsidR="00CE1F07" w:rsidRPr="007B7996">
        <w:t>andomised controlled trials (RCTs)</w:t>
      </w:r>
      <w:r w:rsidR="005F0957" w:rsidRPr="007B7996">
        <w:t xml:space="preserve"> of HHHFNC versus standard treatments</w:t>
      </w:r>
      <w:r w:rsidR="00CE1F07" w:rsidRPr="007B7996">
        <w:t xml:space="preserve">. </w:t>
      </w:r>
      <w:r w:rsidR="00FD1E62" w:rsidRPr="007B7996">
        <w:t>Meta-analysis was conducted using Review Manager 5.3.</w:t>
      </w:r>
    </w:p>
    <w:p w14:paraId="63095C2E" w14:textId="77777777" w:rsidR="00CE1F07" w:rsidRDefault="00CE1F07" w:rsidP="00AB28DE">
      <w:pPr>
        <w:pStyle w:val="LRiGnormal"/>
      </w:pPr>
    </w:p>
    <w:p w14:paraId="79223A35" w14:textId="244BEAFF" w:rsidR="00612E46" w:rsidRPr="007B7996" w:rsidRDefault="00612E46" w:rsidP="00AB28DE">
      <w:pPr>
        <w:pStyle w:val="LRiGnormal"/>
      </w:pPr>
      <w:r w:rsidRPr="006004E8">
        <w:rPr>
          <w:b/>
        </w:rPr>
        <w:t>Results:</w:t>
      </w:r>
      <w:r w:rsidRPr="006004E8">
        <w:t xml:space="preserve"> </w:t>
      </w:r>
      <w:r>
        <w:t>The post-extubation analysis</w:t>
      </w:r>
      <w:r w:rsidRPr="006004E8">
        <w:t xml:space="preserve"> included </w:t>
      </w:r>
      <w:r>
        <w:t>ten RCTs (n</w:t>
      </w:r>
      <w:r w:rsidR="00C86E65">
        <w:t xml:space="preserve"> = </w:t>
      </w:r>
      <w:r>
        <w:t>1201)</w:t>
      </w:r>
      <w:r w:rsidR="00E052B8">
        <w:t xml:space="preserve"> </w:t>
      </w:r>
      <w:r>
        <w:t xml:space="preserve">and </w:t>
      </w:r>
      <w:r w:rsidRPr="006004E8">
        <w:t xml:space="preserve">the </w:t>
      </w:r>
      <w:r>
        <w:t>analysis of primary respiratory support</w:t>
      </w:r>
      <w:r w:rsidRPr="006004E8">
        <w:t xml:space="preserve"> </w:t>
      </w:r>
      <w:r>
        <w:t xml:space="preserve">included </w:t>
      </w:r>
      <w:r w:rsidR="00164A8B">
        <w:t>ten</w:t>
      </w:r>
      <w:r w:rsidRPr="006004E8">
        <w:t xml:space="preserve"> RCTs</w:t>
      </w:r>
      <w:r>
        <w:t xml:space="preserve"> (n</w:t>
      </w:r>
      <w:r w:rsidR="00C86E65">
        <w:t xml:space="preserve"> = </w:t>
      </w:r>
      <w:r w:rsidR="00164A8B">
        <w:t>1676</w:t>
      </w:r>
      <w:r>
        <w:t>)</w:t>
      </w:r>
      <w:r w:rsidRPr="006004E8">
        <w:t xml:space="preserve">. There </w:t>
      </w:r>
      <w:r>
        <w:t>we</w:t>
      </w:r>
      <w:r w:rsidRPr="006004E8">
        <w:t xml:space="preserve">re no statistically significant differences for </w:t>
      </w:r>
      <w:r>
        <w:t>outcomes measuring efficacy, including the primary outcome</w:t>
      </w:r>
      <w:r w:rsidRPr="006004E8">
        <w:t>.</w:t>
      </w:r>
      <w:r>
        <w:t xml:space="preserve"> The</w:t>
      </w:r>
      <w:r w:rsidRPr="006004E8">
        <w:t xml:space="preserve">re </w:t>
      </w:r>
      <w:r>
        <w:t>we</w:t>
      </w:r>
      <w:r w:rsidRPr="006004E8">
        <w:t xml:space="preserve">re statistically significant differences favouring HHHFNC versus nasal cannula positive airway pressure (NCPAP) </w:t>
      </w:r>
      <w:r>
        <w:t xml:space="preserve">for air leak (Post-extubation, </w:t>
      </w:r>
      <w:r w:rsidRPr="006004E8">
        <w:t>risk ratio [RR] 0.2</w:t>
      </w:r>
      <w:r>
        <w:t>9</w:t>
      </w:r>
      <w:r w:rsidRPr="006004E8">
        <w:t>, 95% confidence interval [CI] 0.</w:t>
      </w:r>
      <w:r>
        <w:t xml:space="preserve">11 </w:t>
      </w:r>
      <w:r w:rsidRPr="006004E8">
        <w:t>to 0.</w:t>
      </w:r>
      <w:r>
        <w:t>76</w:t>
      </w:r>
      <w:r w:rsidR="00D5673E">
        <w:t>, I</w:t>
      </w:r>
      <w:r w:rsidR="00D5673E" w:rsidRPr="00D5673E">
        <w:rPr>
          <w:vertAlign w:val="superscript"/>
        </w:rPr>
        <w:t>2</w:t>
      </w:r>
      <w:r w:rsidR="00C86E65">
        <w:t xml:space="preserve"> = </w:t>
      </w:r>
      <w:r w:rsidR="00D5673E">
        <w:t>0</w:t>
      </w:r>
      <w:r>
        <w:t xml:space="preserve">) </w:t>
      </w:r>
      <w:r w:rsidRPr="006004E8">
        <w:t>and nasal trauma (</w:t>
      </w:r>
      <w:r>
        <w:t>Post-extubation</w:t>
      </w:r>
      <w:r w:rsidRPr="006004E8">
        <w:t>: 0.3</w:t>
      </w:r>
      <w:r>
        <w:t>5</w:t>
      </w:r>
      <w:r w:rsidRPr="006004E8">
        <w:t>, 95% CI 0.27 to 0.4</w:t>
      </w:r>
      <w:r>
        <w:t>6</w:t>
      </w:r>
      <w:r w:rsidR="00D5673E">
        <w:t>, I</w:t>
      </w:r>
      <w:r w:rsidR="00D5673E" w:rsidRPr="00BC4A58">
        <w:rPr>
          <w:vertAlign w:val="superscript"/>
        </w:rPr>
        <w:t>2</w:t>
      </w:r>
      <w:r w:rsidR="00C86E65">
        <w:t xml:space="preserve"> = </w:t>
      </w:r>
      <w:r w:rsidR="00D5673E">
        <w:t>5%</w:t>
      </w:r>
      <w:r w:rsidRPr="006004E8">
        <w:t xml:space="preserve">; </w:t>
      </w:r>
      <w:r>
        <w:t xml:space="preserve">Primary respiratory support: </w:t>
      </w:r>
      <w:r w:rsidR="00271764" w:rsidRPr="004B4ACE">
        <w:t>RR 0.52, 95% CI 0.3</w:t>
      </w:r>
      <w:r w:rsidR="00271764">
        <w:t>7</w:t>
      </w:r>
      <w:r w:rsidR="00271764" w:rsidRPr="004B4ACE">
        <w:t xml:space="preserve"> to 0.7</w:t>
      </w:r>
      <w:r w:rsidR="00271764">
        <w:t>4; I</w:t>
      </w:r>
      <w:r w:rsidR="00271764" w:rsidRPr="00BC4A58">
        <w:rPr>
          <w:vertAlign w:val="superscript"/>
        </w:rPr>
        <w:t>2</w:t>
      </w:r>
      <w:r w:rsidR="00271764">
        <w:t xml:space="preserve"> = 27%).</w:t>
      </w:r>
      <w:r w:rsidR="00FD1E62">
        <w:t xml:space="preserve"> </w:t>
      </w:r>
      <w:r w:rsidR="00FD1E62" w:rsidRPr="007B7996">
        <w:t>Studies</w:t>
      </w:r>
      <w:r w:rsidR="00701EFC" w:rsidRPr="007B7996">
        <w:t>, particularly those of primary respiratory support,</w:t>
      </w:r>
      <w:r w:rsidR="00FD1E62" w:rsidRPr="007B7996">
        <w:t xml:space="preserve"> included very few preterm infants with gestational age (GA) </w:t>
      </w:r>
      <w:r w:rsidR="007B2A13" w:rsidRPr="007B7996">
        <w:rPr>
          <w:rFonts w:cs="Arial"/>
        </w:rPr>
        <w:t>&lt;</w:t>
      </w:r>
      <w:r w:rsidR="00FD1E62" w:rsidRPr="007B7996">
        <w:t>28 week</w:t>
      </w:r>
      <w:r w:rsidR="005F0957" w:rsidRPr="007B7996">
        <w:t>s</w:t>
      </w:r>
      <w:r w:rsidR="00FD1E62" w:rsidRPr="007B7996">
        <w:t xml:space="preserve">. </w:t>
      </w:r>
    </w:p>
    <w:p w14:paraId="311FF9DE" w14:textId="77777777" w:rsidR="00612E46" w:rsidRPr="007B7996" w:rsidRDefault="00612E46" w:rsidP="00AB28DE">
      <w:pPr>
        <w:pStyle w:val="LRiGnormal"/>
        <w:rPr>
          <w:b/>
        </w:rPr>
      </w:pPr>
    </w:p>
    <w:p w14:paraId="33A38BE2" w14:textId="68F02EF0" w:rsidR="00FD1E62" w:rsidRPr="007B7996" w:rsidRDefault="00612E46" w:rsidP="00AB28DE">
      <w:pPr>
        <w:pStyle w:val="LRiGnormal"/>
      </w:pPr>
      <w:r w:rsidRPr="007B7996">
        <w:rPr>
          <w:b/>
        </w:rPr>
        <w:t>Conclusions</w:t>
      </w:r>
      <w:r w:rsidRPr="007B7996">
        <w:t xml:space="preserve">: </w:t>
      </w:r>
      <w:r w:rsidR="00FD1E62" w:rsidRPr="007B7996">
        <w:t xml:space="preserve">HHHFNC may offer an efficacious and safe alternative to NCPAP for some infants but evidence is lacking for </w:t>
      </w:r>
      <w:r w:rsidR="005F0957" w:rsidRPr="007B7996">
        <w:t xml:space="preserve">preterm infants with GA </w:t>
      </w:r>
      <w:r w:rsidR="005F0957" w:rsidRPr="007B7996">
        <w:rPr>
          <w:rFonts w:cs="Arial"/>
        </w:rPr>
        <w:t>≤</w:t>
      </w:r>
      <w:r w:rsidR="005F0957" w:rsidRPr="007B7996">
        <w:t>28 weeks.</w:t>
      </w:r>
    </w:p>
    <w:p w14:paraId="61459868" w14:textId="77777777" w:rsidR="00792665" w:rsidRPr="00204E5B" w:rsidRDefault="00792665" w:rsidP="00AB28DE">
      <w:pPr>
        <w:pStyle w:val="LRiGnormal"/>
      </w:pPr>
    </w:p>
    <w:p w14:paraId="19612681" w14:textId="77777777" w:rsidR="00792665" w:rsidRPr="00CA2489" w:rsidRDefault="00792665" w:rsidP="00792665">
      <w:pPr>
        <w:pStyle w:val="Heading1"/>
        <w:rPr>
          <w:rFonts w:cs="Arial"/>
        </w:rPr>
      </w:pPr>
      <w:r w:rsidRPr="00CA2489">
        <w:rPr>
          <w:rFonts w:cs="Arial"/>
        </w:rPr>
        <w:t>KEY WORDS</w:t>
      </w:r>
    </w:p>
    <w:p w14:paraId="3F0EF450" w14:textId="77777777" w:rsidR="00792665" w:rsidRPr="00675717" w:rsidRDefault="00792665" w:rsidP="00B927B8">
      <w:pPr>
        <w:pStyle w:val="LRiGnormal"/>
        <w:rPr>
          <w:rFonts w:eastAsiaTheme="majorEastAsia" w:cstheme="majorBidi"/>
          <w:b/>
          <w:bCs/>
          <w:szCs w:val="28"/>
        </w:rPr>
      </w:pPr>
      <w:r w:rsidRPr="00CA2489">
        <w:t xml:space="preserve">Preterm, heated-humidified high-flow nasal cannula, systematic review, meta-analysis </w:t>
      </w:r>
    </w:p>
    <w:p w14:paraId="510F07C2" w14:textId="77777777" w:rsidR="007B7996" w:rsidRDefault="00792665" w:rsidP="00792665">
      <w:pPr>
        <w:spacing w:line="480" w:lineRule="auto"/>
        <w:rPr>
          <w:rFonts w:ascii="Arial" w:hAnsi="Arial" w:cs="Arial"/>
        </w:rPr>
      </w:pPr>
      <w:r w:rsidRPr="00792665">
        <w:rPr>
          <w:rFonts w:ascii="Arial" w:hAnsi="Arial" w:cs="Arial"/>
          <w:b/>
        </w:rPr>
        <w:lastRenderedPageBreak/>
        <w:t>Funding source:</w:t>
      </w:r>
      <w:r w:rsidRPr="00792665">
        <w:rPr>
          <w:rFonts w:ascii="Arial" w:eastAsiaTheme="minorHAnsi" w:hAnsi="Arial" w:cs="Arial"/>
        </w:rPr>
        <w:t xml:space="preserve"> </w:t>
      </w:r>
      <w:r w:rsidRPr="00792665">
        <w:rPr>
          <w:rStyle w:val="LRiGnormalChar"/>
        </w:rPr>
        <w:t>This project was originally funded by the National Institute for Health Research Health Technology Assessment Programme (project number 14/151/03). See the</w:t>
      </w:r>
      <w:r w:rsidRPr="00792665">
        <w:rPr>
          <w:rFonts w:ascii="Arial" w:hAnsi="Arial" w:cs="Arial"/>
        </w:rPr>
        <w:t xml:space="preserve"> Health Technology Assessment programme website f</w:t>
      </w:r>
      <w:r w:rsidR="007B7996">
        <w:rPr>
          <w:rFonts w:ascii="Arial" w:hAnsi="Arial" w:cs="Arial"/>
        </w:rPr>
        <w:t xml:space="preserve">or further project information: </w:t>
      </w:r>
      <w:hyperlink r:id="rId9" w:history="1">
        <w:r w:rsidRPr="00792665">
          <w:rPr>
            <w:rStyle w:val="Hyperlink"/>
            <w:rFonts w:ascii="Arial" w:hAnsi="Arial" w:cs="Arial"/>
          </w:rPr>
          <w:t>http://www.nets.nih</w:t>
        </w:r>
        <w:r w:rsidRPr="00792665">
          <w:rPr>
            <w:rFonts w:ascii="Arial" w:hAnsi="Arial" w:cs="Arial"/>
          </w:rPr>
          <w:t>r</w:t>
        </w:r>
        <w:r w:rsidRPr="00792665">
          <w:rPr>
            <w:rStyle w:val="Hyperlink"/>
            <w:rFonts w:ascii="Arial" w:hAnsi="Arial" w:cs="Arial"/>
          </w:rPr>
          <w:t>.ac.uk/programmes/hta</w:t>
        </w:r>
      </w:hyperlink>
      <w:hyperlink r:id="rId10" w:history="1"/>
      <w:r w:rsidRPr="00792665">
        <w:rPr>
          <w:rFonts w:ascii="Arial" w:hAnsi="Arial" w:cs="Arial"/>
        </w:rPr>
        <w:t xml:space="preserve">. </w:t>
      </w:r>
    </w:p>
    <w:p w14:paraId="2BDCA75D" w14:textId="77777777" w:rsidR="007B7996" w:rsidRDefault="007B7996" w:rsidP="00792665">
      <w:pPr>
        <w:spacing w:line="480" w:lineRule="auto"/>
        <w:rPr>
          <w:rFonts w:ascii="Arial" w:hAnsi="Arial" w:cs="Arial"/>
        </w:rPr>
      </w:pPr>
    </w:p>
    <w:p w14:paraId="1600C3C4" w14:textId="48A98EEB" w:rsidR="00792665" w:rsidRPr="00792665" w:rsidRDefault="00792665" w:rsidP="00792665">
      <w:pPr>
        <w:spacing w:line="480" w:lineRule="auto"/>
        <w:rPr>
          <w:rFonts w:ascii="Arial" w:hAnsi="Arial" w:cs="Arial"/>
        </w:rPr>
      </w:pPr>
      <w:r w:rsidRPr="00792665">
        <w:rPr>
          <w:rFonts w:ascii="Arial" w:hAnsi="Arial" w:cs="Arial"/>
        </w:rPr>
        <w:t>The views and opinions expressed herein are those of the authors and do not necessarily reflect those of the National Institute for Health and Care Excellence or the Department of Health</w:t>
      </w:r>
    </w:p>
    <w:p w14:paraId="55E48328" w14:textId="77777777" w:rsidR="00792665" w:rsidRDefault="00792665" w:rsidP="00792665">
      <w:pPr>
        <w:autoSpaceDE w:val="0"/>
        <w:autoSpaceDN w:val="0"/>
        <w:adjustRightInd w:val="0"/>
        <w:spacing w:line="480" w:lineRule="auto"/>
        <w:rPr>
          <w:rFonts w:ascii="Arial" w:hAnsi="Arial" w:cs="Arial"/>
          <w:b/>
        </w:rPr>
      </w:pPr>
    </w:p>
    <w:p w14:paraId="0E3AEC66" w14:textId="3F08F67A" w:rsidR="00792665" w:rsidRPr="00792665" w:rsidRDefault="00792665" w:rsidP="00792665">
      <w:pPr>
        <w:autoSpaceDE w:val="0"/>
        <w:autoSpaceDN w:val="0"/>
        <w:adjustRightInd w:val="0"/>
        <w:spacing w:line="480" w:lineRule="auto"/>
        <w:rPr>
          <w:rFonts w:ascii="Arial" w:eastAsiaTheme="minorHAnsi" w:hAnsi="Arial" w:cs="Arial"/>
        </w:rPr>
      </w:pPr>
      <w:r w:rsidRPr="00792665">
        <w:rPr>
          <w:rFonts w:ascii="Arial" w:hAnsi="Arial" w:cs="Arial"/>
          <w:b/>
        </w:rPr>
        <w:t xml:space="preserve">Financial disclosure: </w:t>
      </w:r>
      <w:r w:rsidRPr="00792665">
        <w:rPr>
          <w:rFonts w:ascii="Arial" w:hAnsi="Arial" w:cs="Arial"/>
        </w:rPr>
        <w:t>The a</w:t>
      </w:r>
      <w:r w:rsidRPr="00792665">
        <w:rPr>
          <w:rFonts w:ascii="Arial" w:eastAsiaTheme="minorHAnsi" w:hAnsi="Arial" w:cs="Arial"/>
        </w:rPr>
        <w:t>uthors have no financial relationships relevant to this article to disclose.</w:t>
      </w:r>
    </w:p>
    <w:p w14:paraId="058BCB91" w14:textId="77777777" w:rsidR="00792665" w:rsidRPr="00792665" w:rsidRDefault="00792665" w:rsidP="00792665">
      <w:pPr>
        <w:autoSpaceDE w:val="0"/>
        <w:autoSpaceDN w:val="0"/>
        <w:adjustRightInd w:val="0"/>
        <w:spacing w:line="480" w:lineRule="auto"/>
        <w:rPr>
          <w:rFonts w:ascii="Arial" w:hAnsi="Arial" w:cs="Arial"/>
          <w:b/>
        </w:rPr>
      </w:pPr>
    </w:p>
    <w:p w14:paraId="5F0D2A3A" w14:textId="3A887165" w:rsidR="00792665" w:rsidRDefault="00792665" w:rsidP="00792665">
      <w:pPr>
        <w:pStyle w:val="Normaltext"/>
        <w:rPr>
          <w:rFonts w:ascii="Arial" w:hAnsi="Arial" w:cs="Arial"/>
          <w:szCs w:val="24"/>
        </w:rPr>
      </w:pPr>
      <w:r w:rsidRPr="00792665">
        <w:rPr>
          <w:rFonts w:ascii="Arial" w:hAnsi="Arial" w:cs="Arial"/>
          <w:b/>
          <w:szCs w:val="24"/>
        </w:rPr>
        <w:t xml:space="preserve">Conflict of Interest: </w:t>
      </w:r>
      <w:r w:rsidRPr="00792665">
        <w:rPr>
          <w:rFonts w:ascii="Arial" w:hAnsi="Arial" w:cs="Arial"/>
          <w:szCs w:val="24"/>
        </w:rPr>
        <w:t>The authors have no conflicts of interest to disclose</w:t>
      </w:r>
    </w:p>
    <w:p w14:paraId="1F72FDB2" w14:textId="77777777" w:rsidR="00792665" w:rsidRPr="00792665" w:rsidRDefault="00792665" w:rsidP="00792665">
      <w:pPr>
        <w:pStyle w:val="Normaltext"/>
        <w:rPr>
          <w:rFonts w:ascii="Arial" w:hAnsi="Arial" w:cs="Arial"/>
          <w:szCs w:val="24"/>
        </w:rPr>
      </w:pPr>
    </w:p>
    <w:p w14:paraId="1719E7E3" w14:textId="77777777" w:rsidR="00792665" w:rsidRPr="00792665" w:rsidRDefault="00792665" w:rsidP="00792665">
      <w:pPr>
        <w:spacing w:line="480" w:lineRule="auto"/>
        <w:rPr>
          <w:rStyle w:val="Hyperlink"/>
          <w:rFonts w:ascii="Arial" w:hAnsi="Arial" w:cs="Arial"/>
        </w:rPr>
      </w:pPr>
      <w:r w:rsidRPr="00792665">
        <w:rPr>
          <w:rFonts w:ascii="Arial" w:eastAsiaTheme="minorHAnsi" w:hAnsi="Arial" w:cs="Arial"/>
          <w:b/>
        </w:rPr>
        <w:t>Study registration:</w:t>
      </w:r>
      <w:r w:rsidRPr="00792665">
        <w:rPr>
          <w:rFonts w:ascii="Arial" w:eastAsiaTheme="minorHAnsi" w:hAnsi="Arial" w:cs="Arial"/>
        </w:rPr>
        <w:t xml:space="preserve"> </w:t>
      </w:r>
      <w:r w:rsidRPr="00792665">
        <w:rPr>
          <w:rFonts w:ascii="Arial" w:hAnsi="Arial" w:cs="Arial"/>
        </w:rPr>
        <w:t xml:space="preserve">The original review is registered as PROSPERO CRD42015015978. </w:t>
      </w:r>
      <w:hyperlink r:id="rId11" w:history="1">
        <w:r w:rsidRPr="00792665">
          <w:rPr>
            <w:rStyle w:val="Hyperlink"/>
            <w:rFonts w:ascii="Arial" w:hAnsi="Arial" w:cs="Arial"/>
          </w:rPr>
          <w:t>https://www.crd.york.ac.uk/PROSPERO/display_record.php?RecordID=15978</w:t>
        </w:r>
      </w:hyperlink>
      <w:r w:rsidRPr="00792665">
        <w:rPr>
          <w:rFonts w:ascii="Arial" w:hAnsi="Arial" w:cs="Arial"/>
        </w:rPr>
        <w:t xml:space="preserve"> </w:t>
      </w:r>
    </w:p>
    <w:p w14:paraId="57E1A9C2" w14:textId="70D0420C" w:rsidR="00792665" w:rsidRPr="00792665" w:rsidRDefault="00792665" w:rsidP="00792665">
      <w:pPr>
        <w:spacing w:line="480" w:lineRule="auto"/>
        <w:rPr>
          <w:rFonts w:ascii="Arial" w:eastAsiaTheme="minorHAnsi" w:hAnsi="Arial" w:cs="Arial"/>
        </w:rPr>
      </w:pPr>
    </w:p>
    <w:p w14:paraId="11D63D7D" w14:textId="06778955" w:rsidR="00792665" w:rsidRPr="00792665" w:rsidRDefault="00792665" w:rsidP="00792665">
      <w:pPr>
        <w:pStyle w:val="LRiGnormal"/>
        <w:rPr>
          <w:sz w:val="24"/>
          <w:szCs w:val="24"/>
        </w:rPr>
      </w:pPr>
      <w:r w:rsidRPr="00792665">
        <w:rPr>
          <w:b/>
          <w:sz w:val="24"/>
          <w:szCs w:val="24"/>
        </w:rPr>
        <w:t xml:space="preserve">Acknowledgements: </w:t>
      </w:r>
      <w:r w:rsidRPr="00792665">
        <w:rPr>
          <w:sz w:val="24"/>
          <w:szCs w:val="24"/>
        </w:rPr>
        <w:t>Thank you to all our co-authors of the original review. Thank you also to Dr Rabeea’h Aslam who assisted with the selection of studies for the updated review and Miss Marty Richardson who provided statistical advice regarding the updated meta-analyses.</w:t>
      </w:r>
    </w:p>
    <w:p w14:paraId="0082AF7D" w14:textId="77777777" w:rsidR="00792665" w:rsidRPr="00CA2489" w:rsidRDefault="00792665" w:rsidP="00792665">
      <w:pPr>
        <w:rPr>
          <w:rFonts w:ascii="Arial" w:eastAsiaTheme="minorHAnsi" w:hAnsi="Arial" w:cs="Arial"/>
        </w:rPr>
      </w:pPr>
    </w:p>
    <w:p w14:paraId="250D2366" w14:textId="77777777" w:rsidR="00612E46" w:rsidRPr="00675717" w:rsidRDefault="00612E46" w:rsidP="00612E46">
      <w:pPr>
        <w:rPr>
          <w:rFonts w:ascii="Arial" w:hAnsi="Arial"/>
        </w:rPr>
      </w:pPr>
    </w:p>
    <w:p w14:paraId="7249F54B" w14:textId="77777777" w:rsidR="00FD1E62" w:rsidRDefault="00FD1E62">
      <w:pPr>
        <w:spacing w:after="200" w:line="276" w:lineRule="auto"/>
        <w:rPr>
          <w:rFonts w:ascii="Arial" w:eastAsia="Calibri" w:hAnsi="Arial"/>
          <w:sz w:val="22"/>
          <w:szCs w:val="22"/>
        </w:rPr>
      </w:pPr>
      <w:bookmarkStart w:id="4" w:name="_Toc386201874"/>
      <w:bookmarkStart w:id="5" w:name="_Toc383697483"/>
      <w:bookmarkStart w:id="6" w:name="_Toc386201875"/>
      <w:bookmarkStart w:id="7" w:name="_Toc383697485"/>
      <w:bookmarkStart w:id="8" w:name="_Toc386201876"/>
      <w:bookmarkStart w:id="9" w:name="_Toc383697486"/>
      <w:bookmarkStart w:id="10" w:name="_Toc386201877"/>
      <w:bookmarkStart w:id="11" w:name="_Toc386201878"/>
      <w:bookmarkStart w:id="12" w:name="_Toc383697487"/>
      <w:bookmarkEnd w:id="3"/>
      <w:r w:rsidRPr="00675717">
        <w:rPr>
          <w:rFonts w:ascii="Arial" w:hAnsi="Arial"/>
        </w:rPr>
        <w:br w:type="page"/>
      </w:r>
    </w:p>
    <w:p w14:paraId="1821DFB2" w14:textId="26CF82C2" w:rsidR="00FD1E62" w:rsidRDefault="00FD1E62" w:rsidP="00FD1E62">
      <w:pPr>
        <w:pStyle w:val="Heading1"/>
      </w:pPr>
      <w:r>
        <w:rPr>
          <w:caps w:val="0"/>
        </w:rPr>
        <w:lastRenderedPageBreak/>
        <w:t>BACKGROUND</w:t>
      </w:r>
    </w:p>
    <w:p w14:paraId="04FCB648" w14:textId="2CA407EC" w:rsidR="00F40200" w:rsidRDefault="001B1EA2" w:rsidP="00AB28DE">
      <w:pPr>
        <w:pStyle w:val="LRiGnormal"/>
        <w:rPr>
          <w:rStyle w:val="NormaltextChar"/>
          <w:rFonts w:ascii="Arial" w:hAnsi="Arial"/>
        </w:rPr>
      </w:pPr>
      <w:r>
        <w:t>While the majority of infants are born at term, data from Canada</w:t>
      </w:r>
      <w:r w:rsidR="00F40200">
        <w:t xml:space="preserve"> </w:t>
      </w:r>
      <w:r w:rsidR="002B31F9">
        <w:fldChar w:fldCharType="begin"/>
      </w:r>
      <w:r w:rsidR="002B31F9">
        <w:instrText xml:space="preserve"> ADDIN EN.CITE &lt;EndNote&gt;&lt;Cite&gt;&lt;Author&gt;Kramer&lt;/Author&gt;&lt;Year&gt;2000&lt;/Year&gt;&lt;RecNum&gt;625&lt;/RecNum&gt;&lt;DisplayText&gt;(1)&lt;/DisplayText&gt;&lt;record&gt;&lt;rec-number&gt;625&lt;/rec-number&gt;&lt;foreign-keys&gt;&lt;key app="EN" db-id="pd92zap0v0aswfeves659zdtrrrwdzzarvrz" timestamp="1503504077"&gt;625&lt;/key&gt;&lt;/foreign-keys&gt;&lt;ref-type name="Journal Article"&gt;17&lt;/ref-type&gt;&lt;contributors&gt;&lt;authors&gt;&lt;author&gt;Kramer, M. S.&lt;/author&gt;&lt;author&gt;Demissie, K.&lt;/author&gt;&lt;author&gt;Yang, H.&lt;/author&gt;&lt;author&gt;Platt, R. W.&lt;/author&gt;&lt;author&gt;Sauve, R.&lt;/author&gt;&lt;author&gt;Liston, R.&lt;/author&gt;&lt;/authors&gt;&lt;/contributors&gt;&lt;auth-address&gt;1020 Pine Ave W, Montreal, Quebec, Canada H3A 1A2. mkrame@po-box.mcgill.ca&lt;/auth-address&gt;&lt;titles&gt;&lt;title&gt;The contribution of mild and moderate preterm birth to infant mortality. Fetal and Infant Health Study Group of the Canadian Perinatal Surveillance System&lt;/title&gt;&lt;secondary-title&gt;JAMA&lt;/secondary-title&gt;&lt;alt-title&gt;Jama&lt;/alt-title&gt;&lt;/titles&gt;&lt;periodical&gt;&lt;full-title&gt;Jama&lt;/full-title&gt;&lt;/periodical&gt;&lt;alt-periodical&gt;&lt;full-title&gt;Jama&lt;/full-title&gt;&lt;/alt-periodical&gt;&lt;pages&gt;843-9&lt;/pages&gt;&lt;volume&gt;284&lt;/volume&gt;&lt;number&gt;7&lt;/number&gt;&lt;edition&gt;2000/08/11&lt;/edition&gt;&lt;keywords&gt;&lt;keyword&gt;Canada/epidemiology&lt;/keyword&gt;&lt;keyword&gt;Cause of Death&lt;/keyword&gt;&lt;keyword&gt;Cohort Studies&lt;/keyword&gt;&lt;keyword&gt;Gestational Age&lt;/keyword&gt;&lt;keyword&gt;Humans&lt;/keyword&gt;&lt;keyword&gt;Infant&lt;/keyword&gt;&lt;keyword&gt;*Infant Mortality/trends&lt;/keyword&gt;&lt;keyword&gt;Infant, Newborn&lt;/keyword&gt;&lt;keyword&gt;*Infant, Premature&lt;/keyword&gt;&lt;keyword&gt;Infant, Premature, Diseases/*mortality&lt;/keyword&gt;&lt;keyword&gt;Morbidity&lt;/keyword&gt;&lt;keyword&gt;Risk&lt;/keyword&gt;&lt;keyword&gt;United States/epidemiology&lt;/keyword&gt;&lt;/keywords&gt;&lt;dates&gt;&lt;year&gt;2000&lt;/year&gt;&lt;pub-dates&gt;&lt;date&gt;Aug 16&lt;/date&gt;&lt;/pub-dates&gt;&lt;/dates&gt;&lt;isbn&gt;0098-7484 (Print)&amp;#xD;0098-7484&lt;/isbn&gt;&lt;accession-num&gt;10938173&lt;/accession-num&gt;&lt;urls&gt;&lt;/urls&gt;&lt;remote-database-provider&gt;NLM&lt;/remote-database-provider&gt;&lt;language&gt;eng&lt;/language&gt;&lt;/record&gt;&lt;/Cite&gt;&lt;/EndNote&gt;</w:instrText>
      </w:r>
      <w:r w:rsidR="002B31F9">
        <w:fldChar w:fldCharType="separate"/>
      </w:r>
      <w:r w:rsidR="002B31F9">
        <w:rPr>
          <w:noProof/>
        </w:rPr>
        <w:t>(1)</w:t>
      </w:r>
      <w:r w:rsidR="002B31F9">
        <w:fldChar w:fldCharType="end"/>
      </w:r>
      <w:r w:rsidR="00E41C14" w:rsidRPr="00E41C14">
        <w:t xml:space="preserve"> </w:t>
      </w:r>
      <w:r>
        <w:t>and the UK</w:t>
      </w:r>
      <w:r w:rsidR="00F40200">
        <w:t xml:space="preserve"> </w:t>
      </w:r>
      <w:r w:rsidR="002B31F9">
        <w:fldChar w:fldCharType="begin"/>
      </w:r>
      <w:r w:rsidR="00311226">
        <w:instrText xml:space="preserve"> ADDIN EN.CITE &lt;EndNote&gt;&lt;Cite&gt;&lt;Author&gt;Office for National Statistics&lt;/Author&gt;&lt;Year&gt;2015&lt;/Year&gt;&lt;RecNum&gt;635&lt;/RecNum&gt;&lt;DisplayText&gt;(2)&lt;/DisplayText&gt;&lt;record&gt;&lt;rec-number&gt;635&lt;/rec-number&gt;&lt;foreign-keys&gt;&lt;key app="EN" db-id="pd92zap0v0aswfeves659zdtrrrwdzzarvrz" timestamp="1503504079"&gt;635&lt;/key&gt;&lt;/foreign-keys&gt;&lt;ref-type name="Web Page"&gt;12&lt;/ref-type&gt;&lt;contributors&gt;&lt;authors&gt;&lt;author&gt;Office for National Statistics,&lt;/author&gt;&lt;/authors&gt;&lt;/contributors&gt;&lt;titles&gt;&lt;title&gt;Gestation-specific infant mortality, 2013&lt;/title&gt;&lt;/titles&gt;&lt;dates&gt;&lt;year&gt;2015&lt;/year&gt;&lt;/dates&gt;&lt;urls&gt;&lt;related-urls&gt;&lt;url&gt;&lt;style face="underline" font="default" size="100%"&gt;https://www.ons.gov.uk/peoplepopulationandcommunity/healthandsocialcare/causesofdeath/bulletins/pregnancyandethnicfactorsinfluencingbirthsandinfantmortality/2015-10-14#downloadable-tables&lt;/style&gt;&lt;style face="normal" font="default" size="100%"&gt; (accessed December 12, 2017)&lt;/style&gt;&lt;/url&gt;&lt;/related-urls&gt;&lt;/urls&gt;&lt;research-notes&gt;The 2015 release is the most up to date as of 12 December 2017&lt;/research-notes&gt;&lt;/record&gt;&lt;/Cite&gt;&lt;/EndNote&gt;</w:instrText>
      </w:r>
      <w:r w:rsidR="002B31F9">
        <w:fldChar w:fldCharType="separate"/>
      </w:r>
      <w:r w:rsidR="002B31F9">
        <w:rPr>
          <w:noProof/>
        </w:rPr>
        <w:t>(2)</w:t>
      </w:r>
      <w:r w:rsidR="002B31F9">
        <w:fldChar w:fldCharType="end"/>
      </w:r>
      <w:r w:rsidR="00E41C14" w:rsidRPr="00E41C14">
        <w:t xml:space="preserve"> </w:t>
      </w:r>
      <w:r>
        <w:t>report that a</w:t>
      </w:r>
      <w:r w:rsidR="00EE041E">
        <w:t>pproximately 6% to 7%</w:t>
      </w:r>
      <w:r w:rsidR="0042001C">
        <w:t xml:space="preserve"> </w:t>
      </w:r>
      <w:r w:rsidR="00EE041E">
        <w:t xml:space="preserve">of all infants are born preterm (i.e. </w:t>
      </w:r>
      <w:r w:rsidR="00EE041E" w:rsidRPr="00062954">
        <w:t>before 37 completed weeks of gestation</w:t>
      </w:r>
      <w:r w:rsidR="00EE041E">
        <w:t xml:space="preserve">). </w:t>
      </w:r>
      <w:r w:rsidR="00F05E5A" w:rsidRPr="00062954">
        <w:t>Respiratory problems are one of the most common causes of morbidity in preterm infants</w:t>
      </w:r>
      <w:r w:rsidR="00F40200">
        <w:t xml:space="preserve"> </w:t>
      </w:r>
      <w:r w:rsidR="002B31F9">
        <w:fldChar w:fldCharType="begin">
          <w:fldData xml:space="preserve">PEVuZE5vdGU+PENpdGU+PEF1dGhvcj5kZSBXaW50ZXI8L0F1dGhvcj48WWVhcj4yMDEwPC9ZZWFy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2B31F9">
        <w:instrText xml:space="preserve"> ADDIN EN.CITE </w:instrText>
      </w:r>
      <w:r w:rsidR="002B31F9">
        <w:fldChar w:fldCharType="begin">
          <w:fldData xml:space="preserve">PEVuZE5vdGU+PENpdGU+PEF1dGhvcj5kZSBXaW50ZXI8L0F1dGhvcj48WWVhcj4yMDEwPC9ZZWFy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2B31F9">
        <w:instrText xml:space="preserve"> ADDIN EN.CITE.DATA </w:instrText>
      </w:r>
      <w:r w:rsidR="002B31F9">
        <w:fldChar w:fldCharType="end"/>
      </w:r>
      <w:r w:rsidR="002B31F9">
        <w:fldChar w:fldCharType="separate"/>
      </w:r>
      <w:r w:rsidR="002B31F9">
        <w:rPr>
          <w:noProof/>
        </w:rPr>
        <w:t>(3)</w:t>
      </w:r>
      <w:r w:rsidR="002B31F9">
        <w:fldChar w:fldCharType="end"/>
      </w:r>
      <w:r w:rsidR="00F40200">
        <w:t>.</w:t>
      </w:r>
      <w:r w:rsidR="000E77E1">
        <w:t xml:space="preserve"> </w:t>
      </w:r>
      <w:r w:rsidRPr="001B1EA2">
        <w:t xml:space="preserve">Many preterm infants therefore require respiratory </w:t>
      </w:r>
      <w:r w:rsidR="001D0C05" w:rsidRPr="001B1EA2">
        <w:t>support, which</w:t>
      </w:r>
      <w:r w:rsidRPr="001B1EA2">
        <w:t xml:space="preserve"> </w:t>
      </w:r>
      <w:r w:rsidR="002B4E4C">
        <w:t xml:space="preserve">is </w:t>
      </w:r>
      <w:r w:rsidRPr="001B1EA2">
        <w:t>usually provided by mechanical endotracheal ventilation, nasal cannula positive airway pressure (NCPAP), oxygen by incubator, headbox or low-flow nasal cannula</w:t>
      </w:r>
      <w:r w:rsidR="00B259C1">
        <w:t xml:space="preserve"> (hereafter referred to more simply as ‘oxygen’)</w:t>
      </w:r>
      <w:r w:rsidRPr="001B1EA2">
        <w:t xml:space="preserve"> and non-invasive positive pressure mechanical endotracheal ventilation (NIPPV). All of these interventions have both long and </w:t>
      </w:r>
      <w:r w:rsidR="001D0C05" w:rsidRPr="001B1EA2">
        <w:t>short-term</w:t>
      </w:r>
      <w:r w:rsidRPr="001B1EA2">
        <w:t xml:space="preserve"> risks, in particular nasal trauma, lung injury, infection and bronchopulmonary dysplasia (BPD)</w:t>
      </w:r>
      <w:r w:rsidR="00F40200">
        <w:rPr>
          <w:rStyle w:val="NormaltextChar"/>
          <w:rFonts w:ascii="Arial" w:hAnsi="Arial"/>
        </w:rPr>
        <w:t xml:space="preserve"> </w:t>
      </w:r>
      <w:r w:rsidR="002B31F9">
        <w:rPr>
          <w:rStyle w:val="NormaltextChar"/>
          <w:rFonts w:ascii="Arial" w:hAnsi="Arial"/>
        </w:rPr>
        <w:fldChar w:fldCharType="begin">
          <w:fldData xml:space="preserve">PEVuZE5vdGU+PENpdGU+PEF1dGhvcj5kZSBXaW50ZXI8L0F1dGhvcj48WWVhcj4yMDEwPC9ZZWFy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==
</w:fldData>
        </w:fldChar>
      </w:r>
      <w:r w:rsidR="002B31F9">
        <w:rPr>
          <w:rStyle w:val="NormaltextChar"/>
          <w:rFonts w:ascii="Arial" w:hAnsi="Arial"/>
        </w:rPr>
        <w:instrText xml:space="preserve"> ADDIN EN.CITE </w:instrText>
      </w:r>
      <w:r w:rsidR="002B31F9">
        <w:rPr>
          <w:rStyle w:val="NormaltextChar"/>
          <w:rFonts w:ascii="Arial" w:hAnsi="Arial"/>
        </w:rPr>
        <w:fldChar w:fldCharType="begin">
          <w:fldData xml:space="preserve">PEVuZE5vdGU+PENpdGU+PEF1dGhvcj5kZSBXaW50ZXI8L0F1dGhvcj48WWVhcj4yMDEwPC9ZZWFy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==
</w:fldData>
        </w:fldChar>
      </w:r>
      <w:r w:rsidR="002B31F9">
        <w:rPr>
          <w:rStyle w:val="NormaltextChar"/>
          <w:rFonts w:ascii="Arial" w:hAnsi="Arial"/>
        </w:rPr>
        <w:instrText xml:space="preserve"> ADDIN EN.CITE.DATA </w:instrText>
      </w:r>
      <w:r w:rsidR="002B31F9">
        <w:rPr>
          <w:rStyle w:val="NormaltextChar"/>
          <w:rFonts w:ascii="Arial" w:hAnsi="Arial"/>
        </w:rPr>
      </w:r>
      <w:r w:rsidR="002B31F9">
        <w:rPr>
          <w:rStyle w:val="NormaltextChar"/>
          <w:rFonts w:ascii="Arial" w:hAnsi="Arial"/>
        </w:rPr>
        <w:fldChar w:fldCharType="end"/>
      </w:r>
      <w:r w:rsidR="002B31F9">
        <w:rPr>
          <w:rStyle w:val="NormaltextChar"/>
          <w:rFonts w:ascii="Arial" w:hAnsi="Arial"/>
        </w:rPr>
      </w:r>
      <w:r w:rsidR="002B31F9">
        <w:rPr>
          <w:rStyle w:val="NormaltextChar"/>
          <w:rFonts w:ascii="Arial" w:hAnsi="Arial"/>
        </w:rPr>
        <w:fldChar w:fldCharType="separate"/>
      </w:r>
      <w:r w:rsidR="002B31F9">
        <w:rPr>
          <w:rStyle w:val="NormaltextChar"/>
          <w:rFonts w:ascii="Arial" w:hAnsi="Arial"/>
          <w:noProof/>
        </w:rPr>
        <w:t>(3-7)</w:t>
      </w:r>
      <w:r w:rsidR="002B31F9">
        <w:rPr>
          <w:rStyle w:val="NormaltextChar"/>
          <w:rFonts w:ascii="Arial" w:hAnsi="Arial"/>
        </w:rPr>
        <w:fldChar w:fldCharType="end"/>
      </w:r>
      <w:r w:rsidR="00F40200">
        <w:rPr>
          <w:rStyle w:val="NormaltextChar"/>
          <w:rFonts w:ascii="Arial" w:hAnsi="Arial"/>
        </w:rPr>
        <w:t>.</w:t>
      </w:r>
    </w:p>
    <w:p w14:paraId="2EDFE359" w14:textId="72BE2E22" w:rsidR="00CF23DE" w:rsidRDefault="00CF23DE" w:rsidP="00AB28DE">
      <w:pPr>
        <w:pStyle w:val="LRiGnormal"/>
      </w:pPr>
    </w:p>
    <w:p w14:paraId="6EA4DF72" w14:textId="7C02BFE9" w:rsidR="00F40200" w:rsidRDefault="001B1EA2" w:rsidP="006B1190">
      <w:pPr>
        <w:pStyle w:val="LRiGnormal"/>
      </w:pPr>
      <w:r w:rsidRPr="001B1EA2">
        <w:t>Heated humidified high flow nasal cannula (HHHFNC) offers an alternative mode of respiratory support and is gaining popularity</w:t>
      </w:r>
      <w:r w:rsidR="00F40200">
        <w:t xml:space="preserve"> </w:t>
      </w:r>
      <w:r w:rsidR="002B31F9">
        <w:fldChar w:fldCharType="begin"/>
      </w:r>
      <w:r w:rsidR="002B31F9">
        <w:instrText xml:space="preserve"> ADDIN EN.CITE &lt;EndNote&gt;&lt;Cite&gt;&lt;Author&gt;Shetty&lt;/Author&gt;&lt;Year&gt;2016&lt;/Year&gt;&lt;RecNum&gt;790&lt;/RecNum&gt;&lt;DisplayText&gt;(8)&lt;/DisplayText&gt;&lt;record&gt;&lt;rec-number&gt;790&lt;/rec-number&gt;&lt;foreign-keys&gt;&lt;key app="EN" db-id="pd92zap0v0aswfeves659zdtrrrwdzzarvrz" timestamp="1511280499"&gt;790&lt;/key&gt;&lt;/foreign-keys&gt;&lt;ref-type name="Journal Article"&gt;17&lt;/ref-type&gt;&lt;contributors&gt;&lt;authors&gt;&lt;author&gt;Shetty, S.&lt;/author&gt;&lt;author&gt;Sundaresan, A.&lt;/author&gt;&lt;author&gt;Hunt, K.&lt;/author&gt;&lt;author&gt;Desai, P.&lt;/author&gt;&lt;author&gt;Greenough, A.&lt;/author&gt;&lt;/authors&gt;&lt;/contributors&gt;&lt;titles&gt;&lt;title&gt;Changes in use of heated humidified high flow nasal cannula oxygen (HHFNC)&lt;/title&gt;&lt;secondary-title&gt;European Respiratory Journal&lt;/secondary-title&gt;&lt;/titles&gt;&lt;periodical&gt;&lt;full-title&gt;European Respiratory Journal&lt;/full-title&gt;&lt;abbr-1&gt;Eur Respir J&lt;/abbr-1&gt;&lt;/periodical&gt;&lt;pages&gt;PA1296&lt;/pages&gt;&lt;volume&gt;48&lt;/volume&gt;&lt;dates&gt;&lt;year&gt;2016&lt;/year&gt;&lt;/dates&gt;&lt;accession-num&gt;614779498&lt;/accession-num&gt;&lt;urls&gt;&lt;related-urls&gt;&lt;url&gt;&lt;style face="underline" font="default" size="100%"&gt;http://ovidsp.ovid.com/ovidweb.cgi?T=JS&amp;amp;CSC=Y&amp;amp;NEWS=N&amp;amp;PAGE=fulltext&amp;amp;D=emexa&amp;amp;AN=614779498&lt;/style&gt;&lt;/url&gt;&lt;url&gt;&lt;style face="underline" font="default" size="100%"&gt;https://4044117.odslr.com/resolver/full?sid=OVID:embase&amp;amp;id=pmid:&amp;amp;id=doi:10.1183%2F13993003.congress-2016.PA1296&amp;amp;issn=1399-3003&amp;amp;isbn=&amp;amp;volume=48&amp;amp;issue=60&amp;amp;spage=a1296&amp;amp;pages=&amp;amp;date=2016&amp;amp;title=European+Respiratory+Journal&amp;amp;atitle=Changes+in+use+of+heated+humidified+high+flow+nasal+cannula+oxygen+%28HHFNC%29&amp;amp;aulast=Shetty&amp;amp;pid=%3Cauthor%3EShetty+S.%3BSundaresan+A.%3BHunt+K.%3BDesai+P.%3BGreenough+A.%3C%2Fauthor%3E%3CAN%3E614779498%3C%2FAN%3E%3CDT%3EConference+Abstract%3C%2FDT%3E&lt;/style&gt;&lt;/url&gt;&lt;/related-urls&gt;&lt;/urls&gt;&lt;/record&gt;&lt;/Cite&gt;&lt;/EndNote&gt;</w:instrText>
      </w:r>
      <w:r w:rsidR="002B31F9">
        <w:fldChar w:fldCharType="separate"/>
      </w:r>
      <w:r w:rsidR="002B31F9">
        <w:rPr>
          <w:noProof/>
        </w:rPr>
        <w:t>(8)</w:t>
      </w:r>
      <w:r w:rsidR="002B31F9">
        <w:fldChar w:fldCharType="end"/>
      </w:r>
      <w:r w:rsidR="00F40200">
        <w:t>.</w:t>
      </w:r>
      <w:r w:rsidRPr="001B1EA2">
        <w:t xml:space="preserve"> </w:t>
      </w:r>
      <w:bookmarkEnd w:id="4"/>
      <w:bookmarkEnd w:id="5"/>
      <w:bookmarkEnd w:id="6"/>
      <w:bookmarkEnd w:id="7"/>
      <w:bookmarkEnd w:id="8"/>
      <w:bookmarkEnd w:id="9"/>
      <w:bookmarkEnd w:id="10"/>
      <w:r w:rsidR="003811C2" w:rsidRPr="0043335C">
        <w:t xml:space="preserve">In 2016 we </w:t>
      </w:r>
      <w:r w:rsidR="006B1190" w:rsidRPr="0043335C">
        <w:t xml:space="preserve">published a review of the effectiveness of HHHFNC versus standard treatments on behalf of the National Institute for Health Research Health Technology Assessment Programme </w:t>
      </w:r>
      <w:r w:rsidR="006B1190" w:rsidRPr="0043335C">
        <w:fldChar w:fldCharType="begin">
          <w:fldData xml:space="preserve">PEVuZE5vdGU+PENpdGU+PEF1dGhvcj5GbGVlbWFuPC9BdXRob3I+PFllYXI+MjAxNjwvWWVhcj48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</w:fldData>
        </w:fldChar>
      </w:r>
      <w:r w:rsidR="006B1190" w:rsidRPr="0043335C">
        <w:instrText xml:space="preserve"> ADDIN EN.CITE </w:instrText>
      </w:r>
      <w:r w:rsidR="006B1190" w:rsidRPr="0043335C">
        <w:fldChar w:fldCharType="begin">
          <w:fldData xml:space="preserve">PEVuZE5vdGU+PENpdGU+PEF1dGhvcj5GbGVlbWFuPC9BdXRob3I+PFllYXI+MjAxNjwvWWVhcj48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</w:fldData>
        </w:fldChar>
      </w:r>
      <w:r w:rsidR="006B1190" w:rsidRPr="0043335C">
        <w:instrText xml:space="preserve"> ADDIN EN.CITE.DATA </w:instrText>
      </w:r>
      <w:r w:rsidR="006B1190" w:rsidRPr="0043335C">
        <w:fldChar w:fldCharType="end"/>
      </w:r>
      <w:r w:rsidR="006B1190" w:rsidRPr="0043335C">
        <w:fldChar w:fldCharType="separate"/>
      </w:r>
      <w:r w:rsidR="006B1190" w:rsidRPr="0043335C">
        <w:rPr>
          <w:noProof/>
        </w:rPr>
        <w:t>(9)</w:t>
      </w:r>
      <w:r w:rsidR="006B1190" w:rsidRPr="0043335C">
        <w:fldChar w:fldCharType="end"/>
      </w:r>
      <w:r w:rsidR="006B1190" w:rsidRPr="0043335C">
        <w:t xml:space="preserve">. We </w:t>
      </w:r>
      <w:r w:rsidR="003811C2" w:rsidRPr="0043335C">
        <w:t xml:space="preserve">found a lack of evidence to suggest that HHHFNC is superior or inferior to </w:t>
      </w:r>
      <w:r w:rsidR="006B1190" w:rsidRPr="0043335C">
        <w:t>standard treatments</w:t>
      </w:r>
      <w:r w:rsidR="003811C2" w:rsidRPr="0043335C">
        <w:t xml:space="preserve">. </w:t>
      </w:r>
      <w:r w:rsidR="006B1190" w:rsidRPr="0043335C">
        <w:t xml:space="preserve">We concluded that more RCT evidence comparing HHHFNC with standard treatments was required to inform the evidence base. </w:t>
      </w:r>
      <w:r w:rsidR="00DB6485" w:rsidRPr="0043335C">
        <w:t>Given</w:t>
      </w:r>
      <w:r w:rsidR="006B1190" w:rsidRPr="0043335C">
        <w:t xml:space="preserve"> that further RCTs ha</w:t>
      </w:r>
      <w:r w:rsidR="00C80B36" w:rsidRPr="0043335C">
        <w:t>ve</w:t>
      </w:r>
      <w:r w:rsidR="006B1190" w:rsidRPr="0043335C">
        <w:t xml:space="preserve"> been published</w:t>
      </w:r>
      <w:r w:rsidR="00DB6485" w:rsidRPr="0043335C">
        <w:t xml:space="preserve"> since 2016,</w:t>
      </w:r>
      <w:r w:rsidR="006B1190" w:rsidRPr="0043335C">
        <w:t xml:space="preserve"> </w:t>
      </w:r>
      <w:r w:rsidR="00DB6485">
        <w:t>i</w:t>
      </w:r>
      <w:r w:rsidR="002C233F" w:rsidRPr="006B1190">
        <w:t>n the current pape</w:t>
      </w:r>
      <w:r w:rsidR="002C233F">
        <w:t xml:space="preserve">r, </w:t>
      </w:r>
      <w:r w:rsidR="00B259C1" w:rsidRPr="002C67FB">
        <w:t xml:space="preserve">we </w:t>
      </w:r>
      <w:r w:rsidR="005B6252">
        <w:t>update</w:t>
      </w:r>
      <w:r w:rsidR="00B259C1" w:rsidRPr="002C67FB">
        <w:t xml:space="preserve"> the evidence</w:t>
      </w:r>
      <w:r w:rsidR="002C67FB">
        <w:t xml:space="preserve"> </w:t>
      </w:r>
      <w:r w:rsidR="009C089A">
        <w:t xml:space="preserve">for HHHFNC versus </w:t>
      </w:r>
      <w:r w:rsidR="00DE7ADC">
        <w:t>standard treatments</w:t>
      </w:r>
      <w:r w:rsidR="00F40200">
        <w:t>.</w:t>
      </w:r>
    </w:p>
    <w:p w14:paraId="2DCDC112" w14:textId="77777777" w:rsidR="00A37D19" w:rsidRPr="00675717" w:rsidRDefault="00A37D19" w:rsidP="00233EFD">
      <w:pPr>
        <w:pStyle w:val="Normaltext"/>
        <w:rPr>
          <w:rFonts w:ascii="Arial" w:hAnsi="Arial"/>
        </w:rPr>
      </w:pPr>
      <w:bookmarkStart w:id="13" w:name="_Toc415050848"/>
      <w:bookmarkStart w:id="14" w:name="_Toc418760018"/>
      <w:bookmarkEnd w:id="11"/>
      <w:bookmarkEnd w:id="12"/>
    </w:p>
    <w:p w14:paraId="49749DEA" w14:textId="77777777" w:rsidR="00F67EB5" w:rsidRPr="00810ED0" w:rsidRDefault="00F67EB5" w:rsidP="00193E54">
      <w:pPr>
        <w:pStyle w:val="Heading1"/>
      </w:pPr>
      <w:r w:rsidRPr="00810ED0">
        <w:t xml:space="preserve">METHODS </w:t>
      </w:r>
      <w:bookmarkEnd w:id="13"/>
      <w:bookmarkEnd w:id="14"/>
    </w:p>
    <w:p w14:paraId="19DAF3B3" w14:textId="77777777" w:rsidR="00233EFD" w:rsidRDefault="00233EFD" w:rsidP="00233EFD">
      <w:pPr>
        <w:pStyle w:val="Heading2"/>
      </w:pPr>
      <w:bookmarkStart w:id="15" w:name="_Toc415050850"/>
      <w:r>
        <w:t>Search strategy</w:t>
      </w:r>
    </w:p>
    <w:p w14:paraId="7FC3DDC2" w14:textId="22024E5E" w:rsidR="00F67EB5" w:rsidRPr="00204E5B" w:rsidRDefault="003D16E1" w:rsidP="00AB28DE">
      <w:pPr>
        <w:pStyle w:val="LRiGnormal"/>
      </w:pPr>
      <w:r>
        <w:t>W</w:t>
      </w:r>
      <w:r w:rsidR="00117CEB">
        <w:t xml:space="preserve">e searched </w:t>
      </w:r>
      <w:r w:rsidR="00062321" w:rsidRPr="000B720A">
        <w:t xml:space="preserve">PubMed, </w:t>
      </w:r>
      <w:r w:rsidR="005C579C" w:rsidRPr="00207442">
        <w:t xml:space="preserve">MEDLINE, </w:t>
      </w:r>
      <w:proofErr w:type="spellStart"/>
      <w:r w:rsidR="00D31077" w:rsidRPr="000B720A">
        <w:t>Embase</w:t>
      </w:r>
      <w:proofErr w:type="spellEnd"/>
      <w:r w:rsidR="00D31077" w:rsidRPr="000B720A">
        <w:t>, t</w:t>
      </w:r>
      <w:r w:rsidR="00117CEB" w:rsidRPr="000B720A">
        <w:t xml:space="preserve">he </w:t>
      </w:r>
      <w:r w:rsidR="00117CEB">
        <w:t>Cochrane Library</w:t>
      </w:r>
      <w:r w:rsidR="00D31077">
        <w:t xml:space="preserve"> and </w:t>
      </w:r>
      <w:r w:rsidR="00D52103">
        <w:t xml:space="preserve">trial and </w:t>
      </w:r>
      <w:r w:rsidR="00D31077">
        <w:t>research registers from 2000 to January 20</w:t>
      </w:r>
      <w:r w:rsidR="009F1957">
        <w:t>15</w:t>
      </w:r>
      <w:r w:rsidR="00D31077">
        <w:t xml:space="preserve"> (original review</w:t>
      </w:r>
      <w:r w:rsidR="00F40200">
        <w:t xml:space="preserve"> </w:t>
      </w:r>
      <w:r w:rsidR="002B31F9">
        <w:fldChar w:fldCharType="begin">
          <w:fldData xml:space="preserve">PEVuZE5vdGU+PENpdGU+PEF1dGhvcj5GbGVlbWFuPC9BdXRob3I+PFllYXI+MjAxNjwvWWVhcj48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</w:fldData>
        </w:fldChar>
      </w:r>
      <w:r w:rsidR="000E77E1">
        <w:instrText xml:space="preserve"> ADDIN EN.CITE </w:instrText>
      </w:r>
      <w:r w:rsidR="000E77E1">
        <w:fldChar w:fldCharType="begin">
          <w:fldData xml:space="preserve">PEVuZE5vdGU+PENpdGU+PEF1dGhvcj5GbGVlbWFuPC9BdXRob3I+PFllYXI+MjAxNjwvWWVhcj48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</w:fldData>
        </w:fldChar>
      </w:r>
      <w:r w:rsidR="000E77E1">
        <w:instrText xml:space="preserve"> ADDIN EN.CITE.DATA </w:instrText>
      </w:r>
      <w:r w:rsidR="000E77E1">
        <w:fldChar w:fldCharType="end"/>
      </w:r>
      <w:r w:rsidR="002B31F9">
        <w:fldChar w:fldCharType="separate"/>
      </w:r>
      <w:r w:rsidR="000E77E1">
        <w:rPr>
          <w:noProof/>
        </w:rPr>
        <w:t>(9)</w:t>
      </w:r>
      <w:r w:rsidR="002B31F9">
        <w:fldChar w:fldCharType="end"/>
      </w:r>
      <w:r w:rsidR="00D31077">
        <w:t xml:space="preserve">) and </w:t>
      </w:r>
      <w:r w:rsidR="000B720A" w:rsidRPr="000B720A">
        <w:t xml:space="preserve">PubMed, </w:t>
      </w:r>
      <w:r w:rsidR="005C579C" w:rsidRPr="00207442">
        <w:t xml:space="preserve">MEDLINE, </w:t>
      </w:r>
      <w:proofErr w:type="spellStart"/>
      <w:r w:rsidR="001C7BDD" w:rsidRPr="0043335C">
        <w:t>Embase</w:t>
      </w:r>
      <w:proofErr w:type="spellEnd"/>
      <w:r w:rsidR="001C7BDD" w:rsidRPr="0043335C">
        <w:t>, the Cochrane Library</w:t>
      </w:r>
      <w:r w:rsidR="001C7BDD" w:rsidRPr="0043335C" w:rsidDel="001C7BDD">
        <w:t xml:space="preserve"> </w:t>
      </w:r>
      <w:r w:rsidR="00D31077">
        <w:t xml:space="preserve">to </w:t>
      </w:r>
      <w:r w:rsidR="0017761A">
        <w:t>March 2018</w:t>
      </w:r>
      <w:r w:rsidR="009B123F">
        <w:t xml:space="preserve"> for the updated search</w:t>
      </w:r>
      <w:r w:rsidR="00D31077">
        <w:t xml:space="preserve">. </w:t>
      </w:r>
      <w:r w:rsidR="00E45519" w:rsidRPr="009C089A">
        <w:t>Search terms included a combination of index terms (for the study</w:t>
      </w:r>
      <w:r w:rsidR="00E45519" w:rsidRPr="004B667F">
        <w:t xml:space="preserve"> population</w:t>
      </w:r>
      <w:r w:rsidR="00E45519">
        <w:t xml:space="preserve"> of </w:t>
      </w:r>
      <w:r w:rsidR="0085382D">
        <w:t>preterm</w:t>
      </w:r>
      <w:r w:rsidR="00E45519">
        <w:t xml:space="preserve"> infants</w:t>
      </w:r>
      <w:r w:rsidR="00E45519" w:rsidRPr="004B667F">
        <w:t xml:space="preserve">) and free-text words (for the </w:t>
      </w:r>
      <w:r w:rsidR="00193E54">
        <w:t>interventions</w:t>
      </w:r>
      <w:r w:rsidR="00E45519" w:rsidRPr="004B667F">
        <w:t xml:space="preserve"> involved).</w:t>
      </w:r>
      <w:r w:rsidR="00E45519" w:rsidRPr="004B667F">
        <w:rPr>
          <w:rFonts w:ascii="AdvTTebabd7da" w:hAnsi="AdvTTebabd7da" w:cs="AdvTTebabd7da"/>
          <w:sz w:val="20"/>
          <w:szCs w:val="20"/>
          <w:lang w:eastAsia="en-GB"/>
        </w:rPr>
        <w:t xml:space="preserve"> </w:t>
      </w:r>
      <w:r w:rsidR="00E45519" w:rsidRPr="004B667F">
        <w:t>No study design</w:t>
      </w:r>
      <w:r w:rsidR="00193E54">
        <w:t xml:space="preserve"> or language</w:t>
      </w:r>
      <w:r w:rsidR="00E45519" w:rsidRPr="004B667F">
        <w:t xml:space="preserve"> filters were applied. </w:t>
      </w:r>
      <w:r w:rsidR="00FF4785" w:rsidRPr="00F77E4B">
        <w:lastRenderedPageBreak/>
        <w:t xml:space="preserve">Bibliographies of previous reviews and retrieved articles </w:t>
      </w:r>
      <w:r w:rsidR="00FF4785">
        <w:t>were</w:t>
      </w:r>
      <w:r w:rsidR="00FF4785" w:rsidRPr="00F77E4B">
        <w:t xml:space="preserve"> searched for further studies</w:t>
      </w:r>
      <w:r w:rsidR="00FF4785">
        <w:t>.</w:t>
      </w:r>
      <w:r w:rsidR="00FF4785" w:rsidRPr="00E96723">
        <w:t xml:space="preserve"> </w:t>
      </w:r>
      <w:r w:rsidR="009F6189" w:rsidRPr="007B7996">
        <w:t>The se</w:t>
      </w:r>
      <w:r w:rsidRPr="007B7996">
        <w:t xml:space="preserve">arch </w:t>
      </w:r>
      <w:r w:rsidR="00094439" w:rsidRPr="007B7996">
        <w:t>terms used for each database are</w:t>
      </w:r>
      <w:r w:rsidRPr="007B7996">
        <w:t xml:space="preserve"> </w:t>
      </w:r>
      <w:r w:rsidR="009F6189" w:rsidRPr="007B7996">
        <w:t>presented</w:t>
      </w:r>
      <w:r w:rsidRPr="007B7996">
        <w:t xml:space="preserve"> in </w:t>
      </w:r>
      <w:r w:rsidR="00A945C3" w:rsidRPr="007B7996">
        <w:t>Supplementary Table</w:t>
      </w:r>
      <w:r w:rsidR="00094439" w:rsidRPr="007B7996">
        <w:t>s</w:t>
      </w:r>
      <w:r w:rsidR="00A945C3" w:rsidRPr="007B7996">
        <w:t xml:space="preserve"> 1</w:t>
      </w:r>
      <w:r w:rsidR="00094439" w:rsidRPr="007B7996">
        <w:t xml:space="preserve"> to 4</w:t>
      </w:r>
      <w:r w:rsidRPr="007B7996">
        <w:t>.</w:t>
      </w:r>
    </w:p>
    <w:p w14:paraId="181F6379" w14:textId="77777777" w:rsidR="0045291F" w:rsidRPr="00675717" w:rsidRDefault="0045291F" w:rsidP="00467E4D">
      <w:pPr>
        <w:pStyle w:val="Normaltext"/>
        <w:rPr>
          <w:rFonts w:ascii="Arial" w:hAnsi="Arial"/>
        </w:rPr>
      </w:pPr>
    </w:p>
    <w:p w14:paraId="0737E683" w14:textId="77777777" w:rsidR="00233EFD" w:rsidRPr="00E96723" w:rsidRDefault="00B74655" w:rsidP="00B74655">
      <w:pPr>
        <w:pStyle w:val="Heading2"/>
      </w:pPr>
      <w:r>
        <w:t>Study selection</w:t>
      </w:r>
    </w:p>
    <w:bookmarkEnd w:id="15"/>
    <w:p w14:paraId="0692E2FF" w14:textId="79F9D770" w:rsidR="00B259C1" w:rsidRPr="008B3EE1" w:rsidRDefault="009B123F" w:rsidP="00AB28DE">
      <w:pPr>
        <w:pStyle w:val="LRiGnormal"/>
      </w:pPr>
      <w:r>
        <w:t xml:space="preserve">Retrieved citations were assessed for inclusion in two stages. </w:t>
      </w:r>
      <w:r w:rsidR="00A16C4B">
        <w:t xml:space="preserve">Two reviewers independently </w:t>
      </w:r>
      <w:r>
        <w:t xml:space="preserve">scanned all titles and abstracts. </w:t>
      </w:r>
      <w:r w:rsidR="003811C2" w:rsidRPr="0043335C">
        <w:t>Full-</w:t>
      </w:r>
      <w:r w:rsidR="00F67EB5" w:rsidRPr="0043335C">
        <w:t>text</w:t>
      </w:r>
      <w:r w:rsidR="00F67EB5" w:rsidRPr="00B259C1">
        <w:t xml:space="preserve"> copies of the selected studies were subsequently obtained a</w:t>
      </w:r>
      <w:r w:rsidR="00800BDE" w:rsidRPr="00B259C1">
        <w:t xml:space="preserve">nd assessed </w:t>
      </w:r>
      <w:r>
        <w:t>independently by two rev</w:t>
      </w:r>
      <w:r w:rsidR="00D52103">
        <w:t xml:space="preserve">iewers </w:t>
      </w:r>
      <w:r w:rsidR="00800BDE" w:rsidRPr="00B259C1">
        <w:t xml:space="preserve">for </w:t>
      </w:r>
      <w:r w:rsidR="00800BDE" w:rsidRPr="007B7996">
        <w:t>inclusion</w:t>
      </w:r>
      <w:r w:rsidR="001414BA" w:rsidRPr="007B7996">
        <w:t xml:space="preserve"> (</w:t>
      </w:r>
      <w:r w:rsidR="00094439" w:rsidRPr="007B7996">
        <w:t>Supplementary Figure 1</w:t>
      </w:r>
      <w:r w:rsidR="001414BA" w:rsidRPr="007B7996">
        <w:t>)</w:t>
      </w:r>
      <w:r w:rsidR="00800BDE" w:rsidRPr="007B7996">
        <w:t>.</w:t>
      </w:r>
      <w:r w:rsidR="00800BDE" w:rsidRPr="00B259C1">
        <w:t xml:space="preserve"> </w:t>
      </w:r>
      <w:r w:rsidR="004203FF" w:rsidRPr="00B259C1">
        <w:t>Studies were included if they</w:t>
      </w:r>
      <w:r w:rsidR="004278E5" w:rsidRPr="00B259C1">
        <w:t xml:space="preserve"> were RCTs of HHHFNC in</w:t>
      </w:r>
      <w:r w:rsidR="0040528C">
        <w:t xml:space="preserve"> </w:t>
      </w:r>
      <w:r w:rsidR="0085382D">
        <w:t>preterm</w:t>
      </w:r>
      <w:r w:rsidR="004278E5" w:rsidRPr="00B259C1">
        <w:t xml:space="preserve"> infants</w:t>
      </w:r>
      <w:r w:rsidR="0040528C">
        <w:t xml:space="preserve"> </w:t>
      </w:r>
      <w:r w:rsidR="0040528C" w:rsidRPr="0043335C">
        <w:t>(i.e. before 37 completed weeks of gestation)</w:t>
      </w:r>
      <w:r w:rsidR="004203FF" w:rsidRPr="0043335C">
        <w:t>.</w:t>
      </w:r>
      <w:r w:rsidR="004203FF" w:rsidRPr="0044222E">
        <w:t xml:space="preserve"> </w:t>
      </w:r>
      <w:r w:rsidR="00800BDE" w:rsidRPr="00B259C1">
        <w:t xml:space="preserve">Studies were excluded if they </w:t>
      </w:r>
      <w:r w:rsidR="0095227E" w:rsidRPr="00B259C1">
        <w:t>did not include</w:t>
      </w:r>
      <w:r w:rsidR="00800BDE" w:rsidRPr="00B259C1">
        <w:t xml:space="preserve"> </w:t>
      </w:r>
      <w:r w:rsidR="0085382D">
        <w:t>preterm</w:t>
      </w:r>
      <w:r w:rsidR="00800BDE" w:rsidRPr="00B259C1">
        <w:t xml:space="preserve"> infants</w:t>
      </w:r>
      <w:r w:rsidR="004278E5" w:rsidRPr="00B259C1">
        <w:t xml:space="preserve"> (or a subgroup analysis of </w:t>
      </w:r>
      <w:r w:rsidR="0085382D">
        <w:t>preterm</w:t>
      </w:r>
      <w:r w:rsidR="004278E5" w:rsidRPr="00B259C1">
        <w:t xml:space="preserve"> infants)</w:t>
      </w:r>
      <w:r w:rsidR="00B259C1" w:rsidRPr="00B259C1">
        <w:t xml:space="preserve"> or</w:t>
      </w:r>
      <w:r w:rsidR="00800BDE" w:rsidRPr="00B259C1">
        <w:t xml:space="preserve"> did not include </w:t>
      </w:r>
      <w:r w:rsidR="00B259C1" w:rsidRPr="00B259C1">
        <w:t xml:space="preserve">a comparison of </w:t>
      </w:r>
      <w:r w:rsidR="00800BDE" w:rsidRPr="00B259C1">
        <w:t>HHHNFC</w:t>
      </w:r>
      <w:r w:rsidR="00B259C1" w:rsidRPr="00B259C1">
        <w:t xml:space="preserve"> with a standard treatment</w:t>
      </w:r>
      <w:r w:rsidR="0095227E" w:rsidRPr="00B259C1">
        <w:t xml:space="preserve"> (NCPAP, oxygen or NIPPV)</w:t>
      </w:r>
      <w:r w:rsidR="00800BDE" w:rsidRPr="00B259C1">
        <w:t xml:space="preserve">. </w:t>
      </w:r>
      <w:bookmarkStart w:id="16" w:name="_Toc149631734"/>
      <w:r w:rsidR="00887970" w:rsidRPr="00887970">
        <w:t>Importantly,</w:t>
      </w:r>
      <w:r w:rsidR="004278E5" w:rsidRPr="00887970">
        <w:t xml:space="preserve"> </w:t>
      </w:r>
      <w:r w:rsidR="00887970" w:rsidRPr="00887970">
        <w:t xml:space="preserve">studies of </w:t>
      </w:r>
      <w:r w:rsidR="00A16C4B" w:rsidRPr="00887970">
        <w:t xml:space="preserve">interventions, which did not clearly state </w:t>
      </w:r>
      <w:r w:rsidR="00193E54" w:rsidRPr="008B3EE1">
        <w:t xml:space="preserve">that </w:t>
      </w:r>
      <w:r w:rsidR="00A16C4B" w:rsidRPr="008B3EE1">
        <w:t xml:space="preserve">they </w:t>
      </w:r>
      <w:r w:rsidR="003D16E1" w:rsidRPr="008B3EE1">
        <w:t xml:space="preserve">used </w:t>
      </w:r>
      <w:r w:rsidR="00A16C4B" w:rsidRPr="008B3EE1">
        <w:t>heated</w:t>
      </w:r>
      <w:r w:rsidR="003D16E1" w:rsidRPr="008B3EE1">
        <w:t xml:space="preserve"> high flow</w:t>
      </w:r>
      <w:r w:rsidR="00887970" w:rsidRPr="008B3EE1">
        <w:t xml:space="preserve"> were excluded</w:t>
      </w:r>
      <w:r w:rsidR="00887970" w:rsidRPr="0043335C">
        <w:t>.</w:t>
      </w:r>
      <w:r w:rsidR="008B3EE1" w:rsidRPr="0043335C">
        <w:t xml:space="preserve"> Disagreements were resolved by discussion at each stage.</w:t>
      </w:r>
    </w:p>
    <w:p w14:paraId="4C1AF4FA" w14:textId="77777777" w:rsidR="00467E4D" w:rsidRPr="00675717" w:rsidRDefault="00467E4D" w:rsidP="00467E4D">
      <w:pPr>
        <w:pStyle w:val="Normaltext"/>
        <w:rPr>
          <w:rFonts w:ascii="Arial" w:hAnsi="Arial"/>
        </w:rPr>
      </w:pPr>
    </w:p>
    <w:p w14:paraId="4134F855" w14:textId="1BF52D56" w:rsidR="0045291F" w:rsidRDefault="00F05E5A" w:rsidP="0045291F">
      <w:pPr>
        <w:pStyle w:val="Heading2"/>
      </w:pPr>
      <w:r w:rsidRPr="002721CF">
        <w:t xml:space="preserve">Data Extraction </w:t>
      </w:r>
      <w:bookmarkEnd w:id="16"/>
      <w:r w:rsidR="000E60C0">
        <w:t>and assessmen</w:t>
      </w:r>
      <w:r w:rsidR="002F1E1C">
        <w:t>t of risk of bias</w:t>
      </w:r>
    </w:p>
    <w:p w14:paraId="2827A2BB" w14:textId="203650DD" w:rsidR="00F67EB5" w:rsidRDefault="001B0F89" w:rsidP="008B3EE1">
      <w:pPr>
        <w:pStyle w:val="LRiGnormal"/>
      </w:pPr>
      <w:r w:rsidRPr="008B3EE1">
        <w:t>Individual study d</w:t>
      </w:r>
      <w:r w:rsidR="00F67EB5" w:rsidRPr="008B3EE1">
        <w:t>ata relating to study design</w:t>
      </w:r>
      <w:r w:rsidRPr="008B3EE1">
        <w:t>s</w:t>
      </w:r>
      <w:r w:rsidR="00F67EB5" w:rsidRPr="008B3EE1">
        <w:t xml:space="preserve"> and findings wer</w:t>
      </w:r>
      <w:r w:rsidR="004063DF" w:rsidRPr="008B3EE1">
        <w:t xml:space="preserve">e </w:t>
      </w:r>
      <w:r w:rsidR="00FD213F" w:rsidRPr="008B3EE1">
        <w:t xml:space="preserve">extracted </w:t>
      </w:r>
      <w:r w:rsidR="002A039C" w:rsidRPr="0043335C">
        <w:t>by one reviewer</w:t>
      </w:r>
      <w:r w:rsidR="002A039C">
        <w:t xml:space="preserve"> </w:t>
      </w:r>
      <w:r w:rsidRPr="008B3EE1">
        <w:t>using a pre-tested data extraction form</w:t>
      </w:r>
      <w:r w:rsidRPr="008B3EE1" w:rsidDel="00DC1FD4">
        <w:t xml:space="preserve"> </w:t>
      </w:r>
      <w:r w:rsidR="00F67EB5" w:rsidRPr="008B3EE1">
        <w:t>and independently checked for accuracy</w:t>
      </w:r>
      <w:r w:rsidR="002A039C">
        <w:t xml:space="preserve"> </w:t>
      </w:r>
      <w:r w:rsidR="002A039C" w:rsidRPr="0043335C">
        <w:t>by a second reviewer</w:t>
      </w:r>
      <w:r w:rsidR="00FD213F" w:rsidRPr="0043335C">
        <w:t xml:space="preserve">. </w:t>
      </w:r>
      <w:bookmarkStart w:id="17" w:name="_Toc149631736"/>
      <w:r w:rsidR="008B3EE1" w:rsidRPr="0043335C">
        <w:t xml:space="preserve">When studies included preterm and non-preterm infants, only data for preterm infants were extracted and study authors were contacted for missing data as necessary. </w:t>
      </w:r>
      <w:r w:rsidR="007370A2" w:rsidRPr="0043335C">
        <w:t>The risk of bias assessment</w:t>
      </w:r>
      <w:r w:rsidR="008868A6" w:rsidRPr="0043335C">
        <w:t xml:space="preserve"> was conducted by two reviewers independently using criteria</w:t>
      </w:r>
      <w:r w:rsidR="008868A6">
        <w:t xml:space="preserve"> </w:t>
      </w:r>
      <w:r w:rsidR="00F67EB5" w:rsidRPr="00E96723">
        <w:t xml:space="preserve">adapted from </w:t>
      </w:r>
      <w:r w:rsidR="005D7FD6">
        <w:t>the Centre for Reviews and Dissemination (</w:t>
      </w:r>
      <w:r w:rsidR="00F67EB5" w:rsidRPr="00E96723">
        <w:t>CRD</w:t>
      </w:r>
      <w:r w:rsidR="005D7FD6">
        <w:t>)</w:t>
      </w:r>
      <w:r w:rsidR="00F67EB5" w:rsidRPr="00E96723">
        <w:t xml:space="preserve"> at the University of York</w:t>
      </w:r>
      <w:r w:rsidR="00F40200">
        <w:t xml:space="preserve"> </w:t>
      </w:r>
      <w:r w:rsidR="002B31F9">
        <w:fldChar w:fldCharType="begin"/>
      </w:r>
      <w:r w:rsidR="000E77E1">
        <w:instrText xml:space="preserve"> ADDIN EN.CITE &lt;EndNote&gt;&lt;Cite&gt;&lt;Author&gt;Centre for Reviews and Dissemination (CRD)&lt;/Author&gt;&lt;Year&gt;2008&lt;/Year&gt;&lt;RecNum&gt;609&lt;/RecNum&gt;&lt;DisplayText&gt;(10)&lt;/DisplayText&gt;&lt;record&gt;&lt;rec-number&gt;609&lt;/rec-number&gt;&lt;foreign-keys&gt;&lt;key app="EN" db-id="pd92zap0v0aswfeves659zdtrrrwdzzarvrz" timestamp="1503504076"&gt;609&lt;/key&gt;&lt;/foreign-keys&gt;&lt;ref-type name="Report"&gt;27&lt;/ref-type&gt;&lt;contributors&gt;&lt;authors&gt;&lt;author&gt;Centre for Reviews and Dissemination (CRD),&lt;/author&gt;&lt;/authors&gt;&lt;/contributors&gt;&lt;titles&gt;&lt;title&gt;CRD&amp;apos;s guidance for undertaking reviews in healthcare: systematic reviews (3rd Edition)&lt;/title&gt;&lt;/titles&gt;&lt;keywords&gt;&lt;keyword&gt;background/&lt;/keyword&gt;&lt;/keywords&gt;&lt;dates&gt;&lt;year&gt;2008&lt;/year&gt;&lt;/dates&gt;&lt;pub-location&gt;York&lt;/pub-location&gt;&lt;publisher&gt;CRD, University of York&lt;/publisher&gt;&lt;urls&gt;&lt;related-urls&gt;&lt;url&gt;&lt;style face="underline" font="default" size="100%"&gt;http://www.york.ac.uk/inst/crd/report4.htm&lt;/style&gt;&lt;style face="normal" font="default" size="100%"&gt;  &lt;/style&gt;&lt;/url&gt;&lt;/related-urls&gt;&lt;/urls&gt;&lt;custom1&gt;Not applicable/Methods-or-reference&lt;/custom1&gt;&lt;custom2&gt;Methods&lt;/custom2&gt;&lt;/record&gt;&lt;/Cite&gt;&lt;/EndNote&gt;</w:instrText>
      </w:r>
      <w:r w:rsidR="002B31F9">
        <w:fldChar w:fldCharType="separate"/>
      </w:r>
      <w:r w:rsidR="000E77E1">
        <w:rPr>
          <w:noProof/>
        </w:rPr>
        <w:t>(10)</w:t>
      </w:r>
      <w:r w:rsidR="002B31F9">
        <w:fldChar w:fldCharType="end"/>
      </w:r>
      <w:r w:rsidR="00F40200">
        <w:t>.</w:t>
      </w:r>
      <w:r w:rsidR="00F67EB5" w:rsidRPr="00E96723">
        <w:t xml:space="preserve"> Disagreements were resolved through consensus</w:t>
      </w:r>
      <w:r w:rsidR="00F40200">
        <w:t xml:space="preserve"> </w:t>
      </w:r>
      <w:r w:rsidR="002B31F9">
        <w:fldChar w:fldCharType="begin"/>
      </w:r>
      <w:r w:rsidR="000E77E1">
        <w:instrText xml:space="preserve"> ADDIN EN.CITE &lt;EndNote&gt;&lt;Cite&gt;&lt;Author&gt;Centre for Reviews and Dissemination (CRD)&lt;/Author&gt;&lt;Year&gt;2008&lt;/Year&gt;&lt;RecNum&gt;609&lt;/RecNum&gt;&lt;DisplayText&gt;(10)&lt;/DisplayText&gt;&lt;record&gt;&lt;rec-number&gt;609&lt;/rec-number&gt;&lt;foreign-keys&gt;&lt;key app="EN" db-id="pd92zap0v0aswfeves659zdtrrrwdzzarvrz" timestamp="1503504076"&gt;609&lt;/key&gt;&lt;/foreign-keys&gt;&lt;ref-type name="Report"&gt;27&lt;/ref-type&gt;&lt;contributors&gt;&lt;authors&gt;&lt;author&gt;Centre for Reviews and Dissemination (CRD),&lt;/author&gt;&lt;/authors&gt;&lt;/contributors&gt;&lt;titles&gt;&lt;title&gt;CRD&amp;apos;s guidance for undertaking reviews in healthcare: systematic reviews (3rd Edition)&lt;/title&gt;&lt;/titles&gt;&lt;keywords&gt;&lt;keyword&gt;background/&lt;/keyword&gt;&lt;/keywords&gt;&lt;dates&gt;&lt;year&gt;2008&lt;/year&gt;&lt;/dates&gt;&lt;pub-location&gt;York&lt;/pub-location&gt;&lt;publisher&gt;CRD, University of York&lt;/publisher&gt;&lt;urls&gt;&lt;related-urls&gt;&lt;url&gt;&lt;style face="underline" font="default" size="100%"&gt;http://www.york.ac.uk/inst/crd/report4.htm&lt;/style&gt;&lt;style face="normal" font="default" size="100%"&gt;  &lt;/style&gt;&lt;/url&gt;&lt;/related-urls&gt;&lt;/urls&gt;&lt;custom1&gt;Not applicable/Methods-or-reference&lt;/custom1&gt;&lt;custom2&gt;Methods&lt;/custom2&gt;&lt;/record&gt;&lt;/Cite&gt;&lt;/EndNote&gt;</w:instrText>
      </w:r>
      <w:r w:rsidR="002B31F9">
        <w:fldChar w:fldCharType="separate"/>
      </w:r>
      <w:r w:rsidR="000E77E1">
        <w:rPr>
          <w:noProof/>
        </w:rPr>
        <w:t>(10)</w:t>
      </w:r>
      <w:r w:rsidR="002B31F9">
        <w:fldChar w:fldCharType="end"/>
      </w:r>
      <w:r w:rsidR="00F67EB5" w:rsidRPr="00E96723">
        <w:t xml:space="preserve"> </w:t>
      </w:r>
    </w:p>
    <w:p w14:paraId="139AAF36" w14:textId="77777777" w:rsidR="0045291F" w:rsidRPr="00675717" w:rsidRDefault="0045291F" w:rsidP="002721CF">
      <w:pPr>
        <w:pStyle w:val="Normaltext"/>
        <w:rPr>
          <w:rFonts w:ascii="Arial" w:hAnsi="Arial"/>
        </w:rPr>
      </w:pPr>
    </w:p>
    <w:p w14:paraId="304064D6" w14:textId="77777777" w:rsidR="0045291F" w:rsidRDefault="0045291F" w:rsidP="0045291F">
      <w:pPr>
        <w:pStyle w:val="Heading2"/>
      </w:pPr>
      <w:r>
        <w:t xml:space="preserve">Data </w:t>
      </w:r>
      <w:r w:rsidR="009F6189">
        <w:t>synthesis</w:t>
      </w:r>
    </w:p>
    <w:p w14:paraId="316944C1" w14:textId="0BBD2AA6" w:rsidR="00236F30" w:rsidRPr="00236F30" w:rsidRDefault="00D52103" w:rsidP="00AB28DE">
      <w:pPr>
        <w:pStyle w:val="LRiGnormal"/>
      </w:pPr>
      <w:bookmarkStart w:id="18" w:name="_Toc149631739"/>
      <w:bookmarkEnd w:id="17"/>
      <w:r>
        <w:t>In order t</w:t>
      </w:r>
      <w:r w:rsidR="00FB31D7">
        <w:t>o be consistent with our original review</w:t>
      </w:r>
      <w:r w:rsidR="00F40200">
        <w:t xml:space="preserve"> </w:t>
      </w:r>
      <w:r w:rsidR="002B31F9">
        <w:fldChar w:fldCharType="begin">
          <w:fldData xml:space="preserve">PEVuZE5vdGU+PENpdGU+PEF1dGhvcj5GbGVlbWFuPC9BdXRob3I+PFllYXI+MjAxNjwvWWVhcj48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</w:fldData>
        </w:fldChar>
      </w:r>
      <w:r w:rsidR="000E77E1">
        <w:instrText xml:space="preserve"> ADDIN EN.CITE </w:instrText>
      </w:r>
      <w:r w:rsidR="000E77E1">
        <w:fldChar w:fldCharType="begin">
          <w:fldData xml:space="preserve">PEVuZE5vdGU+PENpdGU+PEF1dGhvcj5GbGVlbWFuPC9BdXRob3I+PFllYXI+MjAxNjwvWWVhcj48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</w:fldData>
        </w:fldChar>
      </w:r>
      <w:r w:rsidR="000E77E1">
        <w:instrText xml:space="preserve"> ADDIN EN.CITE.DATA </w:instrText>
      </w:r>
      <w:r w:rsidR="000E77E1">
        <w:fldChar w:fldCharType="end"/>
      </w:r>
      <w:r w:rsidR="002B31F9">
        <w:fldChar w:fldCharType="separate"/>
      </w:r>
      <w:r w:rsidR="000E77E1">
        <w:rPr>
          <w:noProof/>
        </w:rPr>
        <w:t>(9)</w:t>
      </w:r>
      <w:r w:rsidR="002B31F9">
        <w:fldChar w:fldCharType="end"/>
      </w:r>
      <w:r w:rsidR="00FB31D7">
        <w:t xml:space="preserve"> w</w:t>
      </w:r>
      <w:r w:rsidR="002C67FB" w:rsidRPr="002C67FB">
        <w:t xml:space="preserve">e aimed to conduct two separate analyses with a range of outcomes. </w:t>
      </w:r>
      <w:r w:rsidR="00FB31D7">
        <w:t>First, we aimed to consider the evidence for</w:t>
      </w:r>
      <w:r w:rsidR="002C67FB" w:rsidRPr="002C67FB">
        <w:t xml:space="preserve"> preterm infants treated following mechanical endotracheal ventilation</w:t>
      </w:r>
      <w:r w:rsidR="00FB31D7">
        <w:t xml:space="preserve"> (post-extubation)</w:t>
      </w:r>
      <w:r w:rsidR="002C67FB" w:rsidRPr="002C67FB">
        <w:t xml:space="preserve">. </w:t>
      </w:r>
      <w:r w:rsidR="00A55C58">
        <w:t>Second</w:t>
      </w:r>
      <w:r w:rsidR="007C5650">
        <w:t xml:space="preserve">, we </w:t>
      </w:r>
      <w:r w:rsidR="007C5650">
        <w:lastRenderedPageBreak/>
        <w:t>aimed to consider the evidence for</w:t>
      </w:r>
      <w:r w:rsidR="002C67FB" w:rsidRPr="002C67FB">
        <w:t xml:space="preserve"> preterm infants not previously ventilated</w:t>
      </w:r>
      <w:r w:rsidR="007C5650">
        <w:t xml:space="preserve"> (</w:t>
      </w:r>
      <w:r w:rsidR="00254B17">
        <w:t>primary respiratory support</w:t>
      </w:r>
      <w:r w:rsidR="007C5650">
        <w:t>)</w:t>
      </w:r>
      <w:r w:rsidR="002C67FB" w:rsidRPr="002C67FB">
        <w:t xml:space="preserve">. The primary outcome </w:t>
      </w:r>
      <w:r w:rsidR="002B4E4C">
        <w:t xml:space="preserve">for both analyses </w:t>
      </w:r>
      <w:r w:rsidR="00193E54">
        <w:t>was</w:t>
      </w:r>
      <w:r w:rsidR="002C67FB" w:rsidRPr="002C67FB">
        <w:t xml:space="preserve"> </w:t>
      </w:r>
      <w:r w:rsidR="006D70AB">
        <w:t xml:space="preserve">treatment failure. For </w:t>
      </w:r>
      <w:r w:rsidR="007C5650">
        <w:t>post-extubation</w:t>
      </w:r>
      <w:r w:rsidR="004B75DF">
        <w:t>,</w:t>
      </w:r>
      <w:r w:rsidR="006D70AB">
        <w:t xml:space="preserve"> we defined this as </w:t>
      </w:r>
      <w:r w:rsidR="002C67FB" w:rsidRPr="002C67FB">
        <w:t>the need for reintubation</w:t>
      </w:r>
      <w:r w:rsidR="006D70AB">
        <w:t xml:space="preserve">. For the </w:t>
      </w:r>
      <w:r w:rsidR="007C5650">
        <w:t xml:space="preserve">analysis of </w:t>
      </w:r>
      <w:r w:rsidR="00254B17">
        <w:t>primary respiratory support</w:t>
      </w:r>
      <w:r w:rsidR="004B75DF">
        <w:t>,</w:t>
      </w:r>
      <w:r w:rsidR="006D70AB">
        <w:t xml:space="preserve"> we defined this as t</w:t>
      </w:r>
      <w:r w:rsidR="00193E54" w:rsidRPr="002C67FB">
        <w:t xml:space="preserve">he need for </w:t>
      </w:r>
      <w:r w:rsidR="002C67FB" w:rsidRPr="002C67FB">
        <w:t xml:space="preserve">intubation. </w:t>
      </w:r>
      <w:r w:rsidR="006D70AB">
        <w:t>S</w:t>
      </w:r>
      <w:r w:rsidR="002C67FB" w:rsidRPr="002C67FB">
        <w:t xml:space="preserve">econdary outcomes included </w:t>
      </w:r>
      <w:r w:rsidR="002751E5" w:rsidRPr="00DA13BC">
        <w:rPr>
          <w:szCs w:val="24"/>
          <w:lang w:val="en-US"/>
        </w:rPr>
        <w:t>bronchopulmonary dysplasia</w:t>
      </w:r>
      <w:r w:rsidR="002751E5">
        <w:rPr>
          <w:sz w:val="20"/>
          <w:szCs w:val="20"/>
          <w:lang w:val="en-US"/>
        </w:rPr>
        <w:t xml:space="preserve"> (</w:t>
      </w:r>
      <w:r w:rsidR="00236F30" w:rsidRPr="00236F30">
        <w:t>BPD</w:t>
      </w:r>
      <w:r w:rsidR="002751E5">
        <w:t>)</w:t>
      </w:r>
      <w:r w:rsidR="00236F30" w:rsidRPr="00236F30">
        <w:t xml:space="preserve">, </w:t>
      </w:r>
      <w:r w:rsidR="006D70AB">
        <w:t>death, air leak and nasal trauma.</w:t>
      </w:r>
    </w:p>
    <w:p w14:paraId="2E7F5FE1" w14:textId="77777777" w:rsidR="002C67FB" w:rsidRPr="00675717" w:rsidRDefault="002C67FB" w:rsidP="002721CF">
      <w:pPr>
        <w:pStyle w:val="Normaltext"/>
        <w:rPr>
          <w:rFonts w:ascii="Arial" w:hAnsi="Arial"/>
        </w:rPr>
      </w:pPr>
    </w:p>
    <w:p w14:paraId="678E0451" w14:textId="5E589F4C" w:rsidR="00701CA9" w:rsidRPr="002A039C" w:rsidRDefault="00F67EB5" w:rsidP="002A039C">
      <w:pPr>
        <w:pStyle w:val="LRiGnormal"/>
      </w:pPr>
      <w:r w:rsidRPr="00E96723">
        <w:t xml:space="preserve">Where data permitted, a meta-analysis of primary and secondary outcomes </w:t>
      </w:r>
      <w:r w:rsidR="00CD3768">
        <w:t xml:space="preserve">was conducted </w:t>
      </w:r>
      <w:r w:rsidRPr="002A039C">
        <w:t xml:space="preserve">using </w:t>
      </w:r>
      <w:r w:rsidR="00320E2F" w:rsidRPr="002A039C">
        <w:t>Review Manager 5.3</w:t>
      </w:r>
      <w:r w:rsidR="00D914FC" w:rsidRPr="002A039C">
        <w:t xml:space="preserve"> software</w:t>
      </w:r>
      <w:r w:rsidRPr="002A039C">
        <w:t xml:space="preserve"> </w:t>
      </w:r>
      <w:r w:rsidR="00D914FC" w:rsidRPr="002A039C">
        <w:t>(</w:t>
      </w:r>
      <w:r w:rsidRPr="002A039C">
        <w:t xml:space="preserve">The Cochrane Collaboration, London, UK). </w:t>
      </w:r>
      <w:r w:rsidR="00701CA9" w:rsidRPr="002A039C">
        <w:t xml:space="preserve">For these outcomes, </w:t>
      </w:r>
      <w:r w:rsidR="004203FF" w:rsidRPr="002A039C">
        <w:t>the risk ratio</w:t>
      </w:r>
      <w:r w:rsidR="00701CA9" w:rsidRPr="002A039C">
        <w:t xml:space="preserve"> (RR) and the corresponding 95% Confidence Intervals (CI) were reported.</w:t>
      </w:r>
      <w:r w:rsidR="00880645" w:rsidRPr="002A039C">
        <w:t xml:space="preserve"> </w:t>
      </w:r>
      <w:r w:rsidRPr="002A039C">
        <w:t>Heterogeneity was explored through consideration of the study populations (e.g. differences in gestational age</w:t>
      </w:r>
      <w:r w:rsidR="00374BB2" w:rsidRPr="002A039C">
        <w:t xml:space="preserve"> [GA]</w:t>
      </w:r>
      <w:r w:rsidRPr="002A039C">
        <w:t>), interventions (e.g. starting flow rate for HHHFNC), outcome definitions (e.g. different definitions for reintubation) and in statistical terms by the Chi</w:t>
      </w:r>
      <w:r w:rsidRPr="002A039C">
        <w:rPr>
          <w:vertAlign w:val="superscript"/>
        </w:rPr>
        <w:t>2</w:t>
      </w:r>
      <w:r w:rsidRPr="002A039C">
        <w:t xml:space="preserve"> test for homogeneity and the I</w:t>
      </w:r>
      <w:r w:rsidRPr="002A039C">
        <w:rPr>
          <w:vertAlign w:val="superscript"/>
        </w:rPr>
        <w:t>2</w:t>
      </w:r>
      <w:r w:rsidRPr="002A039C">
        <w:t xml:space="preserve"> statistic</w:t>
      </w:r>
      <w:r w:rsidR="00F40200" w:rsidRPr="002A039C">
        <w:t xml:space="preserve"> </w:t>
      </w:r>
      <w:r w:rsidR="002B31F9" w:rsidRPr="002A039C">
        <w:fldChar w:fldCharType="begin"/>
      </w:r>
      <w:r w:rsidR="000E77E1" w:rsidRPr="002A039C">
        <w:instrText xml:space="preserve"> ADDIN EN.CITE &lt;EndNote&gt;&lt;Cite&gt;&lt;Author&gt;Higgins&lt;/Author&gt;&lt;Year&gt;2003&lt;/Year&gt;&lt;RecNum&gt;621&lt;/RecNum&gt;&lt;DisplayText&gt;(11)&lt;/DisplayText&gt;&lt;record&gt;&lt;rec-number&gt;621&lt;/rec-number&gt;&lt;foreign-keys&gt;&lt;key app="EN" db-id="pd92zap0v0aswfeves659zdtrrrwdzzarvrz" timestamp="1503504077"&gt;621&lt;/key&gt;&lt;/foreign-keys&gt;&lt;ref-type name="Journal Article"&gt;17&lt;/ref-type&gt;&lt;contributors&gt;&lt;authors&gt;&lt;author&gt;Higgins, Julian P. T. &lt;/author&gt;&lt;author&gt;Thompson, Simon. G. &lt;/author&gt;&lt;author&gt;Deeks, Jonathan. J.&lt;/author&gt;&lt;author&gt;Altman, Douglas. G.&lt;/author&gt;&lt;/authors&gt;&lt;/contributors&gt;&lt;titles&gt;&lt;title&gt;Measuring inconsistency in meta-analyses&lt;/title&gt;&lt;secondary-title&gt;BMJ&lt;/secondary-title&gt;&lt;/titles&gt;&lt;periodical&gt;&lt;full-title&gt;BMJ&lt;/full-title&gt;&lt;/periodical&gt;&lt;pages&gt;557-560&lt;/pages&gt;&lt;volume&gt;327&lt;/volume&gt;&lt;number&gt;7414&lt;/number&gt;&lt;dates&gt;&lt;year&gt;2003&lt;/year&gt;&lt;pub-dates&gt;&lt;date&gt;2003-09-04 22:55:26&lt;/date&gt;&lt;/pub-dates&gt;&lt;/dates&gt;&lt;urls&gt;&lt;/urls&gt;&lt;electronic-resource-num&gt;10.1136/bmj.327.7414.557&lt;/electronic-resource-num&gt;&lt;/record&gt;&lt;/Cite&gt;&lt;/EndNote&gt;</w:instrText>
      </w:r>
      <w:r w:rsidR="002B31F9" w:rsidRPr="002A039C">
        <w:fldChar w:fldCharType="separate"/>
      </w:r>
      <w:r w:rsidR="000E77E1" w:rsidRPr="002A039C">
        <w:t>(11)</w:t>
      </w:r>
      <w:r w:rsidR="002B31F9" w:rsidRPr="002A039C">
        <w:fldChar w:fldCharType="end"/>
      </w:r>
      <w:r w:rsidR="00F40200" w:rsidRPr="002A039C">
        <w:t>.</w:t>
      </w:r>
      <w:r w:rsidRPr="002A039C">
        <w:t xml:space="preserve"> The I</w:t>
      </w:r>
      <w:r w:rsidRPr="002A039C">
        <w:rPr>
          <w:vertAlign w:val="superscript"/>
        </w:rPr>
        <w:t>2</w:t>
      </w:r>
      <w:r w:rsidRPr="002A039C">
        <w:t xml:space="preserve"> statistic with a level of</w:t>
      </w:r>
      <w:r w:rsidR="00C01BE5" w:rsidRPr="002A039C">
        <w:t xml:space="preserve"> </w:t>
      </w:r>
      <w:r w:rsidR="00C86E65" w:rsidRPr="002A039C">
        <w:t>&gt;</w:t>
      </w:r>
      <w:r w:rsidRPr="002A039C">
        <w:t>50% was considered to indicate moderate levels of heterogeneity, and the Chi</w:t>
      </w:r>
      <w:r w:rsidRPr="002A039C">
        <w:rPr>
          <w:vertAlign w:val="superscript"/>
        </w:rPr>
        <w:t>2</w:t>
      </w:r>
      <w:r w:rsidRPr="002A039C">
        <w:t xml:space="preserve"> test, </w:t>
      </w:r>
      <w:r w:rsidR="0042001C" w:rsidRPr="002A039C">
        <w:t>P</w:t>
      </w:r>
      <w:r w:rsidR="00C01BE5" w:rsidRPr="002A039C">
        <w:t xml:space="preserve"> </w:t>
      </w:r>
      <w:r w:rsidR="00C86E65" w:rsidRPr="002A039C">
        <w:t>&lt;</w:t>
      </w:r>
      <w:r w:rsidRPr="002A039C">
        <w:t>0.10 to indicate statistically significant heterogeneity</w:t>
      </w:r>
      <w:r w:rsidR="00D05BAB" w:rsidRPr="0043335C">
        <w:t>.</w:t>
      </w:r>
      <w:r w:rsidR="002A039C" w:rsidRPr="0043335C">
        <w:t xml:space="preserve"> Based on these assessments, a decision was made on whether to combine the results using a fixed-effects model (in the case of minimal heterogeneity) or a random-effects model (in the case of substantial levels of heterogeneity).</w:t>
      </w:r>
    </w:p>
    <w:p w14:paraId="4E487F80" w14:textId="77777777" w:rsidR="00A879B2" w:rsidRPr="00675717" w:rsidRDefault="00A879B2" w:rsidP="002721CF">
      <w:pPr>
        <w:pStyle w:val="Normaltext"/>
        <w:rPr>
          <w:rFonts w:ascii="Arial" w:hAnsi="Arial"/>
        </w:rPr>
      </w:pPr>
    </w:p>
    <w:p w14:paraId="4E5036CD" w14:textId="446CC4C1" w:rsidR="008E1E99" w:rsidRPr="0044222E" w:rsidRDefault="003A3138" w:rsidP="00AB28DE">
      <w:pPr>
        <w:pStyle w:val="LRiGnormal"/>
      </w:pPr>
      <w:r w:rsidRPr="0044222E">
        <w:t>For each outcome, t</w:t>
      </w:r>
      <w:r w:rsidR="008E1E99" w:rsidRPr="0044222E">
        <w:t xml:space="preserve">o summarise the findings in the context of the quality of the studies, we applied the </w:t>
      </w:r>
      <w:r w:rsidR="009F6189" w:rsidRPr="0044222E">
        <w:rPr>
          <w:lang w:eastAsia="en-GB"/>
        </w:rPr>
        <w:t>Grading of Recommendations Assessment, Development and Evaluation (</w:t>
      </w:r>
      <w:r w:rsidR="008E1E99" w:rsidRPr="0044222E">
        <w:t>GRADE</w:t>
      </w:r>
      <w:r w:rsidR="009F6189" w:rsidRPr="0044222E">
        <w:t>)</w:t>
      </w:r>
      <w:r w:rsidR="008E1E99" w:rsidRPr="0044222E">
        <w:t xml:space="preserve"> criteria</w:t>
      </w:r>
      <w:r w:rsidR="00F40200">
        <w:t xml:space="preserve"> </w:t>
      </w:r>
      <w:r w:rsidR="002B31F9">
        <w:fldChar w:fldCharType="begin"/>
      </w:r>
      <w:r w:rsidR="000E77E1">
        <w:instrText xml:space="preserve"> ADDIN EN.CITE &lt;EndNote&gt;&lt;Cite&gt;&lt;Author&gt;Group&lt;/Author&gt;&lt;Year&gt;2004&lt;/Year&gt;&lt;RecNum&gt;802&lt;/RecNum&gt;&lt;DisplayText&gt;(12)&lt;/DisplayText&gt;&lt;record&gt;&lt;rec-number&gt;802&lt;/rec-number&gt;&lt;foreign-keys&gt;&lt;key app="EN" db-id="pd92zap0v0aswfeves659zdtrrrwdzzarvrz" timestamp="1517848259"&gt;802&lt;/key&gt;&lt;/foreign-keys&gt;&lt;ref-type name="Journal Article"&gt;17&lt;/ref-type&gt;&lt;contributors&gt;&lt;authors&gt;&lt;author&gt;Grade Working Group,&lt;/author&gt;&lt;/authors&gt;&lt;/contributors&gt;&lt;titles&gt;&lt;title&gt;Grading quality of evidence and strength of recommendations&lt;/title&gt;&lt;secondary-title&gt;BMJ : British Medical Journal&lt;/secondary-title&gt;&lt;/titles&gt;&lt;periodical&gt;&lt;full-title&gt;BMJ : British Medical Journal&lt;/full-title&gt;&lt;abbr-1&gt;BMJ&lt;/abbr-1&gt;&lt;/periodical&gt;&lt;pages&gt;1490-1490&lt;/pages&gt;&lt;volume&gt;328&lt;/volume&gt;&lt;number&gt;7454&lt;/number&gt;&lt;dates&gt;&lt;year&gt;2004&lt;/year&gt;&lt;pub-dates&gt;&lt;date&gt;03/05/accepted&lt;/date&gt;&lt;/pub-dates&gt;&lt;/dates&gt;&lt;publisher&gt;BMJ Publishing Group Ltd.&lt;/publisher&gt;&lt;isbn&gt;0959-8138&amp;#xD;1468-5833&lt;/isbn&gt;&lt;accession-num&gt;PMC428525&lt;/accession-num&gt;&lt;urls&gt;&lt;related-urls&gt;&lt;url&gt;&lt;style face="underline" font="default" size="100%"&gt;http://www.ncbi.nlm.nih.gov/pmc/articles/PMC428525/&lt;/style&gt;&lt;/url&gt;&lt;/related-urls&gt;&lt;/urls&gt;&lt;remote-database-name&gt;PMC&lt;/remote-database-name&gt;&lt;/record&gt;&lt;/Cite&gt;&lt;/EndNote&gt;</w:instrText>
      </w:r>
      <w:r w:rsidR="002B31F9">
        <w:fldChar w:fldCharType="separate"/>
      </w:r>
      <w:r w:rsidR="000E77E1">
        <w:rPr>
          <w:noProof/>
        </w:rPr>
        <w:t>(12)</w:t>
      </w:r>
      <w:r w:rsidR="002B31F9">
        <w:fldChar w:fldCharType="end"/>
      </w:r>
      <w:r w:rsidR="00F40200">
        <w:t>.</w:t>
      </w:r>
      <w:r w:rsidR="00C86E65">
        <w:t xml:space="preserve"> </w:t>
      </w:r>
      <w:r w:rsidRPr="0044222E">
        <w:t>Th</w:t>
      </w:r>
      <w:r w:rsidR="000E77E1">
        <w:t>ese</w:t>
      </w:r>
      <w:r w:rsidR="008E1E99" w:rsidRPr="0044222E">
        <w:t xml:space="preserve"> criteria enabled us to assess the size</w:t>
      </w:r>
      <w:r w:rsidR="00C27E43" w:rsidRPr="0044222E">
        <w:t xml:space="preserve">, </w:t>
      </w:r>
      <w:r w:rsidR="008E1E99" w:rsidRPr="0044222E">
        <w:t xml:space="preserve">precision </w:t>
      </w:r>
      <w:r w:rsidR="00324838" w:rsidRPr="0044222E">
        <w:t xml:space="preserve">and consistency </w:t>
      </w:r>
      <w:r w:rsidR="008E1E99" w:rsidRPr="0044222E">
        <w:t xml:space="preserve">of findings </w:t>
      </w:r>
      <w:r w:rsidR="00C27E43" w:rsidRPr="0044222E">
        <w:t>alongside</w:t>
      </w:r>
      <w:r w:rsidR="008E1E99" w:rsidRPr="0044222E">
        <w:t xml:space="preserve"> the risk of bias and </w:t>
      </w:r>
      <w:r w:rsidR="00C27E43" w:rsidRPr="0044222E">
        <w:t xml:space="preserve">indirectness </w:t>
      </w:r>
      <w:r w:rsidR="009F6189" w:rsidRPr="0044222E">
        <w:t xml:space="preserve">across </w:t>
      </w:r>
      <w:r w:rsidR="008E1E99" w:rsidRPr="0044222E">
        <w:t>studies.</w:t>
      </w:r>
      <w:r w:rsidR="00C86E65">
        <w:t xml:space="preserve"> </w:t>
      </w:r>
    </w:p>
    <w:p w14:paraId="7653467D" w14:textId="77777777" w:rsidR="008E7D8D" w:rsidRPr="00675717" w:rsidRDefault="008E7D8D" w:rsidP="002721CF">
      <w:pPr>
        <w:pStyle w:val="Normaltext"/>
        <w:rPr>
          <w:rFonts w:ascii="Arial" w:hAnsi="Arial"/>
        </w:rPr>
      </w:pPr>
    </w:p>
    <w:p w14:paraId="73C41873" w14:textId="77777777" w:rsidR="00F67EB5" w:rsidRPr="00810ED0" w:rsidRDefault="00F67EB5" w:rsidP="004A3DAD">
      <w:pPr>
        <w:pStyle w:val="Heading1"/>
      </w:pPr>
      <w:bookmarkStart w:id="19" w:name="_Toc418760028"/>
      <w:r w:rsidRPr="00810ED0">
        <w:t>RESULTS</w:t>
      </w:r>
      <w:bookmarkEnd w:id="19"/>
    </w:p>
    <w:p w14:paraId="44EAFB79" w14:textId="77777777" w:rsidR="00F67EB5" w:rsidRPr="004A3DAD" w:rsidRDefault="00F67EB5" w:rsidP="004A3DAD">
      <w:pPr>
        <w:pStyle w:val="Heading2"/>
      </w:pPr>
      <w:bookmarkStart w:id="20" w:name="_Toc415050860"/>
      <w:bookmarkStart w:id="21" w:name="_Ref418001745"/>
      <w:bookmarkStart w:id="22" w:name="_Toc418155799"/>
      <w:bookmarkStart w:id="23" w:name="_Toc418760030"/>
      <w:r w:rsidRPr="004A3DAD">
        <w:t>Included studies</w:t>
      </w:r>
      <w:bookmarkEnd w:id="20"/>
      <w:bookmarkEnd w:id="21"/>
      <w:bookmarkEnd w:id="22"/>
      <w:bookmarkEnd w:id="23"/>
    </w:p>
    <w:p w14:paraId="05BE2900" w14:textId="290D7DD1" w:rsidR="00F67EB5" w:rsidRDefault="004753B4" w:rsidP="00AB28DE">
      <w:pPr>
        <w:pStyle w:val="LRiGnormal"/>
      </w:pPr>
      <w:r>
        <w:t>Twenty-</w:t>
      </w:r>
      <w:r w:rsidR="0034272A">
        <w:t>six</w:t>
      </w:r>
      <w:r w:rsidR="00F67EB5" w:rsidRPr="00E96723">
        <w:t xml:space="preserve"> records</w:t>
      </w:r>
      <w:r w:rsidR="00F40200">
        <w:t xml:space="preserve"> </w:t>
      </w:r>
      <w:r w:rsidR="002B31F9">
        <w:fldChar w:fldCharType="begin">
          <w:fldData xml:space="preserve">TmV3Ym9ybiBTZXJ2aWNlcywgUm95YWwgQnJpc2JhbmUgYW5kIFdvbWVuJmFwb3M7cyBIb3NwaXRh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mUxNDgyLTkwPC9wYWdlcz48dm9sdW1lPjEzMTwv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</w:fldData>
        </w:fldChar>
      </w:r>
      <w:r w:rsidR="000E77E1">
        <w:instrText xml:space="preserve"> ADDIN EN.CITE </w:instrText>
      </w:r>
      <w:r w:rsidR="000E77E1">
        <w:fldChar w:fldCharType="begin">
          <w:fldData xml:space="preserve">PEVuZE5vdGU+PENpdGU+PEF1dGhvcj5DaGVuPC9BdXRob3I+PFllYXI+MjAxNTwvWWVhcj48UmVj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==
</w:fldData>
        </w:fldChar>
      </w:r>
      <w:r w:rsidR="000E77E1">
        <w:instrText xml:space="preserve"> ADDIN EN.CITE.DATA </w:instrText>
      </w:r>
      <w:r w:rsidR="000E77E1">
        <w:fldChar w:fldCharType="end"/>
      </w:r>
      <w:r w:rsidR="000E77E1">
        <w:fldChar w:fldCharType="begin">
          <w:fldData xml:space="preserve">ZD48cmVjLW51bWJlcj42Mjc8L3JlYy1udW1iZXI+PGZvcmVpZ24ta2V5cz48a2V5IGFwcD0iRU4i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==
</w:fldData>
        </w:fldChar>
      </w:r>
      <w:r w:rsidR="000E77E1">
        <w:instrText xml:space="preserve"> ADDIN EN.CITE.DATA </w:instrText>
      </w:r>
      <w:r w:rsidR="000E77E1">
        <w:fldChar w:fldCharType="end"/>
      </w:r>
      <w:r w:rsidR="000E77E1">
        <w:fldChar w:fldCharType="begin">
          <w:fldData xml:space="preserve">TmV3Ym9ybiBTZXJ2aWNlcywgUm95YWwgQnJpc2JhbmUgYW5kIFdvbWVuJmFwb3M7cyBIb3NwaXRh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mUxNDgyLTkwPC9wYWdlcz48dm9sdW1lPjEzMTwv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</w:fldData>
        </w:fldChar>
      </w:r>
      <w:r w:rsidR="000E77E1">
        <w:instrText xml:space="preserve"> ADDIN EN.CITE.DATA </w:instrText>
      </w:r>
      <w:r w:rsidR="000E77E1">
        <w:fldChar w:fldCharType="end"/>
      </w:r>
      <w:r w:rsidR="002B31F9">
        <w:fldChar w:fldCharType="separate"/>
      </w:r>
      <w:r w:rsidR="000E77E1">
        <w:rPr>
          <w:noProof/>
        </w:rPr>
        <w:t>(13-38)</w:t>
      </w:r>
      <w:r w:rsidR="002B31F9">
        <w:fldChar w:fldCharType="end"/>
      </w:r>
      <w:r w:rsidR="00941225">
        <w:t xml:space="preserve"> </w:t>
      </w:r>
      <w:r w:rsidR="00701CA9" w:rsidRPr="00E96723">
        <w:t xml:space="preserve">reporting on </w:t>
      </w:r>
      <w:r>
        <w:t>1</w:t>
      </w:r>
      <w:r w:rsidR="0034272A">
        <w:t>9</w:t>
      </w:r>
      <w:r w:rsidR="00701CA9" w:rsidRPr="00E96723">
        <w:t xml:space="preserve"> separate RCTs</w:t>
      </w:r>
      <w:r w:rsidR="00F40200">
        <w:t xml:space="preserve"> </w:t>
      </w:r>
      <w:r w:rsidR="002B31F9">
        <w:fldChar w:fldCharType="begin">
          <w:fldData xml:space="preserve">aXNlZCBub24taW5mZXJpb3JpdHkgdHJpYWw8L3RpdGxlPjxzZWNvbmRhcnktdGl0bGU+Sm91cm5h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Wx6aWVsLCBLaW0gTS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mI3hEO1By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MTE0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5lMTQ4Mi05MDwvcGFnZXM+PHZvbHVtZT4xMzE8L3ZvbHVtZT48bnVtYmVy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=
</w:fldData>
        </w:fldChar>
      </w:r>
      <w:r w:rsidR="000E77E1">
        <w:instrText xml:space="preserve"> ADDIN EN.CITE </w:instrText>
      </w:r>
      <w:r w:rsidR="000E77E1">
        <w:fldChar w:fldCharType="begin">
          <w:fldData xml:space="preserve">PEVuZE5vdGU+PENpdGU+PEF1dGhvcj5DaGVuPC9BdXRob3I+PFllYXI+MjAxNTwvWWVhcj48UmVj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==
</w:fldData>
        </w:fldChar>
      </w:r>
      <w:r w:rsidR="000E77E1">
        <w:instrText xml:space="preserve"> ADDIN EN.CITE.DATA </w:instrText>
      </w:r>
      <w:r w:rsidR="000E77E1">
        <w:fldChar w:fldCharType="end"/>
      </w:r>
      <w:r w:rsidR="000E77E1">
        <w:fldChar w:fldCharType="begin">
          <w:fldData xml:space="preserve">aXNlZCBub24taW5mZXJpb3JpdHkgdHJpYWw8L3RpdGxlPjxzZWNvbmRhcnktdGl0bGU+Sm91cm5h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Wx6aWVsLCBLaW0gTS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mI3hEO1By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MTE0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5lMTQ4Mi05MDwvcGFnZXM+PHZvbHVtZT4xMzE8L3ZvbHVtZT48bnVtYmVy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=
</w:fldData>
        </w:fldChar>
      </w:r>
      <w:r w:rsidR="000E77E1">
        <w:instrText xml:space="preserve"> ADDIN EN.CITE.DATA </w:instrText>
      </w:r>
      <w:r w:rsidR="000E77E1">
        <w:fldChar w:fldCharType="end"/>
      </w:r>
      <w:r w:rsidR="002B31F9">
        <w:fldChar w:fldCharType="separate"/>
      </w:r>
      <w:r w:rsidR="000E77E1">
        <w:rPr>
          <w:noProof/>
        </w:rPr>
        <w:t>(13, 14, 16-19, 21-25, 27, 30, 31, 33, 35-38)</w:t>
      </w:r>
      <w:r w:rsidR="002B31F9">
        <w:fldChar w:fldCharType="end"/>
      </w:r>
      <w:r w:rsidR="00701CA9">
        <w:t xml:space="preserve"> </w:t>
      </w:r>
      <w:r w:rsidR="00F67EB5" w:rsidRPr="00E96723">
        <w:t xml:space="preserve">were </w:t>
      </w:r>
      <w:r w:rsidR="00F67EB5" w:rsidRPr="00577604">
        <w:t>included</w:t>
      </w:r>
      <w:r w:rsidR="004C2715" w:rsidRPr="00577604">
        <w:t xml:space="preserve"> in the systematic review </w:t>
      </w:r>
      <w:r w:rsidR="00094439" w:rsidRPr="007B7996">
        <w:t>(Supplementary Figure 1)</w:t>
      </w:r>
      <w:r w:rsidR="00F67EB5" w:rsidRPr="007B7996">
        <w:t>.</w:t>
      </w:r>
      <w:r w:rsidR="00F67EB5" w:rsidRPr="00577604">
        <w:t xml:space="preserve"> </w:t>
      </w:r>
      <w:bookmarkStart w:id="24" w:name="_Hlk500612374"/>
      <w:r w:rsidR="0034272A">
        <w:t>Ten studies</w:t>
      </w:r>
      <w:r w:rsidR="00F40200">
        <w:t xml:space="preserve"> </w:t>
      </w:r>
      <w:r w:rsidR="002B31F9">
        <w:fldChar w:fldCharType="begin">
          <w:fldData xml:space="preserve">PEVuZE5vdGU+PENpdGU+PEF1dGhvcj5DaGVuPC9BdXRob3I+PFllYXI+MjAxNTwvWWVhcj48UmVj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5lMTQ4Mi05MDwvcGFnZXM+PHZvbHVtZT4xMzE8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0E77E1">
        <w:instrText xml:space="preserve"> ADDIN EN.CITE </w:instrText>
      </w:r>
      <w:r w:rsidR="000E77E1">
        <w:fldChar w:fldCharType="begin">
          <w:fldData xml:space="preserve">PEVuZE5vdGU+PENpdGU+PEF1dGhvcj5DaGVuPC9BdXRob3I+PFllYXI+MjAxNTwvWWVhcj48UmVj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5lMTQ4Mi05MDwvcGFnZXM+PHZvbHVtZT4xMzE8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0E77E1">
        <w:instrText xml:space="preserve"> ADDIN EN.CITE.DATA </w:instrText>
      </w:r>
      <w:r w:rsidR="000E77E1">
        <w:fldChar w:fldCharType="end"/>
      </w:r>
      <w:r w:rsidR="002B31F9">
        <w:fldChar w:fldCharType="separate"/>
      </w:r>
      <w:r w:rsidR="000E77E1">
        <w:rPr>
          <w:noProof/>
        </w:rPr>
        <w:t>(13, 14, 16, 17, 21, 22, 27, 30, 36, 37)</w:t>
      </w:r>
      <w:r w:rsidR="002B31F9">
        <w:fldChar w:fldCharType="end"/>
      </w:r>
      <w:r w:rsidR="00941225">
        <w:t xml:space="preserve"> </w:t>
      </w:r>
      <w:r w:rsidR="003802F0" w:rsidRPr="00577604">
        <w:t>met the criteria for</w:t>
      </w:r>
      <w:r w:rsidR="003802F0">
        <w:t xml:space="preserve"> </w:t>
      </w:r>
      <w:r w:rsidR="008E67B6">
        <w:t>post-extubation analysis</w:t>
      </w:r>
      <w:r w:rsidR="003802F0">
        <w:t xml:space="preserve"> and </w:t>
      </w:r>
      <w:r w:rsidR="0034272A">
        <w:t>ten</w:t>
      </w:r>
      <w:r w:rsidR="00A505B4">
        <w:t xml:space="preserve"> </w:t>
      </w:r>
      <w:r w:rsidR="00AC3586">
        <w:t>studies</w:t>
      </w:r>
      <w:r w:rsidR="00F40200">
        <w:t xml:space="preserve"> </w:t>
      </w:r>
      <w:r w:rsidR="002B31F9">
        <w:lastRenderedPageBreak/>
        <w:fldChar w:fldCharType="begin">
          <w:fldData xml:space="preserve">MC02NTU8L3BhZ2VzPjx2b2x1bWU+MzI8L3ZvbHVtZT48bnVtYmVyPjQ8L251bWJlcj48a2V5d29y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mUxNDgyLTkwPC9wYWdlcz48dm9sdW1lPjEzMTwvdm9sdW1lPjxudW1iZXI+NTwvbnVtYmVy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==
</w:fldData>
        </w:fldChar>
      </w:r>
      <w:r w:rsidR="000E77E1">
        <w:instrText xml:space="preserve"> ADDIN EN.CITE </w:instrText>
      </w:r>
      <w:r w:rsidR="000E77E1">
        <w:fldChar w:fldCharType="begin">
          <w:fldData xml:space="preserve">PEVuZE5vdGU+PENpdGU+PEF1dGhvcj5HbGFja2luPC9BdXRob3I+PFllYXI+MjAxNjwvWWVhcj48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Pd2VuLCBMb3Vpc2UgUy4gRnJvbSBOZW9uYXRhbCBTZXJ2aWNl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0Zyb2lz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D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==
</w:fldData>
        </w:fldChar>
      </w:r>
      <w:r w:rsidR="000E77E1">
        <w:instrText xml:space="preserve"> ADDIN EN.CITE.DATA </w:instrText>
      </w:r>
      <w:r w:rsidR="000E77E1">
        <w:fldChar w:fldCharType="end"/>
      </w:r>
      <w:r w:rsidR="000E77E1">
        <w:fldChar w:fldCharType="begin">
          <w:fldData xml:space="preserve">MC02NTU8L3BhZ2VzPjx2b2x1bWU+MzI8L3ZvbHVtZT48bnVtYmVyPjQ8L251bWJlcj48a2V5d29y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mUxNDgyLTkwPC9wYWdlcz48dm9sdW1lPjEzMTwvdm9sdW1lPjxudW1iZXI+NTwvbnVtYmVy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==
</w:fldData>
        </w:fldChar>
      </w:r>
      <w:r w:rsidR="000E77E1">
        <w:instrText xml:space="preserve"> ADDIN EN.CITE.DATA </w:instrText>
      </w:r>
      <w:r w:rsidR="000E77E1">
        <w:fldChar w:fldCharType="end"/>
      </w:r>
      <w:r w:rsidR="002B31F9">
        <w:fldChar w:fldCharType="separate"/>
      </w:r>
      <w:r w:rsidR="000E77E1">
        <w:rPr>
          <w:noProof/>
        </w:rPr>
        <w:t>(18, 19, 23-25, 31, 33, 35, 37, 38)</w:t>
      </w:r>
      <w:r w:rsidR="002B31F9">
        <w:fldChar w:fldCharType="end"/>
      </w:r>
      <w:r w:rsidR="00345162">
        <w:t xml:space="preserve"> </w:t>
      </w:r>
      <w:r w:rsidR="003802F0">
        <w:t xml:space="preserve">met the criteria for </w:t>
      </w:r>
      <w:r w:rsidR="008E67B6">
        <w:t xml:space="preserve">the </w:t>
      </w:r>
      <w:r w:rsidR="007C5650">
        <w:t xml:space="preserve">analysis of </w:t>
      </w:r>
      <w:r w:rsidR="00254B17">
        <w:t>primary respiratory support</w:t>
      </w:r>
      <w:r w:rsidR="00F67EB5" w:rsidRPr="00E96723">
        <w:t xml:space="preserve">. </w:t>
      </w:r>
      <w:bookmarkEnd w:id="24"/>
      <w:r w:rsidR="009B391C">
        <w:t>We included</w:t>
      </w:r>
      <w:r w:rsidR="00345162">
        <w:t xml:space="preserve"> one </w:t>
      </w:r>
      <w:r w:rsidR="00941225">
        <w:t>of the studies</w:t>
      </w:r>
      <w:r w:rsidR="00345162">
        <w:t xml:space="preserve"> in both analyses</w:t>
      </w:r>
      <w:r w:rsidR="00F87E07">
        <w:t xml:space="preserve"> as </w:t>
      </w:r>
      <w:r w:rsidR="000F022D">
        <w:t xml:space="preserve">the </w:t>
      </w:r>
      <w:r w:rsidR="00F87E07">
        <w:t xml:space="preserve">study included infants who had been </w:t>
      </w:r>
      <w:r w:rsidR="00F87E07" w:rsidRPr="002C67FB">
        <w:t>treated following mechanical endotracheal ventilation</w:t>
      </w:r>
      <w:r w:rsidR="00F87E07">
        <w:t xml:space="preserve"> and those who had not been </w:t>
      </w:r>
      <w:r w:rsidR="00F87E07" w:rsidRPr="002C67FB">
        <w:t>previously ventilated</w:t>
      </w:r>
      <w:r w:rsidR="00F40200">
        <w:t xml:space="preserve"> </w:t>
      </w:r>
      <w:r w:rsidR="002B31F9">
        <w:fldChar w:fldCharType="begin">
          <w:fldData xml:space="preserve">PEVuZE5vdGU+PENpdGU+PEF1dGhvcj5Zb2RlcjwvQXV0aG9yPjxZZWFyPjIwMTM8L1llYXI+PFJl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5lMTQ4Mi05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0E77E1">
        <w:instrText xml:space="preserve"> ADDIN EN.CITE </w:instrText>
      </w:r>
      <w:r w:rsidR="000E77E1">
        <w:fldChar w:fldCharType="begin">
          <w:fldData xml:space="preserve">PEVuZE5vdGU+PENpdGU+PEF1dGhvcj5Zb2RlcjwvQXV0aG9yPjxZZWFyPjIwMTM8L1llYXI+PFJl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5lMTQ4Mi05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0E77E1">
        <w:instrText xml:space="preserve"> ADDIN EN.CITE.DATA </w:instrText>
      </w:r>
      <w:r w:rsidR="000E77E1">
        <w:fldChar w:fldCharType="end"/>
      </w:r>
      <w:r w:rsidR="002B31F9">
        <w:fldChar w:fldCharType="separate"/>
      </w:r>
      <w:r w:rsidR="000E77E1">
        <w:rPr>
          <w:noProof/>
        </w:rPr>
        <w:t>(37)</w:t>
      </w:r>
      <w:r w:rsidR="002B31F9">
        <w:fldChar w:fldCharType="end"/>
      </w:r>
      <w:r w:rsidR="00F40200">
        <w:t>.</w:t>
      </w:r>
      <w:r w:rsidR="009B391C">
        <w:t xml:space="preserve"> </w:t>
      </w:r>
      <w:r w:rsidR="00F87E07">
        <w:t>For the update, we used data reported for this study in a previous Cochrane review</w:t>
      </w:r>
      <w:r w:rsidR="00F40200">
        <w:t xml:space="preserve"> </w:t>
      </w:r>
      <w:r w:rsidR="002B31F9">
        <w:fldChar w:fldCharType="begin">
          <w:fldData xml:space="preserve">PEVuZE5vdGU+PENpdGU+PEF1dGhvcj5XaWxraW5zb248L0F1dGhvcj48WWVhcj4yMDE2PC9ZZWFy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Y0MDU8L3BhZ2VzPjx2b2x1bWU+Mjwvdm9sdW1lPjxrZXl3b3Jkcz48a2V5d29yZD4qQXBu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Y4OTk1NDM8L3VybD48dXJsPmh0dHA6Ly9vcGVudXJsLmFjLnVrL3VrZmVkOmxp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0E77E1">
        <w:instrText xml:space="preserve"> ADDIN EN.CITE </w:instrText>
      </w:r>
      <w:r w:rsidR="000E77E1">
        <w:fldChar w:fldCharType="begin">
          <w:fldData xml:space="preserve">PEVuZE5vdGU+PENpdGU+PEF1dGhvcj5XaWxraW5zb248L0F1dGhvcj48WWVhcj4yMDE2PC9ZZWFy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Y0MDU8L3BhZ2VzPjx2b2x1bWU+Mjwvdm9sdW1lPjxrZXl3b3Jkcz48a2V5d29yZD4qQXBu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Y4OTk1NDM8L3VybD48dXJsPmh0dHA6Ly9vcGVudXJsLmFjLnVrL3VrZmVkOmxp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0E77E1">
        <w:instrText xml:space="preserve"> ADDIN EN.CITE.DATA </w:instrText>
      </w:r>
      <w:r w:rsidR="000E77E1">
        <w:fldChar w:fldCharType="end"/>
      </w:r>
      <w:r w:rsidR="002B31F9">
        <w:fldChar w:fldCharType="separate"/>
      </w:r>
      <w:r w:rsidR="000E77E1">
        <w:rPr>
          <w:noProof/>
        </w:rPr>
        <w:t>(39)</w:t>
      </w:r>
      <w:r w:rsidR="002B31F9">
        <w:fldChar w:fldCharType="end"/>
      </w:r>
      <w:r w:rsidR="00F40200">
        <w:t>.</w:t>
      </w:r>
      <w:r w:rsidR="00577604">
        <w:t xml:space="preserve"> </w:t>
      </w:r>
    </w:p>
    <w:p w14:paraId="6B37A8E2" w14:textId="77777777" w:rsidR="004C2715" w:rsidRPr="00675717" w:rsidRDefault="004C2715" w:rsidP="002721CF">
      <w:pPr>
        <w:pStyle w:val="Normaltext"/>
        <w:rPr>
          <w:rFonts w:ascii="Arial" w:hAnsi="Arial"/>
        </w:rPr>
      </w:pPr>
    </w:p>
    <w:p w14:paraId="5156D5AB" w14:textId="77777777" w:rsidR="00155D0D" w:rsidRPr="007B7996" w:rsidRDefault="00155D0D" w:rsidP="004C2715">
      <w:pPr>
        <w:pStyle w:val="Heading2"/>
      </w:pPr>
      <w:r w:rsidRPr="00810ED0">
        <w:t xml:space="preserve">Study characteristics </w:t>
      </w:r>
    </w:p>
    <w:p w14:paraId="0B4FECCC" w14:textId="4F5A515B" w:rsidR="00A76B94" w:rsidRDefault="00FD238C" w:rsidP="00AB28DE">
      <w:pPr>
        <w:pStyle w:val="LRiGnormal"/>
      </w:pPr>
      <w:r w:rsidRPr="007B7996">
        <w:t xml:space="preserve">The characteristics of the studies included in the </w:t>
      </w:r>
      <w:r w:rsidR="002561D0" w:rsidRPr="007B7996">
        <w:t>post-extub</w:t>
      </w:r>
      <w:r w:rsidR="00854137" w:rsidRPr="007B7996">
        <w:t xml:space="preserve">ation analysis </w:t>
      </w:r>
      <w:r w:rsidR="008B0311" w:rsidRPr="0043335C">
        <w:t xml:space="preserve">are summarised in </w:t>
      </w:r>
      <w:r w:rsidR="00094439" w:rsidRPr="0043335C">
        <w:t xml:space="preserve">Table </w:t>
      </w:r>
      <w:r w:rsidR="008B0311" w:rsidRPr="0043335C">
        <w:t>1</w:t>
      </w:r>
      <w:r w:rsidR="008B0311" w:rsidRPr="007B7996">
        <w:t xml:space="preserve"> </w:t>
      </w:r>
      <w:r w:rsidRPr="007B7996">
        <w:t>and</w:t>
      </w:r>
      <w:r w:rsidR="00854137" w:rsidRPr="007B7996">
        <w:t xml:space="preserve"> the characteristics of the studies included in the analysis of primary respiratory support are summarised in </w:t>
      </w:r>
      <w:r w:rsidR="00094439" w:rsidRPr="0043335C">
        <w:t xml:space="preserve">Table </w:t>
      </w:r>
      <w:r w:rsidR="0091673E" w:rsidRPr="0043335C">
        <w:t>2</w:t>
      </w:r>
      <w:r w:rsidRPr="007B7996">
        <w:t>.</w:t>
      </w:r>
      <w:r w:rsidR="002F1E1C" w:rsidRPr="007B7996">
        <w:t xml:space="preserve"> </w:t>
      </w:r>
      <w:r w:rsidR="00A76B94" w:rsidRPr="007B7996">
        <w:t xml:space="preserve">The </w:t>
      </w:r>
      <w:r w:rsidR="00A76B94" w:rsidRPr="00E96723">
        <w:t xml:space="preserve">flow rates </w:t>
      </w:r>
      <w:r w:rsidR="00A76B94">
        <w:t xml:space="preserve">for HHHFNC </w:t>
      </w:r>
      <w:r w:rsidR="00A76B94" w:rsidRPr="00E96723">
        <w:t>varied across studies</w:t>
      </w:r>
      <w:r w:rsidR="00A76B94">
        <w:t xml:space="preserve"> included in both the post-extubation analysis and analysis of primary respiratory support</w:t>
      </w:r>
      <w:r w:rsidR="00A76B94" w:rsidRPr="00E96723">
        <w:t xml:space="preserve">. </w:t>
      </w:r>
      <w:r w:rsidR="00A76B94">
        <w:t xml:space="preserve">Generally, </w:t>
      </w:r>
      <w:r w:rsidR="00A76B94" w:rsidRPr="00E96723">
        <w:t xml:space="preserve">flow rates </w:t>
      </w:r>
      <w:r w:rsidR="00A76B94">
        <w:t>were lower in the earlier published studies.</w:t>
      </w:r>
      <w:r w:rsidR="0034272A">
        <w:t xml:space="preserve"> </w:t>
      </w:r>
      <w:r w:rsidR="00A76B94">
        <w:t>As expected</w:t>
      </w:r>
      <w:r w:rsidR="00A76B94" w:rsidRPr="00E96723">
        <w:t xml:space="preserve">, birth weight was generally lower in those studies relevant to </w:t>
      </w:r>
      <w:r w:rsidR="00A76B94">
        <w:t>the post-extubation analysis</w:t>
      </w:r>
      <w:r w:rsidR="00A76B94" w:rsidRPr="00E96723">
        <w:t xml:space="preserve"> than those in the </w:t>
      </w:r>
      <w:r w:rsidR="00A76B94">
        <w:t>analysis of primary respiratory support</w:t>
      </w:r>
      <w:r w:rsidR="00A76B94" w:rsidRPr="00E96723">
        <w:t xml:space="preserve">. </w:t>
      </w:r>
    </w:p>
    <w:p w14:paraId="143C0243" w14:textId="77777777" w:rsidR="00A76B94" w:rsidRPr="00675717" w:rsidRDefault="00A76B94" w:rsidP="002721CF">
      <w:pPr>
        <w:pStyle w:val="Normaltext"/>
        <w:rPr>
          <w:rFonts w:ascii="Arial" w:hAnsi="Arial"/>
        </w:rPr>
      </w:pPr>
    </w:p>
    <w:p w14:paraId="5D2F8800" w14:textId="77777777" w:rsidR="00A76B94" w:rsidRDefault="00A76B94" w:rsidP="00A76B94">
      <w:pPr>
        <w:pStyle w:val="Heading3"/>
      </w:pPr>
      <w:bookmarkStart w:id="25" w:name="_Hlk505589874"/>
      <w:r>
        <w:t xml:space="preserve">Characteristics of studies included in the </w:t>
      </w:r>
      <w:r w:rsidR="002561D0">
        <w:t>post-extub</w:t>
      </w:r>
      <w:r>
        <w:t>ation analysis</w:t>
      </w:r>
    </w:p>
    <w:bookmarkEnd w:id="25"/>
    <w:p w14:paraId="5AC62147" w14:textId="0178BB7A" w:rsidR="00F40200" w:rsidRDefault="004816B4" w:rsidP="00AB28DE">
      <w:pPr>
        <w:pStyle w:val="LRiGnormal"/>
      </w:pPr>
      <w:r w:rsidRPr="00345162">
        <w:t xml:space="preserve">A total of 1201 </w:t>
      </w:r>
      <w:r>
        <w:t xml:space="preserve">preterm </w:t>
      </w:r>
      <w:r w:rsidRPr="00345162">
        <w:t>infant</w:t>
      </w:r>
      <w:r>
        <w:t>s</w:t>
      </w:r>
      <w:r w:rsidR="002E7589" w:rsidRPr="00345162">
        <w:t xml:space="preserve"> were </w:t>
      </w:r>
      <w:r w:rsidR="00FC2471" w:rsidRPr="00345162">
        <w:t>in</w:t>
      </w:r>
      <w:r w:rsidR="00FC2471">
        <w:t xml:space="preserve">cluded </w:t>
      </w:r>
      <w:r w:rsidR="002E7589" w:rsidRPr="00345162">
        <w:t xml:space="preserve">in the </w:t>
      </w:r>
      <w:r w:rsidR="00C63480" w:rsidRPr="00345162">
        <w:t>ten</w:t>
      </w:r>
      <w:r w:rsidR="00155D0D" w:rsidRPr="00345162">
        <w:t xml:space="preserve"> </w:t>
      </w:r>
      <w:r w:rsidR="00577604">
        <w:t>studies</w:t>
      </w:r>
      <w:r w:rsidR="00F40200">
        <w:t xml:space="preserve"> </w:t>
      </w:r>
      <w:r w:rsidR="002B31F9">
        <w:fldChar w:fldCharType="begin">
          <w:fldData xml:space="preserve">PEVuZE5vdGU+PENpdGU+PEF1dGhvcj5DaGVuPC9BdXRob3I+PFllYXI+MjAxNTwvWWVhcj48UmVj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5lMTQ4Mi05MDwvcGFnZXM+PHZvbHVtZT4xMzE8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0E77E1">
        <w:instrText xml:space="preserve"> ADDIN EN.CITE </w:instrText>
      </w:r>
      <w:r w:rsidR="000E77E1">
        <w:fldChar w:fldCharType="begin">
          <w:fldData xml:space="preserve">PEVuZE5vdGU+PENpdGU+PEF1dGhvcj5DaGVuPC9BdXRob3I+PFllYXI+MjAxNTwvWWVhcj48UmVj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5lMTQ4Mi05MDwvcGFnZXM+PHZvbHVtZT4xMzE8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0E77E1">
        <w:instrText xml:space="preserve"> ADDIN EN.CITE.DATA </w:instrText>
      </w:r>
      <w:r w:rsidR="000E77E1">
        <w:fldChar w:fldCharType="end"/>
      </w:r>
      <w:r w:rsidR="002B31F9">
        <w:fldChar w:fldCharType="separate"/>
      </w:r>
      <w:r w:rsidR="000E77E1">
        <w:rPr>
          <w:noProof/>
        </w:rPr>
        <w:t>(13, 14, 16, 17, 21, 22, 27, 30, 36, 37)</w:t>
      </w:r>
      <w:r w:rsidR="002B31F9">
        <w:fldChar w:fldCharType="end"/>
      </w:r>
      <w:r w:rsidR="00C63480" w:rsidRPr="00345162">
        <w:t xml:space="preserve"> </w:t>
      </w:r>
      <w:r w:rsidR="00155D0D" w:rsidRPr="00345162">
        <w:t xml:space="preserve">relevant to </w:t>
      </w:r>
      <w:r w:rsidR="007C5650">
        <w:t>the post-extubation analysis</w:t>
      </w:r>
      <w:r>
        <w:t>.</w:t>
      </w:r>
      <w:r w:rsidR="00AE3E8E" w:rsidRPr="00345162">
        <w:t xml:space="preserve"> </w:t>
      </w:r>
      <w:r w:rsidR="003B7DA0">
        <w:t xml:space="preserve">All studies compared HHHFNC with NCPAP. </w:t>
      </w:r>
      <w:r>
        <w:t xml:space="preserve">Two of the </w:t>
      </w:r>
      <w:r w:rsidR="00577604">
        <w:t>studies</w:t>
      </w:r>
      <w:r>
        <w:t xml:space="preserve"> included </w:t>
      </w:r>
      <w:r w:rsidR="00AF4401">
        <w:t>both preterm infants and infants born at or after term</w:t>
      </w:r>
      <w:r w:rsidR="00F40200">
        <w:t xml:space="preserve"> </w:t>
      </w:r>
      <w:r w:rsidR="002B31F9">
        <w:fldChar w:fldCharType="begin">
          <w:fldData xml:space="preserve">PEVuZE5vdGU+PENpdGU+PEF1dGhvcj5Db2xsYWJvcmF0aXZlIEdyb3VwIGZvciB0aGUgTXVsdGlj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ZTE0ODItOTA8L3BhZ2VzPjx2b2x1bWU+MTMxPC92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0E77E1">
        <w:instrText xml:space="preserve"> ADDIN EN.CITE </w:instrText>
      </w:r>
      <w:r w:rsidR="000E77E1">
        <w:fldChar w:fldCharType="begin">
          <w:fldData xml:space="preserve">PEVuZE5vdGU+PENpdGU+PEF1dGhvcj5Db2xsYWJvcmF0aXZlIEdyb3VwIGZvciB0aGUgTXVsdGlj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ZTE0ODItOTA8L3BhZ2VzPjx2b2x1bWU+MTMxPC92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0E77E1">
        <w:instrText xml:space="preserve"> ADDIN EN.CITE.DATA </w:instrText>
      </w:r>
      <w:r w:rsidR="000E77E1">
        <w:fldChar w:fldCharType="end"/>
      </w:r>
      <w:r w:rsidR="002B31F9">
        <w:fldChar w:fldCharType="separate"/>
      </w:r>
      <w:r w:rsidR="000E77E1">
        <w:rPr>
          <w:noProof/>
        </w:rPr>
        <w:t>(14, 37)</w:t>
      </w:r>
      <w:r w:rsidR="002B31F9">
        <w:fldChar w:fldCharType="end"/>
      </w:r>
      <w:r>
        <w:t xml:space="preserve"> </w:t>
      </w:r>
      <w:r w:rsidR="00FC2471">
        <w:t xml:space="preserve">where </w:t>
      </w:r>
      <w:r>
        <w:t xml:space="preserve">we only reported data relating to preterm infants. The size of the populations of preterm infants included in the </w:t>
      </w:r>
      <w:r w:rsidR="00577604">
        <w:t>studies</w:t>
      </w:r>
      <w:r w:rsidR="002E7589" w:rsidRPr="00345162">
        <w:t xml:space="preserve"> ranged from 49</w:t>
      </w:r>
      <w:r w:rsidR="00F40200">
        <w:t xml:space="preserve"> </w:t>
      </w:r>
      <w:r w:rsidR="002B31F9">
        <w:fldChar w:fldCharType="begin">
          <w:fldData xml:space="preserve">PEVuZE5vdGU+PENpdGU+PEF1dGhvcj5Tb29uc2F3YWQ8L0F1dGhvcj48WWVhcj4yMDE2PC9ZZWFy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yMDQtOTwvcGFnZXM+PHZvbHVtZT4xMTA8
L3ZvbHVtZT48bnVtYmVyPjM8L251bWJlcj48ZGF0ZXM+PHllYXI+MjAxNjwveWVhcj48L2RhdGVz
Pjxpc2JuPjE2NjEtNzgxOTwvaXNibj48YWNjZXNzaW9uLW51bT4yNzIyMDUzNzwvYWNjZXNzaW9u
LW51bT48dXJscz48cmVsYXRlZC11cmxzPjx1cmw+PHN0eWxlIGZhY2U9InVuZGVybGluZSIgZm9u
dD0iZGVmYXVsdCIgc2l6ZT0iMTAwJSI+aHR0cDovL292aWRzcC5vdmlkLmNvbS9vdmlkd2ViLmNn
aT9UPUpTJmFtcDtDU0M9WSZhbXA7TkVXUz1OJmFtcDtQQUdFPWZ1bGx0ZXh0JmFtcDtEPXByZW0m
YW1wO0FOPTI3MjIwNTM3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zEwLjExNTklMkYwMDA0NDYwNjMmYW1wO3Jm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0E77E1">
        <w:instrText xml:space="preserve"> ADDIN EN.CITE </w:instrText>
      </w:r>
      <w:r w:rsidR="000E77E1">
        <w:fldChar w:fldCharType="begin">
          <w:fldData xml:space="preserve">PEVuZE5vdGU+PENpdGU+PEF1dGhvcj5Tb29uc2F3YWQ8L0F1dGhvcj48WWVhcj4yMDE2PC9ZZWFy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yMDQtOTwvcGFnZXM+PHZvbHVtZT4xMTA8
L3ZvbHVtZT48bnVtYmVyPjM8L251bWJlcj48ZGF0ZXM+PHllYXI+MjAxNjwveWVhcj48L2RhdGVz
Pjxpc2JuPjE2NjEtNzgxOTwvaXNibj48YWNjZXNzaW9uLW51bT4yNzIyMDUzNzwvYWNjZXNzaW9u
LW51bT48dXJscz48cmVsYXRlZC11cmxzPjx1cmw+PHN0eWxlIGZhY2U9InVuZGVybGluZSIgZm9u
dD0iZGVmYXVsdCIgc2l6ZT0iMTAwJSI+aHR0cDovL292aWRzcC5vdmlkLmNvbS9vdmlkd2ViLmNn
aT9UPUpTJmFtcDtDU0M9WSZhbXA7TkVXUz1OJmFtcDtQQUdFPWZ1bGx0ZXh0JmFtcDtEPXByZW0m
YW1wO0FOPTI3MjIwNTM3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zEwLjExNTklMkYwMDA0NDYwNjMmYW1wO3Jm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0E77E1">
        <w:instrText xml:space="preserve"> ADDIN EN.CITE.DATA </w:instrText>
      </w:r>
      <w:r w:rsidR="000E77E1">
        <w:fldChar w:fldCharType="end"/>
      </w:r>
      <w:r w:rsidR="002B31F9">
        <w:fldChar w:fldCharType="separate"/>
      </w:r>
      <w:r w:rsidR="000E77E1">
        <w:rPr>
          <w:noProof/>
        </w:rPr>
        <w:t>(36)</w:t>
      </w:r>
      <w:r w:rsidR="002B31F9">
        <w:fldChar w:fldCharType="end"/>
      </w:r>
      <w:r w:rsidR="00C63480" w:rsidRPr="00345162">
        <w:t xml:space="preserve"> </w:t>
      </w:r>
      <w:r w:rsidR="00155D0D" w:rsidRPr="00345162">
        <w:t>to 303</w:t>
      </w:r>
      <w:r w:rsidR="00F40200">
        <w:t xml:space="preserve"> </w:t>
      </w:r>
      <w:r w:rsidR="002B31F9">
        <w:fldChar w:fldCharType="begin">
          <w:fldData xml:space="preserve">PEVuZE5vdGU+PENpdGU+PEF1dGhvcj5NYW5sZXk8L0F1dGhvcj48WWVhcj4yMDEzPC9ZZWFyPjxS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0E77E1">
        <w:instrText xml:space="preserve"> ADDIN EN.CITE </w:instrText>
      </w:r>
      <w:r w:rsidR="000E77E1">
        <w:fldChar w:fldCharType="begin">
          <w:fldData xml:space="preserve">PEVuZE5vdGU+PENpdGU+PEF1dGhvcj5NYW5sZXk8L0F1dGhvcj48WWVhcj4yMDEzPC9ZZWFyPjxS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0E77E1">
        <w:instrText xml:space="preserve"> ADDIN EN.CITE.DATA </w:instrText>
      </w:r>
      <w:r w:rsidR="000E77E1">
        <w:fldChar w:fldCharType="end"/>
      </w:r>
      <w:r w:rsidR="002B31F9">
        <w:fldChar w:fldCharType="separate"/>
      </w:r>
      <w:r w:rsidR="000E77E1">
        <w:rPr>
          <w:noProof/>
        </w:rPr>
        <w:t>(27)</w:t>
      </w:r>
      <w:r w:rsidR="002B31F9">
        <w:fldChar w:fldCharType="end"/>
      </w:r>
      <w:r w:rsidR="00F40200">
        <w:t>.</w:t>
      </w:r>
      <w:r w:rsidR="00155D0D" w:rsidRPr="00345162">
        <w:t xml:space="preserve"> </w:t>
      </w:r>
      <w:r w:rsidR="002476B0">
        <w:t>Where reported, t</w:t>
      </w:r>
      <w:r w:rsidR="006D70AB" w:rsidRPr="00345162">
        <w:t>he GA of s</w:t>
      </w:r>
      <w:r w:rsidR="00155D0D" w:rsidRPr="00345162">
        <w:t xml:space="preserve">tudy participants </w:t>
      </w:r>
      <w:r w:rsidR="006D70AB" w:rsidRPr="00345162">
        <w:t>varie</w:t>
      </w:r>
      <w:r w:rsidR="00345162">
        <w:t>d</w:t>
      </w:r>
      <w:r w:rsidR="006D70AB" w:rsidRPr="00345162">
        <w:t xml:space="preserve"> across studies.</w:t>
      </w:r>
      <w:r w:rsidR="006D70AB">
        <w:t xml:space="preserve"> </w:t>
      </w:r>
      <w:r w:rsidR="002476B0">
        <w:t>In four studies the mean or median GA was approximately 27 to 28 weeks</w:t>
      </w:r>
      <w:r w:rsidR="00F40200">
        <w:t xml:space="preserve"> </w:t>
      </w:r>
      <w:r w:rsidR="002B31F9">
        <w:fldChar w:fldCharType="begin">
          <w:fldData xml:space="preserve">PEVuZE5vdGU+PENpdGU+PEF1dGhvcj5Db2xsaW5zPC9BdXRob3I+PFllYXI+MjAxMzwvWWVhcj48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0E77E1">
        <w:instrText xml:space="preserve"> ADDIN EN.CITE </w:instrText>
      </w:r>
      <w:r w:rsidR="000E77E1">
        <w:fldChar w:fldCharType="begin">
          <w:fldData xml:space="preserve">PEVuZE5vdGU+PENpdGU+PEF1dGhvcj5Db2xsaW5zPC9BdXRob3I+PFllYXI+MjAxMzwvWWVhcj48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0E77E1">
        <w:instrText xml:space="preserve"> ADDIN EN.CITE.DATA </w:instrText>
      </w:r>
      <w:r w:rsidR="000E77E1">
        <w:fldChar w:fldCharType="end"/>
      </w:r>
      <w:r w:rsidR="002B31F9">
        <w:fldChar w:fldCharType="separate"/>
      </w:r>
      <w:r w:rsidR="000E77E1">
        <w:rPr>
          <w:noProof/>
        </w:rPr>
        <w:t>(16, 17, 27, 36)</w:t>
      </w:r>
      <w:r w:rsidR="002B31F9">
        <w:fldChar w:fldCharType="end"/>
      </w:r>
      <w:r w:rsidR="00320E2F">
        <w:t>,</w:t>
      </w:r>
      <w:r w:rsidR="002476B0">
        <w:t xml:space="preserve"> </w:t>
      </w:r>
      <w:r w:rsidR="00C61890">
        <w:t xml:space="preserve">29 weeks in one </w:t>
      </w:r>
      <w:r w:rsidR="00004121">
        <w:t>study</w:t>
      </w:r>
      <w:r w:rsidR="00F40200">
        <w:t xml:space="preserve"> </w:t>
      </w:r>
      <w:r w:rsidR="002B31F9">
        <w:fldChar w:fldCharType="begin">
          <w:fldData xml:space="preserve">PEVuZE5vdGU+PENpdGU+PEF1dGhvcj5LYW5nPC9BdXRob3I+PFllYXI+MjAxNjwvWWVhcj48UmVj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3MzI0NTM0PC91cmw+PHVybD5odHRwOi8vb3BlbnVybC5h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</w:fldData>
        </w:fldChar>
      </w:r>
      <w:r w:rsidR="000E77E1">
        <w:instrText xml:space="preserve"> ADDIN EN.CITE </w:instrText>
      </w:r>
      <w:r w:rsidR="000E77E1">
        <w:fldChar w:fldCharType="begin">
          <w:fldData xml:space="preserve">PEVuZE5vdGU+PENpdGU+PEF1dGhvcj5LYW5nPC9BdXRob3I+PFllYXI+MjAxNjwvWWVhcj48UmVj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3MzI0NTM0PC91cmw+PHVybD5odHRwOi8vb3BlbnVybC5h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</w:fldData>
        </w:fldChar>
      </w:r>
      <w:r w:rsidR="000E77E1">
        <w:instrText xml:space="preserve"> ADDIN EN.CITE.DATA </w:instrText>
      </w:r>
      <w:r w:rsidR="000E77E1">
        <w:fldChar w:fldCharType="end"/>
      </w:r>
      <w:r w:rsidR="002B31F9">
        <w:fldChar w:fldCharType="separate"/>
      </w:r>
      <w:r w:rsidR="000E77E1">
        <w:rPr>
          <w:noProof/>
        </w:rPr>
        <w:t>(22)</w:t>
      </w:r>
      <w:r w:rsidR="002B31F9">
        <w:fldChar w:fldCharType="end"/>
      </w:r>
      <w:r w:rsidR="00C61890">
        <w:t xml:space="preserve"> </w:t>
      </w:r>
      <w:r w:rsidR="00004121">
        <w:t>and</w:t>
      </w:r>
      <w:r w:rsidR="00BE2270">
        <w:t xml:space="preserve"> approximately 32 weeks</w:t>
      </w:r>
      <w:r w:rsidR="00004121">
        <w:t xml:space="preserve"> in three other studies</w:t>
      </w:r>
      <w:r w:rsidR="00F40200">
        <w:t xml:space="preserve"> </w:t>
      </w:r>
      <w:r w:rsidR="002B31F9">
        <w:fldChar w:fldCharType="begin">
          <w:fldData xml:space="preserve">PEVuZE5vdGU+PENpdGU+PEF1dGhvcj5DaGVuPC9BdXRob3I+PFllYXI+MjAxNTwvWWVhcj48UmVj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yZhbXA7cmZ0X2lkPWluZm86cG1pZC8yNzg1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</w:fldData>
        </w:fldChar>
      </w:r>
      <w:r w:rsidR="000E77E1">
        <w:instrText xml:space="preserve"> ADDIN EN.CITE </w:instrText>
      </w:r>
      <w:r w:rsidR="000E77E1">
        <w:fldChar w:fldCharType="begin">
          <w:fldData xml:space="preserve">PEVuZE5vdGU+PENpdGU+PEF1dGhvcj5DaGVuPC9BdXRob3I+PFllYXI+MjAxNTwvWWVhcj48UmVj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yZhbXA7cmZ0X2lkPWluZm86cG1pZC8yNzg1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</w:fldData>
        </w:fldChar>
      </w:r>
      <w:r w:rsidR="000E77E1">
        <w:instrText xml:space="preserve"> ADDIN EN.CITE.DATA </w:instrText>
      </w:r>
      <w:r w:rsidR="000E77E1">
        <w:fldChar w:fldCharType="end"/>
      </w:r>
      <w:r w:rsidR="002B31F9">
        <w:fldChar w:fldCharType="separate"/>
      </w:r>
      <w:r w:rsidR="000E77E1">
        <w:rPr>
          <w:noProof/>
        </w:rPr>
        <w:t>(13, 21, 30)</w:t>
      </w:r>
      <w:r w:rsidR="002B31F9">
        <w:fldChar w:fldCharType="end"/>
      </w:r>
      <w:r w:rsidR="00F40200">
        <w:t>.</w:t>
      </w:r>
      <w:r w:rsidR="00C86E65">
        <w:t xml:space="preserve"> </w:t>
      </w:r>
      <w:r w:rsidR="00A76B94">
        <w:t>Participants in nine studies included in the post-extubation analysis received surfactant prior to trial entry</w:t>
      </w:r>
      <w:r w:rsidR="00F40200">
        <w:t xml:space="preserve"> </w:t>
      </w:r>
      <w:r w:rsidR="002B31F9">
        <w:fldChar w:fldCharType="begin">
          <w:fldData xml:space="preserve">PEVuZE5vdGU+PENpdGU+PEF1dGhvcj5DaGVuPC9BdXRob3I+PFllYXI+MjAxNTwvWWVhcj48UmVj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5lMTQ4Mi05MDwvcGFnZXM+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0E77E1">
        <w:instrText xml:space="preserve"> ADDIN EN.CITE </w:instrText>
      </w:r>
      <w:r w:rsidR="000E77E1">
        <w:fldChar w:fldCharType="begin">
          <w:fldData xml:space="preserve">PEVuZE5vdGU+PENpdGU+PEF1dGhvcj5DaGVuPC9BdXRob3I+PFllYXI+MjAxNTwvWWVhcj48UmVj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5lMTQ4Mi05MDwvcGFnZXM+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0E77E1">
        <w:instrText xml:space="preserve"> ADDIN EN.CITE.DATA </w:instrText>
      </w:r>
      <w:r w:rsidR="000E77E1">
        <w:fldChar w:fldCharType="end"/>
      </w:r>
      <w:r w:rsidR="002B31F9">
        <w:fldChar w:fldCharType="separate"/>
      </w:r>
      <w:r w:rsidR="000E77E1">
        <w:rPr>
          <w:noProof/>
        </w:rPr>
        <w:t>(13, 14, 16, 17, 21, 27, 30, 36, 37)</w:t>
      </w:r>
      <w:r w:rsidR="002B31F9">
        <w:fldChar w:fldCharType="end"/>
      </w:r>
      <w:r w:rsidR="00A76B94">
        <w:t xml:space="preserve"> whereas it is unclear in one study</w:t>
      </w:r>
      <w:r w:rsidR="00F40200">
        <w:t xml:space="preserve"> </w:t>
      </w:r>
      <w:r w:rsidR="002B31F9">
        <w:fldChar w:fldCharType="begin">
          <w:fldData xml:space="preserve">PEVuZE5vdGU+PENpdGU+PEF1dGhvcj5LYW5nPC9BdXRob3I+PFllYXI+MjAxNjwvWWVhcj48UmVj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3MzI0NTM0PC91cmw+PHVybD5odHRwOi8vb3BlbnVybC5h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</w:fldData>
        </w:fldChar>
      </w:r>
      <w:r w:rsidR="000E77E1">
        <w:instrText xml:space="preserve"> ADDIN EN.CITE </w:instrText>
      </w:r>
      <w:r w:rsidR="000E77E1">
        <w:fldChar w:fldCharType="begin">
          <w:fldData xml:space="preserve">PEVuZE5vdGU+PENpdGU+PEF1dGhvcj5LYW5nPC9BdXRob3I+PFllYXI+MjAxNjwvWWVhcj48UmVj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3MzI0NTM0PC91cmw+PHVybD5odHRwOi8vb3BlbnVybC5h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</w:fldData>
        </w:fldChar>
      </w:r>
      <w:r w:rsidR="000E77E1">
        <w:instrText xml:space="preserve"> ADDIN EN.CITE.DATA </w:instrText>
      </w:r>
      <w:r w:rsidR="000E77E1">
        <w:fldChar w:fldCharType="end"/>
      </w:r>
      <w:r w:rsidR="002B31F9">
        <w:fldChar w:fldCharType="separate"/>
      </w:r>
      <w:r w:rsidR="000E77E1">
        <w:rPr>
          <w:noProof/>
        </w:rPr>
        <w:t>(22)</w:t>
      </w:r>
      <w:r w:rsidR="002B31F9">
        <w:fldChar w:fldCharType="end"/>
      </w:r>
      <w:r w:rsidR="00F40200">
        <w:t>.</w:t>
      </w:r>
    </w:p>
    <w:p w14:paraId="10E7455C" w14:textId="3C3866A2" w:rsidR="0002453A" w:rsidRPr="00675717" w:rsidRDefault="0002453A" w:rsidP="002721CF">
      <w:pPr>
        <w:pStyle w:val="Normaltext"/>
        <w:rPr>
          <w:rFonts w:ascii="Arial" w:hAnsi="Arial"/>
        </w:rPr>
      </w:pPr>
    </w:p>
    <w:p w14:paraId="135C867C" w14:textId="77777777" w:rsidR="00A76B94" w:rsidRDefault="00A76B94" w:rsidP="00A76B94">
      <w:pPr>
        <w:pStyle w:val="Heading3"/>
      </w:pPr>
      <w:r>
        <w:lastRenderedPageBreak/>
        <w:t>Characteristics of studies included in the analysis of primary respiratory support</w:t>
      </w:r>
    </w:p>
    <w:p w14:paraId="5F9FEF07" w14:textId="661D780A" w:rsidR="009F2DD8" w:rsidRDefault="001B1753" w:rsidP="00AB28DE">
      <w:pPr>
        <w:pStyle w:val="LRiGnormal"/>
      </w:pPr>
      <w:r>
        <w:t xml:space="preserve">The </w:t>
      </w:r>
      <w:r w:rsidR="0034272A">
        <w:t>ten</w:t>
      </w:r>
      <w:r w:rsidR="00E6208E">
        <w:t xml:space="preserve"> </w:t>
      </w:r>
      <w:r w:rsidR="00155D0D">
        <w:t xml:space="preserve">studies </w:t>
      </w:r>
      <w:r w:rsidR="007C5650">
        <w:t xml:space="preserve">relevant to the analysis of </w:t>
      </w:r>
      <w:r w:rsidR="00254B17">
        <w:t>primary respiratory support</w:t>
      </w:r>
      <w:r w:rsidR="00F40200">
        <w:t xml:space="preserve"> </w:t>
      </w:r>
      <w:r w:rsidR="002B31F9">
        <w:fldChar w:fldCharType="begin">
          <w:fldData xml:space="preserve">MC02NTU8L3BhZ2VzPjx2b2x1bWU+MzI8L3ZvbHVtZT48bnVtYmVyPjQ8L251bWJlcj48a2V5d29y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mUxNDgyLTkwPC9wYWdlcz48dm9sdW1lPjEzMTwvdm9sdW1lPjxudW1iZXI+NTwvbnVtYmVy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==
</w:fldData>
        </w:fldChar>
      </w:r>
      <w:r w:rsidR="000E77E1">
        <w:instrText xml:space="preserve"> ADDIN EN.CITE </w:instrText>
      </w:r>
      <w:r w:rsidR="000E77E1">
        <w:fldChar w:fldCharType="begin">
          <w:fldData xml:space="preserve">PEVuZE5vdGU+PENpdGU+PEF1dGhvcj5HbGFja2luPC9BdXRob3I+PFllYXI+MjAxNjwvWWVhcj48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Pd2VuLCBMb3Vpc2UgUy4gRnJvbSBOZW9uYXRhbCBTZXJ2aWNl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0Zyb2lz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D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==
</w:fldData>
        </w:fldChar>
      </w:r>
      <w:r w:rsidR="000E77E1">
        <w:instrText xml:space="preserve"> ADDIN EN.CITE.DATA </w:instrText>
      </w:r>
      <w:r w:rsidR="000E77E1">
        <w:fldChar w:fldCharType="end"/>
      </w:r>
      <w:r w:rsidR="000E77E1">
        <w:fldChar w:fldCharType="begin">
          <w:fldData xml:space="preserve">MC02NTU8L3BhZ2VzPjx2b2x1bWU+MzI8L3ZvbHVtZT48bnVtYmVyPjQ8L251bWJlcj48a2V5d29y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mUxNDgyLTkwPC9wYWdlcz48dm9sdW1lPjEzMTwvdm9sdW1lPjxudW1iZXI+NTwvbnVtYmVy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==
</w:fldData>
        </w:fldChar>
      </w:r>
      <w:r w:rsidR="000E77E1">
        <w:instrText xml:space="preserve"> ADDIN EN.CITE.DATA </w:instrText>
      </w:r>
      <w:r w:rsidR="000E77E1">
        <w:fldChar w:fldCharType="end"/>
      </w:r>
      <w:r w:rsidR="002B31F9">
        <w:fldChar w:fldCharType="separate"/>
      </w:r>
      <w:r w:rsidR="000E77E1">
        <w:rPr>
          <w:noProof/>
        </w:rPr>
        <w:t>(18, 19, 23-25, 31, 33, 35, 37, 38)</w:t>
      </w:r>
      <w:r w:rsidR="002B31F9">
        <w:fldChar w:fldCharType="end"/>
      </w:r>
      <w:r w:rsidR="00345162">
        <w:t xml:space="preserve"> </w:t>
      </w:r>
      <w:r w:rsidR="00155D0D">
        <w:t>included</w:t>
      </w:r>
      <w:r w:rsidR="00155D0D" w:rsidRPr="00E96723">
        <w:t xml:space="preserve"> a crossover trial</w:t>
      </w:r>
      <w:r w:rsidR="00155D0D">
        <w:t xml:space="preserve"> in which </w:t>
      </w:r>
      <w:r w:rsidR="0085382D">
        <w:t>preterm</w:t>
      </w:r>
      <w:r w:rsidR="00155D0D">
        <w:t xml:space="preserve"> infants were only treated for 24 hours before crossing over to the other treatment arm</w:t>
      </w:r>
      <w:r w:rsidR="00F40200">
        <w:t xml:space="preserve"> </w:t>
      </w:r>
      <w:r w:rsidR="002B31F9">
        <w:fldChar w:fldCharType="begin">
          <w:fldData xml:space="preserve">PEVuZE5vdGU+PENpdGU+PEF1dGhvcj5LbGluZ2VuYmVyZzwvQXV0aG9yPjxZZWFyPjIwMTQ8L1ll
YXI+PFJlY051bT4zODwvUmVjTnVtPjxEaXNwbGF5VGV4dD4oMjM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0E77E1">
        <w:instrText xml:space="preserve"> ADDIN EN.CITE </w:instrText>
      </w:r>
      <w:r w:rsidR="000E77E1">
        <w:fldChar w:fldCharType="begin">
          <w:fldData xml:space="preserve">PEVuZE5vdGU+PENpdGU+PEF1dGhvcj5LbGluZ2VuYmVyZzwvQXV0aG9yPjxZZWFyPjIwMTQ8L1ll
YXI+PFJlY051bT4zODwvUmVjTnVtPjxEaXNwbGF5VGV4dD4oMjM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0E77E1">
        <w:instrText xml:space="preserve"> ADDIN EN.CITE.DATA </w:instrText>
      </w:r>
      <w:r w:rsidR="000E77E1">
        <w:fldChar w:fldCharType="end"/>
      </w:r>
      <w:r w:rsidR="002B31F9">
        <w:fldChar w:fldCharType="separate"/>
      </w:r>
      <w:r w:rsidR="000E77E1">
        <w:rPr>
          <w:noProof/>
        </w:rPr>
        <w:t>(23)</w:t>
      </w:r>
      <w:r w:rsidR="002B31F9">
        <w:fldChar w:fldCharType="end"/>
      </w:r>
      <w:r w:rsidR="00F40200">
        <w:t>.</w:t>
      </w:r>
      <w:r w:rsidR="00880645">
        <w:t xml:space="preserve"> </w:t>
      </w:r>
      <w:r w:rsidR="0034272A">
        <w:t>Nine</w:t>
      </w:r>
      <w:r w:rsidR="00FC1EB7">
        <w:t xml:space="preserve"> studies compared HHHFNC with NCPAP</w:t>
      </w:r>
      <w:r w:rsidR="00F40200">
        <w:t xml:space="preserve"> </w:t>
      </w:r>
      <w:r w:rsidR="002B31F9">
        <w:fldChar w:fldCharType="begin">
          <w:fldData xml:space="preserve">bT4xMC4zMzQ2L2prbXMuMjAxNy4zMi40LjY1MDwvZWxlY3Ryb25pYy1yZXNvdXJjZS1udW0+PC9y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5lMTQ4Mi05MDwvcGFnZXM+PHZvbHVtZT4xMzE8L3ZvbHVt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</w:fldData>
        </w:fldChar>
      </w:r>
      <w:r w:rsidR="000E77E1">
        <w:instrText xml:space="preserve"> ADDIN EN.CITE </w:instrText>
      </w:r>
      <w:r w:rsidR="000E77E1">
        <w:fldChar w:fldCharType="begin">
          <w:fldData xml:space="preserve">PEVuZE5vdGU+PENpdGU+PEF1dGhvcj5HbGFja2luPC9BdXRob3I+PFllYXI+MjAxNjwvWWVhcj48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Qcml0Y2hhcmQsIE1hcmdvIEEuIEZy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==
</w:fldData>
        </w:fldChar>
      </w:r>
      <w:r w:rsidR="000E77E1">
        <w:instrText xml:space="preserve"> ADDIN EN.CITE.DATA </w:instrText>
      </w:r>
      <w:r w:rsidR="000E77E1">
        <w:fldChar w:fldCharType="end"/>
      </w:r>
      <w:r w:rsidR="000E77E1">
        <w:fldChar w:fldCharType="begin">
          <w:fldData xml:space="preserve">bT4xMC4zMzQ2L2prbXMuMjAxNy4zMi40LjY1MDwvZWxlY3Ryb25pYy1yZXNvdXJjZS1udW0+PC9y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5lMTQ4Mi05MDwvcGFnZXM+PHZvbHVtZT4xMzE8L3ZvbHVt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</w:fldData>
        </w:fldChar>
      </w:r>
      <w:r w:rsidR="000E77E1">
        <w:instrText xml:space="preserve"> ADDIN EN.CITE.DATA </w:instrText>
      </w:r>
      <w:r w:rsidR="000E77E1">
        <w:fldChar w:fldCharType="end"/>
      </w:r>
      <w:r w:rsidR="002B31F9">
        <w:fldChar w:fldCharType="separate"/>
      </w:r>
      <w:r w:rsidR="000E77E1">
        <w:rPr>
          <w:noProof/>
        </w:rPr>
        <w:t>(18, 19, 23, 25, 31, 33, 35, 37, 38)</w:t>
      </w:r>
      <w:r w:rsidR="002B31F9">
        <w:fldChar w:fldCharType="end"/>
      </w:r>
      <w:r w:rsidR="00FC1EB7">
        <w:t xml:space="preserve"> and one </w:t>
      </w:r>
      <w:r w:rsidR="00C51662">
        <w:t xml:space="preserve">pilot </w:t>
      </w:r>
      <w:r w:rsidR="00FC1EB7">
        <w:t>study compared HHHFNC with NIPPV</w:t>
      </w:r>
      <w:r w:rsidR="00F40200">
        <w:t xml:space="preserve"> </w:t>
      </w:r>
      <w:r w:rsidR="002B31F9">
        <w:fldChar w:fldCharType="begin"/>
      </w:r>
      <w:r w:rsidR="000E77E1">
        <w:instrText xml:space="preserve"> ADDIN EN.CITE &lt;EndNote&gt;&lt;Cite&gt;&lt;Author&gt;Kugelman&lt;/Author&gt;&lt;Year&gt;2014&lt;/Year&gt;&lt;RecNum&gt;627&lt;/RecNum&gt;&lt;DisplayText&gt;(24)&lt;/DisplayText&gt;&lt;record&gt;&lt;rec-number&gt;627&lt;/rec-number&gt;&lt;foreign-keys&gt;&lt;key app="EN" db-id="pd92zap0v0aswfeves659zdtrrrwdzzarvrz" timestamp="1503504077"&gt;627&lt;/key&gt;&lt;/foreign-keys&gt;&lt;ref-type name="Journal Article"&gt;17&lt;/ref-type&gt;&lt;contributors&gt;&lt;authors&gt;&lt;author&gt;Kugelman, A.&lt;/author&gt;&lt;author&gt;Riskin, A.&lt;/author&gt;&lt;author&gt;Said, W.&lt;/author&gt;&lt;author&gt;Shoris, I.&lt;/author&gt;&lt;author&gt;Mor, F.&lt;/author&gt;&lt;author&gt;Bader, D.&lt;/author&gt;&lt;/authors&gt;&lt;/contributors&gt;&lt;auth-address&gt;Department of Neonatology, Bnai Zion Medical Center, The B&amp;amp;R Rappaport Faculty of Medicine, Haifa, Israel.&lt;/auth-address&gt;&lt;titles&gt;&lt;title&gt;A randomized pilot study comparing heated humidified high-flow nasal cannulae with NIPPV for RDS&lt;/title&gt;&lt;secondary-title&gt;Pediatr Pulmonol&lt;/secondary-title&gt;&lt;alt-title&gt;Pediatric pulmonology&lt;/alt-title&gt;&lt;/titles&gt;&lt;periodical&gt;&lt;full-title&gt;Pediatric Pulmonology&lt;/full-title&gt;&lt;abbr-1&gt;Pediatr Pulmonol&lt;/abbr-1&gt;&lt;/periodical&gt;&lt;alt-periodical&gt;&lt;full-title&gt;Pediatric Pulmonology&lt;/full-title&gt;&lt;abbr-1&gt;Pediatr Pulmonol&lt;/abbr-1&gt;&lt;/alt-periodical&gt;&lt;pages&gt;576-83&lt;/pages&gt;&lt;volume&gt;50&lt;/volume&gt;&lt;number&gt;6&lt;/number&gt;&lt;edition&gt;2014/03/13&lt;/edition&gt;&lt;dates&gt;&lt;year&gt;2014&lt;/year&gt;&lt;pub-dates&gt;&lt;date&gt;Mar 12&lt;/date&gt;&lt;/pub-dates&gt;&lt;/dates&gt;&lt;isbn&gt;1099-0496&lt;/isbn&gt;&lt;accession-num&gt;24619945&lt;/accession-num&gt;&lt;urls&gt;&lt;related-urls&gt;&lt;url&gt;http://onlinelibrary.wiley.com/store/10.1002/ppul.23022/asset/ppul23022.pdf?v=1&amp;amp;t=i2g4aig2&amp;amp;s=288571184466e5be53dd7da9edf8e9f9ccf420ab&lt;/url&gt;&lt;/related-urls&gt;&lt;/urls&gt;&lt;electronic-resource-num&gt;10.1002/ppul.23022&lt;/electronic-resource-num&gt;&lt;remote-database-provider&gt;Nlm&lt;/remote-database-provider&gt;&lt;language&gt;Eng&lt;/language&gt;&lt;/record&gt;&lt;/Cite&gt;&lt;/EndNote&gt;</w:instrText>
      </w:r>
      <w:r w:rsidR="002B31F9">
        <w:fldChar w:fldCharType="separate"/>
      </w:r>
      <w:r w:rsidR="000E77E1">
        <w:rPr>
          <w:noProof/>
        </w:rPr>
        <w:t>(24)</w:t>
      </w:r>
      <w:r w:rsidR="002B31F9">
        <w:fldChar w:fldCharType="end"/>
      </w:r>
      <w:r w:rsidR="00F40200">
        <w:t>.</w:t>
      </w:r>
      <w:r w:rsidR="00FC1EB7">
        <w:t xml:space="preserve"> </w:t>
      </w:r>
    </w:p>
    <w:p w14:paraId="15A1D149" w14:textId="77777777" w:rsidR="009F2DD8" w:rsidRDefault="009F2DD8" w:rsidP="00AB28DE">
      <w:pPr>
        <w:pStyle w:val="LRiGnormal"/>
      </w:pPr>
    </w:p>
    <w:p w14:paraId="7BE6AD04" w14:textId="3DBEAB53" w:rsidR="00A76B94" w:rsidRDefault="001B1753" w:rsidP="00AB28DE">
      <w:pPr>
        <w:pStyle w:val="LRiGnormal"/>
      </w:pPr>
      <w:r>
        <w:t xml:space="preserve">A total of </w:t>
      </w:r>
      <w:r w:rsidR="0034272A">
        <w:t>1600</w:t>
      </w:r>
      <w:r w:rsidR="00155D0D" w:rsidRPr="007D00FD">
        <w:t xml:space="preserve"> </w:t>
      </w:r>
      <w:r w:rsidR="00AE3E8E">
        <w:t xml:space="preserve">preterm </w:t>
      </w:r>
      <w:r w:rsidR="00155D0D" w:rsidRPr="007D00FD">
        <w:t xml:space="preserve">infants were involved in the </w:t>
      </w:r>
      <w:r w:rsidR="00577604">
        <w:t>studies</w:t>
      </w:r>
      <w:r w:rsidR="009F2DD8">
        <w:t xml:space="preserve"> of HHHFNC versus NCPAP</w:t>
      </w:r>
      <w:r w:rsidR="00155D0D" w:rsidRPr="007D00FD">
        <w:t xml:space="preserve"> and the </w:t>
      </w:r>
      <w:r w:rsidR="00577604">
        <w:t>study</w:t>
      </w:r>
      <w:r w:rsidR="00155D0D" w:rsidRPr="007D00FD">
        <w:t xml:space="preserve"> sizes ranged from 20</w:t>
      </w:r>
      <w:r w:rsidR="00F40200">
        <w:t xml:space="preserve"> </w:t>
      </w:r>
      <w:r w:rsidR="002B31F9">
        <w:fldChar w:fldCharType="begin">
          <w:fldData xml:space="preserve">PEVuZE5vdGU+PENpdGU+PEF1dGhvcj5LbGluZ2VuYmVyZzwvQXV0aG9yPjxZZWFyPjIwMTQ8L1ll
YXI+PFJlY051bT4zODwvUmVjTnVtPjxEaXNwbGF5VGV4dD4oMjM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0E77E1">
        <w:instrText xml:space="preserve"> ADDIN EN.CITE </w:instrText>
      </w:r>
      <w:r w:rsidR="000E77E1">
        <w:fldChar w:fldCharType="begin">
          <w:fldData xml:space="preserve">PEVuZE5vdGU+PENpdGU+PEF1dGhvcj5LbGluZ2VuYmVyZzwvQXV0aG9yPjxZZWFyPjIwMTQ8L1ll
YXI+PFJlY051bT4zODwvUmVjTnVtPjxEaXNwbGF5VGV4dD4oMjM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0E77E1">
        <w:instrText xml:space="preserve"> ADDIN EN.CITE.DATA </w:instrText>
      </w:r>
      <w:r w:rsidR="000E77E1">
        <w:fldChar w:fldCharType="end"/>
      </w:r>
      <w:r w:rsidR="002B31F9">
        <w:fldChar w:fldCharType="separate"/>
      </w:r>
      <w:r w:rsidR="000E77E1">
        <w:rPr>
          <w:noProof/>
        </w:rPr>
        <w:t>(23)</w:t>
      </w:r>
      <w:r w:rsidR="002B31F9">
        <w:fldChar w:fldCharType="end"/>
      </w:r>
      <w:r w:rsidR="00155D0D" w:rsidRPr="007D00FD">
        <w:t xml:space="preserve"> to </w:t>
      </w:r>
      <w:r w:rsidR="003D3226" w:rsidRPr="007D00FD">
        <w:t>564</w:t>
      </w:r>
      <w:r w:rsidR="00F40200">
        <w:t xml:space="preserve"> </w:t>
      </w:r>
      <w:r w:rsidR="002B31F9">
        <w:fldChar w:fldCharType="begin">
          <w:fldData xml:space="preserve">PEVuZE5vdGU+PENpdGU+PEF1dGhvcj5Sb2JlcnRzPC9BdXRob3I+PFllYXI+MjAxNjwvWWVhcj48
UmVjTnVtPjg2PC9SZWNOdW0+PERpc3BsYXlUZXh0PigzMy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0E77E1">
        <w:instrText xml:space="preserve"> ADDIN EN.CITE </w:instrText>
      </w:r>
      <w:r w:rsidR="000E77E1">
        <w:fldChar w:fldCharType="begin">
          <w:fldData xml:space="preserve">PEVuZE5vdGU+PENpdGU+PEF1dGhvcj5Sb2JlcnRzPC9BdXRob3I+PFllYXI+MjAxNjwvWWVhcj48
UmVjTnVtPjg2PC9SZWNOdW0+PERpc3BsYXlUZXh0PigzMy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0E77E1">
        <w:instrText xml:space="preserve"> ADDIN EN.CITE.DATA </w:instrText>
      </w:r>
      <w:r w:rsidR="000E77E1">
        <w:fldChar w:fldCharType="end"/>
      </w:r>
      <w:r w:rsidR="002B31F9">
        <w:fldChar w:fldCharType="separate"/>
      </w:r>
      <w:r w:rsidR="000E77E1">
        <w:rPr>
          <w:noProof/>
        </w:rPr>
        <w:t>(33)</w:t>
      </w:r>
      <w:r w:rsidR="002B31F9">
        <w:fldChar w:fldCharType="end"/>
      </w:r>
      <w:r w:rsidR="00F40200">
        <w:t>.</w:t>
      </w:r>
      <w:r w:rsidR="00155D0D" w:rsidRPr="007D00FD">
        <w:t xml:space="preserve"> </w:t>
      </w:r>
      <w:r w:rsidR="00BD4804">
        <w:t>The trial comparing HHHFNC with NIPPV included 76 infants</w:t>
      </w:r>
      <w:r w:rsidR="00F40200">
        <w:t xml:space="preserve"> </w:t>
      </w:r>
      <w:r w:rsidR="002B31F9">
        <w:fldChar w:fldCharType="begin"/>
      </w:r>
      <w:r w:rsidR="000E77E1">
        <w:instrText xml:space="preserve"> ADDIN EN.CITE &lt;EndNote&gt;&lt;Cite&gt;&lt;Author&gt;Kugelman&lt;/Author&gt;&lt;Year&gt;2014&lt;/Year&gt;&lt;RecNum&gt;627&lt;/RecNum&gt;&lt;DisplayText&gt;(24)&lt;/DisplayText&gt;&lt;record&gt;&lt;rec-number&gt;627&lt;/rec-number&gt;&lt;foreign-keys&gt;&lt;key app="EN" db-id="pd92zap0v0aswfeves659zdtrrrwdzzarvrz" timestamp="1503504077"&gt;627&lt;/key&gt;&lt;/foreign-keys&gt;&lt;ref-type name="Journal Article"&gt;17&lt;/ref-type&gt;&lt;contributors&gt;&lt;authors&gt;&lt;author&gt;Kugelman, A.&lt;/author&gt;&lt;author&gt;Riskin, A.&lt;/author&gt;&lt;author&gt;Said, W.&lt;/author&gt;&lt;author&gt;Shoris, I.&lt;/author&gt;&lt;author&gt;Mor, F.&lt;/author&gt;&lt;author&gt;Bader, D.&lt;/author&gt;&lt;/authors&gt;&lt;/contributors&gt;&lt;auth-address&gt;Department of Neonatology, Bnai Zion Medical Center, The B&amp;amp;R Rappaport Faculty of Medicine, Haifa, Israel.&lt;/auth-address&gt;&lt;titles&gt;&lt;title&gt;A randomized pilot study comparing heated humidified high-flow nasal cannulae with NIPPV for RDS&lt;/title&gt;&lt;secondary-title&gt;Pediatr Pulmonol&lt;/secondary-title&gt;&lt;alt-title&gt;Pediatric pulmonology&lt;/alt-title&gt;&lt;/titles&gt;&lt;periodical&gt;&lt;full-title&gt;Pediatric Pulmonology&lt;/full-title&gt;&lt;abbr-1&gt;Pediatr Pulmonol&lt;/abbr-1&gt;&lt;/periodical&gt;&lt;alt-periodical&gt;&lt;full-title&gt;Pediatric Pulmonology&lt;/full-title&gt;&lt;abbr-1&gt;Pediatr Pulmonol&lt;/abbr-1&gt;&lt;/alt-periodical&gt;&lt;pages&gt;576-83&lt;/pages&gt;&lt;volume&gt;50&lt;/volume&gt;&lt;number&gt;6&lt;/number&gt;&lt;edition&gt;2014/03/13&lt;/edition&gt;&lt;dates&gt;&lt;year&gt;2014&lt;/year&gt;&lt;pub-dates&gt;&lt;date&gt;Mar 12&lt;/date&gt;&lt;/pub-dates&gt;&lt;/dates&gt;&lt;isbn&gt;1099-0496&lt;/isbn&gt;&lt;accession-num&gt;24619945&lt;/accession-num&gt;&lt;urls&gt;&lt;related-urls&gt;&lt;url&gt;http://onlinelibrary.wiley.com/store/10.1002/ppul.23022/asset/ppul23022.pdf?v=1&amp;amp;t=i2g4aig2&amp;amp;s=288571184466e5be53dd7da9edf8e9f9ccf420ab&lt;/url&gt;&lt;/related-urls&gt;&lt;/urls&gt;&lt;electronic-resource-num&gt;10.1002/ppul.23022&lt;/electronic-resource-num&gt;&lt;remote-database-provider&gt;Nlm&lt;/remote-database-provider&gt;&lt;language&gt;Eng&lt;/language&gt;&lt;/record&gt;&lt;/Cite&gt;&lt;/EndNote&gt;</w:instrText>
      </w:r>
      <w:r w:rsidR="002B31F9">
        <w:fldChar w:fldCharType="separate"/>
      </w:r>
      <w:r w:rsidR="000E77E1">
        <w:rPr>
          <w:noProof/>
        </w:rPr>
        <w:t>(24)</w:t>
      </w:r>
      <w:r w:rsidR="002B31F9">
        <w:fldChar w:fldCharType="end"/>
      </w:r>
      <w:r w:rsidR="00F40200">
        <w:t>.</w:t>
      </w:r>
      <w:r w:rsidR="00BD4804">
        <w:t xml:space="preserve"> I</w:t>
      </w:r>
      <w:r w:rsidR="00BE2270">
        <w:t>n most studies, where reported, the mean GA at baseline was approximately 32 to 33 weeks</w:t>
      </w:r>
      <w:r w:rsidR="00F40200">
        <w:t xml:space="preserve"> </w:t>
      </w:r>
      <w:r w:rsidR="002B31F9">
        <w:fldChar w:fldCharType="begin">
          <w:fldData xml:space="preserve">PEVuZE5vdGU+PENpdGU+PEF1dGhvcj5HbGFja2luPC9BdXRob3I+PFllYXI+MjAxNjwvWWVhcj48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</w:fldData>
        </w:fldChar>
      </w:r>
      <w:r w:rsidR="000E77E1">
        <w:instrText xml:space="preserve"> ADDIN EN.CITE </w:instrText>
      </w:r>
      <w:r w:rsidR="000E77E1">
        <w:fldChar w:fldCharType="begin">
          <w:fldData xml:space="preserve">PEVuZE5vdGU+PENpdGU+PEF1dGhvcj5HbGFja2luPC9BdXRob3I+PFllYXI+MjAxNjwvWWVhcj48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</w:fldData>
        </w:fldChar>
      </w:r>
      <w:r w:rsidR="000E77E1">
        <w:instrText xml:space="preserve"> ADDIN EN.CITE.DATA </w:instrText>
      </w:r>
      <w:r w:rsidR="000E77E1">
        <w:fldChar w:fldCharType="end"/>
      </w:r>
      <w:r w:rsidR="002B31F9">
        <w:fldChar w:fldCharType="separate"/>
      </w:r>
      <w:r w:rsidR="000E77E1">
        <w:rPr>
          <w:noProof/>
        </w:rPr>
        <w:t>(18, 19, 24, 25, 31, 35, 38)</w:t>
      </w:r>
      <w:r w:rsidR="002B31F9">
        <w:fldChar w:fldCharType="end"/>
      </w:r>
      <w:r w:rsidR="00F40200">
        <w:t>.</w:t>
      </w:r>
      <w:r w:rsidR="00BE2270">
        <w:t xml:space="preserve"> In the crossover trial by Klingenberg et </w:t>
      </w:r>
      <w:r w:rsidR="00BE2270" w:rsidRPr="004F5673">
        <w:t>al</w:t>
      </w:r>
      <w:r w:rsidR="00BE2270">
        <w:t xml:space="preserve"> 2014</w:t>
      </w:r>
      <w:r w:rsidR="00F40200">
        <w:t xml:space="preserve"> </w:t>
      </w:r>
      <w:r w:rsidR="002B31F9">
        <w:fldChar w:fldCharType="begin">
          <w:fldData xml:space="preserve">PEVuZE5vdGU+PENpdGU+PEF1dGhvcj5LbGluZ2VuYmVyZzwvQXV0aG9yPjxZZWFyPjIwMTQ8L1ll
YXI+PFJlY051bT4zODwvUmVjTnVtPjxEaXNwbGF5VGV4dD4oMjM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0E77E1">
        <w:instrText xml:space="preserve"> ADDIN EN.CITE </w:instrText>
      </w:r>
      <w:r w:rsidR="000E77E1">
        <w:fldChar w:fldCharType="begin">
          <w:fldData xml:space="preserve">PEVuZE5vdGU+PENpdGU+PEF1dGhvcj5LbGluZ2VuYmVyZzwvQXV0aG9yPjxZZWFyPjIwMTQ8L1ll
YXI+PFJlY051bT4zODwvUmVjTnVtPjxEaXNwbGF5VGV4dD4oMjM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0E77E1">
        <w:instrText xml:space="preserve"> ADDIN EN.CITE.DATA </w:instrText>
      </w:r>
      <w:r w:rsidR="000E77E1">
        <w:fldChar w:fldCharType="end"/>
      </w:r>
      <w:r w:rsidR="002B31F9">
        <w:fldChar w:fldCharType="separate"/>
      </w:r>
      <w:r w:rsidR="000E77E1">
        <w:rPr>
          <w:noProof/>
        </w:rPr>
        <w:t>(23)</w:t>
      </w:r>
      <w:r w:rsidR="002B31F9">
        <w:fldChar w:fldCharType="end"/>
      </w:r>
      <w:r w:rsidR="00BE2270">
        <w:t xml:space="preserve"> the mean GA was 29 weeks and in </w:t>
      </w:r>
      <w:proofErr w:type="spellStart"/>
      <w:r w:rsidR="002476B0" w:rsidRPr="001C2E03">
        <w:t>Glackin</w:t>
      </w:r>
      <w:proofErr w:type="spellEnd"/>
      <w:r w:rsidR="002476B0" w:rsidRPr="001C2E03">
        <w:t xml:space="preserve"> </w:t>
      </w:r>
      <w:r w:rsidR="002476B0">
        <w:t xml:space="preserve">et al </w:t>
      </w:r>
      <w:r w:rsidR="002476B0" w:rsidRPr="001C2E03">
        <w:t>2016</w:t>
      </w:r>
      <w:r w:rsidR="00F40200">
        <w:t xml:space="preserve"> </w:t>
      </w:r>
      <w:r w:rsidR="002B31F9">
        <w:fldChar w:fldCharType="begin">
          <w:fldData xml:space="preserve">PEVuZE5vdGU+PENpdGU+PEF1dGhvcj5HbGFja2luPC9BdXRob3I+PFllYXI+MjAxNjwvWWVhcj48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</w:fldData>
        </w:fldChar>
      </w:r>
      <w:r w:rsidR="000E77E1">
        <w:instrText xml:space="preserve"> ADDIN EN.CITE </w:instrText>
      </w:r>
      <w:r w:rsidR="000E77E1">
        <w:fldChar w:fldCharType="begin">
          <w:fldData xml:space="preserve">PEVuZE5vdGU+PENpdGU+PEF1dGhvcj5HbGFja2luPC9BdXRob3I+PFllYXI+MjAxNjwvWWVhcj48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</w:fldData>
        </w:fldChar>
      </w:r>
      <w:r w:rsidR="000E77E1">
        <w:instrText xml:space="preserve"> ADDIN EN.CITE.DATA </w:instrText>
      </w:r>
      <w:r w:rsidR="000E77E1">
        <w:fldChar w:fldCharType="end"/>
      </w:r>
      <w:r w:rsidR="002B31F9">
        <w:fldChar w:fldCharType="separate"/>
      </w:r>
      <w:r w:rsidR="000E77E1">
        <w:rPr>
          <w:noProof/>
        </w:rPr>
        <w:t>(18)</w:t>
      </w:r>
      <w:r w:rsidR="002B31F9">
        <w:fldChar w:fldCharType="end"/>
      </w:r>
      <w:r w:rsidR="002476B0">
        <w:t xml:space="preserve"> the mean GA </w:t>
      </w:r>
      <w:r w:rsidR="00BE2270">
        <w:t>was 27 weeks</w:t>
      </w:r>
      <w:r w:rsidR="00155D0D" w:rsidRPr="00E96723">
        <w:t>.</w:t>
      </w:r>
      <w:r w:rsidR="00155D0D">
        <w:t xml:space="preserve"> </w:t>
      </w:r>
    </w:p>
    <w:p w14:paraId="5B8867F0" w14:textId="77777777" w:rsidR="00A76B94" w:rsidRDefault="00A76B94" w:rsidP="00AB28DE">
      <w:pPr>
        <w:pStyle w:val="LRiGnormal"/>
      </w:pPr>
    </w:p>
    <w:p w14:paraId="1BBAD86C" w14:textId="2F7A4441" w:rsidR="00F40200" w:rsidRDefault="00234C28" w:rsidP="00AB28DE">
      <w:pPr>
        <w:pStyle w:val="LRiGnormal"/>
      </w:pPr>
      <w:r>
        <w:t>Only the study by Yoder et al</w:t>
      </w:r>
      <w:r w:rsidR="00F40200">
        <w:t xml:space="preserve"> </w:t>
      </w:r>
      <w:r w:rsidR="002B31F9">
        <w:fldChar w:fldCharType="begin">
          <w:fldData xml:space="preserve">PEVuZE5vdGU+PENpdGU+PEF1dGhvcj5Zb2RlcjwvQXV0aG9yPjxZZWFyPjIwMTM8L1llYXI+PFJl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5lMTQ4Mi05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0E77E1">
        <w:instrText xml:space="preserve"> ADDIN EN.CITE </w:instrText>
      </w:r>
      <w:r w:rsidR="000E77E1">
        <w:fldChar w:fldCharType="begin">
          <w:fldData xml:space="preserve">PEVuZE5vdGU+PENpdGU+PEF1dGhvcj5Zb2RlcjwvQXV0aG9yPjxZZWFyPjIwMTM8L1llYXI+PFJl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5lMTQ4Mi05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0E77E1">
        <w:instrText xml:space="preserve"> ADDIN EN.CITE.DATA </w:instrText>
      </w:r>
      <w:r w:rsidR="000E77E1">
        <w:fldChar w:fldCharType="end"/>
      </w:r>
      <w:r w:rsidR="002B31F9">
        <w:fldChar w:fldCharType="separate"/>
      </w:r>
      <w:r w:rsidR="000E77E1">
        <w:rPr>
          <w:noProof/>
        </w:rPr>
        <w:t>(37)</w:t>
      </w:r>
      <w:r w:rsidR="002B31F9">
        <w:fldChar w:fldCharType="end"/>
      </w:r>
      <w:r>
        <w:t xml:space="preserve"> which also included preterm infants </w:t>
      </w:r>
      <w:r w:rsidR="00FC2471">
        <w:t>(</w:t>
      </w:r>
      <w:r>
        <w:t>included in the post-extubation analysis</w:t>
      </w:r>
      <w:r w:rsidR="00FC2471">
        <w:t>)</w:t>
      </w:r>
      <w:r>
        <w:t xml:space="preserve">, </w:t>
      </w:r>
      <w:r w:rsidR="00A76B94">
        <w:t>included</w:t>
      </w:r>
      <w:r w:rsidR="009F6189">
        <w:t xml:space="preserve"> participants who had received </w:t>
      </w:r>
      <w:r>
        <w:t>previous treatment with surfactant.</w:t>
      </w:r>
      <w:r w:rsidR="00C86E65">
        <w:t xml:space="preserve"> </w:t>
      </w:r>
      <w:r>
        <w:t>Two studies explicitly excluded preterm infants who had previously received surfactant</w:t>
      </w:r>
      <w:r w:rsidR="00F40200">
        <w:t xml:space="preserve"> </w:t>
      </w:r>
      <w:r w:rsidR="002B31F9">
        <w:fldChar w:fldCharType="begin">
          <w:fldData xml:space="preserve">PEVuZE5vdGU+PENpdGU+PEF1dGhvcj5Sb2JlcnRzPC9BdXRob3I+PFllYXI+MjAxNjwvWWVhcj48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NYW5sZXksIEJy
ZXR0IEo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Gcm9pc2xhbmQsIERhZyBI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RG9uYXRoLCBTdXNhbiBNLiBGcm9tIE5lb25hdGFsIFNl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Q
cml0Y2hhcmQsIE1hcmdvIEE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DYXJ0d3JpZ2h0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Ex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</w:fldData>
        </w:fldChar>
      </w:r>
      <w:r w:rsidR="000E77E1">
        <w:instrText xml:space="preserve"> ADDIN EN.CITE </w:instrText>
      </w:r>
      <w:r w:rsidR="000E77E1">
        <w:fldChar w:fldCharType="begin">
          <w:fldData xml:space="preserve">PEVuZE5vdGU+PENpdGU+PEF1dGhvcj5Sb2JlcnRzPC9BdXRob3I+PFllYXI+MjAxNjwvWWVhcj48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NYW5sZXksIEJy
ZXR0IEo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Gcm9pc2xhbmQsIERhZyBI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RG9uYXRoLCBTdXNhbiBNLiBGcm9tIE5lb25hdGFsIFNl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Q
cml0Y2hhcmQsIE1hcmdvIEE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DYXJ0d3JpZ2h0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Ex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</w:fldData>
        </w:fldChar>
      </w:r>
      <w:r w:rsidR="000E77E1">
        <w:instrText xml:space="preserve"> ADDIN EN.CITE.DATA </w:instrText>
      </w:r>
      <w:r w:rsidR="000E77E1">
        <w:fldChar w:fldCharType="end"/>
      </w:r>
      <w:r w:rsidR="002B31F9">
        <w:fldChar w:fldCharType="separate"/>
      </w:r>
      <w:r w:rsidR="000E77E1">
        <w:rPr>
          <w:noProof/>
        </w:rPr>
        <w:t>(33, 35)</w:t>
      </w:r>
      <w:r w:rsidR="002B31F9">
        <w:fldChar w:fldCharType="end"/>
      </w:r>
      <w:r w:rsidR="00F40200">
        <w:t>.</w:t>
      </w:r>
      <w:r>
        <w:t xml:space="preserve"> </w:t>
      </w:r>
      <w:r w:rsidR="00A76B94">
        <w:t>S</w:t>
      </w:r>
      <w:r w:rsidR="00BF3F29">
        <w:t xml:space="preserve">urfactant was permitted for preterm infants </w:t>
      </w:r>
      <w:r w:rsidR="00BF3F29" w:rsidRPr="00BF3F29">
        <w:t>who met pre</w:t>
      </w:r>
      <w:r w:rsidR="0051495E">
        <w:t>-</w:t>
      </w:r>
      <w:r w:rsidR="00BF3F29" w:rsidRPr="00BF3F29">
        <w:t>specified criteria as part of the</w:t>
      </w:r>
      <w:r>
        <w:t>ir</w:t>
      </w:r>
      <w:r w:rsidR="00BF3F29" w:rsidRPr="00BF3F29">
        <w:t xml:space="preserve"> treatment </w:t>
      </w:r>
      <w:r w:rsidR="00BF3F29">
        <w:t xml:space="preserve">in </w:t>
      </w:r>
      <w:r w:rsidR="0034272A">
        <w:t>three</w:t>
      </w:r>
      <w:r>
        <w:t xml:space="preserve"> other studies</w:t>
      </w:r>
      <w:r w:rsidR="00F40200">
        <w:t xml:space="preserve"> </w:t>
      </w:r>
      <w:r w:rsidR="002B31F9">
        <w:fldChar w:fldCharType="begin">
          <w:fldData xml:space="preserve">PEVuZE5vdGU+PENpdGU+PEF1dGhvcj5JcmFucG91cjwvQXV0aG9yPjxZZWFyPjIwMTE8L1llYXI+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</w:fldData>
        </w:fldChar>
      </w:r>
      <w:r w:rsidR="000E77E1">
        <w:instrText xml:space="preserve"> ADDIN EN.CITE </w:instrText>
      </w:r>
      <w:r w:rsidR="000E77E1">
        <w:fldChar w:fldCharType="begin">
          <w:fldData xml:space="preserve">PEVuZE5vdGU+PENpdGU+PEF1dGhvcj5JcmFucG91cjwvQXV0aG9yPjxZZWFyPjIwMTE8L1llYXI+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</w:fldData>
        </w:fldChar>
      </w:r>
      <w:r w:rsidR="000E77E1">
        <w:instrText xml:space="preserve"> ADDIN EN.CITE.DATA </w:instrText>
      </w:r>
      <w:r w:rsidR="000E77E1">
        <w:fldChar w:fldCharType="end"/>
      </w:r>
      <w:r w:rsidR="002B31F9">
        <w:fldChar w:fldCharType="separate"/>
      </w:r>
      <w:r w:rsidR="000E77E1">
        <w:rPr>
          <w:noProof/>
        </w:rPr>
        <w:t>(19, 25, 38)</w:t>
      </w:r>
      <w:r w:rsidR="002B31F9">
        <w:fldChar w:fldCharType="end"/>
      </w:r>
      <w:r w:rsidR="00F40200">
        <w:t>.</w:t>
      </w:r>
      <w:r w:rsidR="00A76B94">
        <w:t xml:space="preserve"> It is unclear if participants received prior or concurrent surfactant in four studies</w:t>
      </w:r>
      <w:r w:rsidR="00F40200">
        <w:t xml:space="preserve"> </w:t>
      </w:r>
      <w:r w:rsidR="002B31F9">
        <w:fldChar w:fldCharType="begin">
          <w:fldData xml:space="preserve">PEVuZE5vdGU+PENpdGU+PEF1dGhvcj5HbGFja2luPC9BdXRob3I+PFllYXI+MjAxNjwvWWVhcj48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xDaXRlPjxBdXRob3I+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</w:fldData>
        </w:fldChar>
      </w:r>
      <w:r w:rsidR="000E77E1">
        <w:instrText xml:space="preserve"> ADDIN EN.CITE </w:instrText>
      </w:r>
      <w:r w:rsidR="000E77E1">
        <w:fldChar w:fldCharType="begin">
          <w:fldData xml:space="preserve">PEVuZE5vdGU+PENpdGU+PEF1dGhvcj5HbGFja2luPC9BdXRob3I+PFllYXI+MjAxNjwvWWVhcj48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xDaXRlPjxBdXRob3I+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</w:fldData>
        </w:fldChar>
      </w:r>
      <w:r w:rsidR="000E77E1">
        <w:instrText xml:space="preserve"> ADDIN EN.CITE.DATA </w:instrText>
      </w:r>
      <w:r w:rsidR="000E77E1">
        <w:fldChar w:fldCharType="end"/>
      </w:r>
      <w:r w:rsidR="002B31F9">
        <w:fldChar w:fldCharType="separate"/>
      </w:r>
      <w:r w:rsidR="000E77E1">
        <w:rPr>
          <w:noProof/>
        </w:rPr>
        <w:t>(18, 23, 24, 31)</w:t>
      </w:r>
      <w:r w:rsidR="002B31F9">
        <w:fldChar w:fldCharType="end"/>
      </w:r>
      <w:r w:rsidR="00F40200">
        <w:t>.</w:t>
      </w:r>
    </w:p>
    <w:p w14:paraId="2A9F746B" w14:textId="7DF7851E" w:rsidR="00435221" w:rsidRPr="00675717" w:rsidRDefault="00435221" w:rsidP="002721CF">
      <w:pPr>
        <w:pStyle w:val="Normaltext"/>
        <w:rPr>
          <w:rFonts w:ascii="Arial" w:hAnsi="Arial"/>
        </w:rPr>
      </w:pPr>
    </w:p>
    <w:p w14:paraId="4241EBE3" w14:textId="16805954" w:rsidR="00F67EB5" w:rsidRPr="00810ED0" w:rsidRDefault="002F1E1C" w:rsidP="00435221">
      <w:pPr>
        <w:pStyle w:val="Heading2"/>
      </w:pPr>
      <w:bookmarkStart w:id="26" w:name="_Toc415050861"/>
      <w:bookmarkStart w:id="27" w:name="_Toc418155800"/>
      <w:bookmarkStart w:id="28" w:name="_Toc418760031"/>
      <w:r>
        <w:t>A</w:t>
      </w:r>
      <w:r w:rsidR="00F67EB5" w:rsidRPr="00810ED0">
        <w:t>ssessment</w:t>
      </w:r>
      <w:bookmarkEnd w:id="26"/>
      <w:bookmarkEnd w:id="27"/>
      <w:bookmarkEnd w:id="28"/>
      <w:r>
        <w:t xml:space="preserve"> of risk of bias</w:t>
      </w:r>
    </w:p>
    <w:p w14:paraId="45C4B521" w14:textId="5F715787" w:rsidR="00971BDB" w:rsidRDefault="00011A3A">
      <w:pPr>
        <w:pStyle w:val="LRiGnormal"/>
      </w:pPr>
      <w:r w:rsidRPr="007B7996">
        <w:t xml:space="preserve">The findings from the risk of bias assessment are presented in </w:t>
      </w:r>
      <w:r w:rsidR="00094439" w:rsidRPr="0043335C">
        <w:t xml:space="preserve">Supplementary Tables </w:t>
      </w:r>
      <w:r w:rsidR="0026244C" w:rsidRPr="0043335C">
        <w:t xml:space="preserve">5 </w:t>
      </w:r>
      <w:r w:rsidR="00094439" w:rsidRPr="0043335C">
        <w:t xml:space="preserve">and </w:t>
      </w:r>
      <w:r w:rsidR="0026244C" w:rsidRPr="0043335C">
        <w:t>6</w:t>
      </w:r>
      <w:r w:rsidRPr="0043335C">
        <w:t xml:space="preserve">. </w:t>
      </w:r>
      <w:bookmarkStart w:id="29" w:name="_Toc415050862"/>
      <w:bookmarkStart w:id="30" w:name="_Ref417469901"/>
      <w:bookmarkStart w:id="31" w:name="_Toc418155801"/>
      <w:bookmarkStart w:id="32" w:name="_Toc418760032"/>
      <w:r w:rsidR="00A76B94">
        <w:t xml:space="preserve">There were concerns regarding the risk of bias in </w:t>
      </w:r>
      <w:r w:rsidR="0005355E">
        <w:t xml:space="preserve">one </w:t>
      </w:r>
      <w:r w:rsidR="002F1E1C">
        <w:t xml:space="preserve">study </w:t>
      </w:r>
      <w:r w:rsidR="005A62D8">
        <w:t xml:space="preserve">by </w:t>
      </w:r>
      <w:r w:rsidR="00971BDB">
        <w:t>Kadiva</w:t>
      </w:r>
      <w:r w:rsidR="0002453A">
        <w:t>r et al</w:t>
      </w:r>
      <w:r w:rsidR="00F40200">
        <w:t xml:space="preserve"> </w:t>
      </w:r>
      <w:r w:rsidR="002B31F9">
        <w:fldChar w:fldCharType="begin">
          <w:fldData xml:space="preserve">PEVuZE5vdGU+PENpdGU+PEF1dGhvcj5LYWRpdmFyPC9BdXRob3I+PFllYXI+MjAxNjwvWWVhcj48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</w:fldData>
        </w:fldChar>
      </w:r>
      <w:r w:rsidR="000E77E1">
        <w:instrText xml:space="preserve"> ADDIN EN.CITE </w:instrText>
      </w:r>
      <w:r w:rsidR="000E77E1">
        <w:fldChar w:fldCharType="begin">
          <w:fldData xml:space="preserve">PEVuZE5vdGU+PENpdGU+PEF1dGhvcj5LYWRpdmFyPC9BdXRob3I+PFllYXI+MjAxNjwvWWVhcj48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</w:fldData>
        </w:fldChar>
      </w:r>
      <w:r w:rsidR="000E77E1">
        <w:instrText xml:space="preserve"> ADDIN EN.CITE.DATA </w:instrText>
      </w:r>
      <w:r w:rsidR="000E77E1">
        <w:fldChar w:fldCharType="end"/>
      </w:r>
      <w:r w:rsidR="002B31F9">
        <w:fldChar w:fldCharType="separate"/>
      </w:r>
      <w:r w:rsidR="000E77E1">
        <w:rPr>
          <w:noProof/>
        </w:rPr>
        <w:t>(21)</w:t>
      </w:r>
      <w:r w:rsidR="002B31F9">
        <w:fldChar w:fldCharType="end"/>
      </w:r>
      <w:r w:rsidR="00971BDB">
        <w:t xml:space="preserve"> </w:t>
      </w:r>
      <w:r w:rsidR="00A76B94">
        <w:t xml:space="preserve">included in the </w:t>
      </w:r>
      <w:r w:rsidR="002561D0">
        <w:t>post-extub</w:t>
      </w:r>
      <w:r w:rsidR="00A76B94">
        <w:t>ation analysis. I</w:t>
      </w:r>
      <w:r w:rsidR="00971BDB">
        <w:t xml:space="preserve">t </w:t>
      </w:r>
      <w:r w:rsidR="005A62D8">
        <w:t>was</w:t>
      </w:r>
      <w:r w:rsidR="00971BDB">
        <w:t xml:space="preserve"> unclear</w:t>
      </w:r>
      <w:r w:rsidR="00A76B94">
        <w:t xml:space="preserve"> from this study</w:t>
      </w:r>
      <w:r w:rsidR="00971BDB">
        <w:t xml:space="preserve"> how many </w:t>
      </w:r>
      <w:r w:rsidR="006022CC">
        <w:t xml:space="preserve">preterm infants were </w:t>
      </w:r>
      <w:r w:rsidR="00971BDB">
        <w:t>enrolled</w:t>
      </w:r>
      <w:r>
        <w:t xml:space="preserve"> or included in the analysis as</w:t>
      </w:r>
      <w:r w:rsidR="00971BDB">
        <w:t xml:space="preserve"> the </w:t>
      </w:r>
      <w:r w:rsidR="007370A2" w:rsidRPr="0043335C">
        <w:t>CONSORT</w:t>
      </w:r>
      <w:r w:rsidR="007370A2">
        <w:t xml:space="preserve"> </w:t>
      </w:r>
      <w:r w:rsidR="00971BDB">
        <w:t>flow diagram indicate</w:t>
      </w:r>
      <w:r>
        <w:t>s</w:t>
      </w:r>
      <w:r w:rsidR="00971BDB">
        <w:t xml:space="preserve"> that there were 108 patients randomised</w:t>
      </w:r>
      <w:r w:rsidR="006022CC">
        <w:t xml:space="preserve"> in the trial</w:t>
      </w:r>
      <w:r w:rsidR="00971BDB">
        <w:t>,</w:t>
      </w:r>
      <w:r>
        <w:t xml:space="preserve"> of whom 90 were included in the analysis. However, </w:t>
      </w:r>
      <w:r w:rsidR="001C7BDD" w:rsidRPr="0043335C">
        <w:t xml:space="preserve">it is </w:t>
      </w:r>
      <w:r w:rsidR="001C7BDD" w:rsidRPr="0043335C">
        <w:lastRenderedPageBreak/>
        <w:t>reported elsewhere in the paper</w:t>
      </w:r>
      <w:r>
        <w:t xml:space="preserve"> that only 54 patients were enrolled (which is also reported to be the required sample size). Analyses were reported for 54 patients (27 participants in each arm). </w:t>
      </w:r>
      <w:r w:rsidR="002005CF">
        <w:t xml:space="preserve">We therefore consider this study to be at high risk of </w:t>
      </w:r>
      <w:r w:rsidR="005A62D8">
        <w:t xml:space="preserve">reporting </w:t>
      </w:r>
      <w:r w:rsidR="002005CF">
        <w:t>bias.</w:t>
      </w:r>
    </w:p>
    <w:p w14:paraId="3C6E3970" w14:textId="223854A1" w:rsidR="0005355E" w:rsidRPr="0043335C" w:rsidRDefault="0005355E">
      <w:pPr>
        <w:pStyle w:val="LRiGnormal"/>
      </w:pPr>
    </w:p>
    <w:p w14:paraId="32C4BC68" w14:textId="4E6DD721" w:rsidR="00F67EB5" w:rsidRPr="0043335C" w:rsidRDefault="00FD238C" w:rsidP="004A3DAD">
      <w:pPr>
        <w:pStyle w:val="Heading2"/>
      </w:pPr>
      <w:bookmarkStart w:id="33" w:name="_Toc418155803"/>
      <w:bookmarkStart w:id="34" w:name="_Toc418760034"/>
      <w:bookmarkStart w:id="35" w:name="_Ref414888552"/>
      <w:bookmarkEnd w:id="29"/>
      <w:bookmarkEnd w:id="30"/>
      <w:bookmarkEnd w:id="31"/>
      <w:bookmarkEnd w:id="32"/>
      <w:r w:rsidRPr="0043335C">
        <w:t>F</w:t>
      </w:r>
      <w:r w:rsidR="00F67EB5" w:rsidRPr="0043335C">
        <w:t xml:space="preserve">indings </w:t>
      </w:r>
      <w:bookmarkEnd w:id="33"/>
      <w:bookmarkEnd w:id="34"/>
    </w:p>
    <w:p w14:paraId="46374DA8" w14:textId="3E9F57EA" w:rsidR="002F1E1C" w:rsidRPr="0043335C" w:rsidRDefault="00FD15C0" w:rsidP="00435221">
      <w:pPr>
        <w:pStyle w:val="Heading3"/>
      </w:pPr>
      <w:r w:rsidRPr="0043335C">
        <w:t>Efficacy findings</w:t>
      </w:r>
      <w:r w:rsidR="002F1E1C" w:rsidRPr="0043335C">
        <w:t xml:space="preserve"> from p</w:t>
      </w:r>
      <w:r w:rsidR="002561D0" w:rsidRPr="0043335C">
        <w:t>ost-extub</w:t>
      </w:r>
      <w:r w:rsidR="007260CB" w:rsidRPr="0043335C">
        <w:t>ation analysis</w:t>
      </w:r>
    </w:p>
    <w:p w14:paraId="43D4BF85" w14:textId="278BA2FE" w:rsidR="00C548B4" w:rsidRPr="0043335C" w:rsidRDefault="001F634F" w:rsidP="00AB28DE">
      <w:pPr>
        <w:pStyle w:val="LRiGnormal"/>
      </w:pPr>
      <w:r w:rsidRPr="0043335C">
        <w:t xml:space="preserve">There were no statistically significant differences between </w:t>
      </w:r>
      <w:r w:rsidR="004A7E70" w:rsidRPr="0043335C">
        <w:t>HHHFNC and NCPAP</w:t>
      </w:r>
      <w:r w:rsidRPr="0043335C">
        <w:t xml:space="preserve"> </w:t>
      </w:r>
      <w:r w:rsidR="004A7E70" w:rsidRPr="0043335C">
        <w:t>in terms of efficacy</w:t>
      </w:r>
      <w:r w:rsidRPr="0043335C">
        <w:t xml:space="preserve"> (Table 3, Supplementary Figure 2). </w:t>
      </w:r>
      <w:r w:rsidR="00E145C0" w:rsidRPr="0043335C">
        <w:t xml:space="preserve">There were few deaths in either arm: </w:t>
      </w:r>
      <w:r w:rsidR="00CF2080" w:rsidRPr="0043335C">
        <w:t>nine</w:t>
      </w:r>
      <w:r w:rsidR="00E145C0" w:rsidRPr="0043335C">
        <w:t xml:space="preserve"> </w:t>
      </w:r>
      <w:r w:rsidR="00C548B4" w:rsidRPr="0043335C">
        <w:t>(</w:t>
      </w:r>
      <w:r w:rsidR="001A11F9" w:rsidRPr="0043335C">
        <w:t>1.7</w:t>
      </w:r>
      <w:r w:rsidR="00C548B4" w:rsidRPr="0043335C">
        <w:t xml:space="preserve">%) </w:t>
      </w:r>
      <w:r w:rsidR="00E145C0" w:rsidRPr="0043335C">
        <w:t xml:space="preserve">of </w:t>
      </w:r>
      <w:r w:rsidR="00C548B4" w:rsidRPr="0043335C">
        <w:t>508</w:t>
      </w:r>
      <w:r w:rsidR="00E145C0" w:rsidRPr="0043335C">
        <w:t xml:space="preserve"> preterm infants</w:t>
      </w:r>
      <w:r w:rsidR="00EB6CD5" w:rsidRPr="0043335C">
        <w:t xml:space="preserve"> </w:t>
      </w:r>
      <w:r w:rsidR="00C548B4" w:rsidRPr="0043335C">
        <w:t xml:space="preserve">treated with HHHFNC and 13 </w:t>
      </w:r>
      <w:r w:rsidR="001A11F9" w:rsidRPr="0043335C">
        <w:t xml:space="preserve">(2.5%) </w:t>
      </w:r>
      <w:r w:rsidR="00C548B4" w:rsidRPr="0043335C">
        <w:t>of 512 preterm infants treated NCPAP</w:t>
      </w:r>
      <w:r w:rsidR="00E145C0" w:rsidRPr="0043335C">
        <w:t xml:space="preserve">. </w:t>
      </w:r>
    </w:p>
    <w:p w14:paraId="256569FA" w14:textId="77777777" w:rsidR="00C548B4" w:rsidRPr="0043335C" w:rsidRDefault="00C548B4" w:rsidP="00AB28DE">
      <w:pPr>
        <w:pStyle w:val="LRiGnormal"/>
      </w:pPr>
    </w:p>
    <w:p w14:paraId="14707699" w14:textId="2FAD202C" w:rsidR="001A22EE" w:rsidRPr="00432347" w:rsidRDefault="001A22EE" w:rsidP="00AB28DE">
      <w:pPr>
        <w:pStyle w:val="LRiGnormal"/>
      </w:pPr>
      <w:r w:rsidRPr="00432347">
        <w:t>Since the study by Kadivar et al</w:t>
      </w:r>
      <w:r w:rsidR="00F40200" w:rsidRPr="00432347">
        <w:t xml:space="preserve"> </w:t>
      </w:r>
      <w:r w:rsidR="002B31F9" w:rsidRPr="00432347">
        <w:fldChar w:fldCharType="begin">
          <w:fldData xml:space="preserve">PEVuZE5vdGU+PENpdGU+PEF1dGhvcj5LYWRpdmFyPC9BdXRob3I+PFllYXI+MjAxNjwvWWVhcj48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</w:fldData>
        </w:fldChar>
      </w:r>
      <w:r w:rsidR="000E77E1" w:rsidRPr="00432347">
        <w:instrText xml:space="preserve"> ADDIN EN.CITE </w:instrText>
      </w:r>
      <w:r w:rsidR="000E77E1" w:rsidRPr="00432347">
        <w:fldChar w:fldCharType="begin">
          <w:fldData xml:space="preserve">PEVuZE5vdGU+PENpdGU+PEF1dGhvcj5LYWRpdmFyPC9BdXRob3I+PFllYXI+MjAxNjwvWWVhcj48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</w:fldData>
        </w:fldChar>
      </w:r>
      <w:r w:rsidR="000E77E1" w:rsidRPr="00432347">
        <w:instrText xml:space="preserve"> ADDIN EN.CITE.DATA </w:instrText>
      </w:r>
      <w:r w:rsidR="000E77E1" w:rsidRPr="00432347">
        <w:fldChar w:fldCharType="end"/>
      </w:r>
      <w:r w:rsidR="002B31F9" w:rsidRPr="00432347">
        <w:fldChar w:fldCharType="separate"/>
      </w:r>
      <w:r w:rsidR="000E77E1" w:rsidRPr="00432347">
        <w:rPr>
          <w:noProof/>
        </w:rPr>
        <w:t>(21)</w:t>
      </w:r>
      <w:r w:rsidR="002B31F9" w:rsidRPr="00432347">
        <w:fldChar w:fldCharType="end"/>
      </w:r>
      <w:r w:rsidRPr="00432347">
        <w:t xml:space="preserve"> was considered to be at high risk of </w:t>
      </w:r>
      <w:r w:rsidR="00CB3D2A" w:rsidRPr="00432347">
        <w:t xml:space="preserve">reporting </w:t>
      </w:r>
      <w:r w:rsidRPr="00432347">
        <w:t>bias</w:t>
      </w:r>
      <w:r w:rsidR="00CB3D2A" w:rsidRPr="00432347">
        <w:t xml:space="preserve"> and</w:t>
      </w:r>
      <w:r w:rsidRPr="00432347">
        <w:t xml:space="preserve"> only included a maximum flow rate for participants randomised to HHHFNC of 4 L/min, this was excluded from a sensitivity analysis </w:t>
      </w:r>
      <w:r w:rsidR="00330C7A" w:rsidRPr="00432347">
        <w:t>of reintubation</w:t>
      </w:r>
      <w:r w:rsidRPr="00432347">
        <w:t xml:space="preserve"> within 3 days. </w:t>
      </w:r>
      <w:r w:rsidR="00C864AE" w:rsidRPr="00432347">
        <w:t xml:space="preserve">This had </w:t>
      </w:r>
      <w:r w:rsidR="00892F14" w:rsidRPr="00432347">
        <w:t>minimal</w:t>
      </w:r>
      <w:r w:rsidR="00C864AE" w:rsidRPr="00432347">
        <w:t xml:space="preserve"> impact on the results (RR 0.92, 95% CI 0.57 to 1.51</w:t>
      </w:r>
      <w:r w:rsidR="00AF533B" w:rsidRPr="00432347">
        <w:t>; I</w:t>
      </w:r>
      <w:r w:rsidR="00AF533B" w:rsidRPr="00432347">
        <w:rPr>
          <w:vertAlign w:val="superscript"/>
        </w:rPr>
        <w:t>2</w:t>
      </w:r>
      <w:r w:rsidR="00C86E65" w:rsidRPr="00432347">
        <w:t xml:space="preserve"> = </w:t>
      </w:r>
      <w:r w:rsidR="00AF533B" w:rsidRPr="00432347">
        <w:t>0%</w:t>
      </w:r>
      <w:r w:rsidR="00C864AE" w:rsidRPr="00432347">
        <w:t>)</w:t>
      </w:r>
      <w:r w:rsidR="00EE2CE0" w:rsidRPr="00432347">
        <w:t>.</w:t>
      </w:r>
    </w:p>
    <w:p w14:paraId="398298FC" w14:textId="77777777" w:rsidR="002F1E1C" w:rsidRPr="0043335C" w:rsidRDefault="002F1E1C" w:rsidP="00AB28DE">
      <w:pPr>
        <w:pStyle w:val="LRiGnormal"/>
      </w:pPr>
    </w:p>
    <w:p w14:paraId="09EFD17D" w14:textId="1665148C" w:rsidR="00FD15C0" w:rsidRPr="0043335C" w:rsidRDefault="00FD15C0" w:rsidP="00FD15C0">
      <w:pPr>
        <w:pStyle w:val="Heading3"/>
      </w:pPr>
      <w:r w:rsidRPr="0043335C">
        <w:t xml:space="preserve">Safety findings from post-extubation analysis </w:t>
      </w:r>
    </w:p>
    <w:p w14:paraId="17A3BAE8" w14:textId="56902896" w:rsidR="00C548B4" w:rsidRPr="0043335C" w:rsidRDefault="00C548B4" w:rsidP="00C548B4">
      <w:pPr>
        <w:pStyle w:val="LRiGnormal"/>
      </w:pPr>
      <w:r w:rsidRPr="0043335C">
        <w:t>As evident from Table 3 and Supplementary Figure 3, HHHFNC reduced the incidence of air leak and nasal trauma versus NCPAP (RR 0.29, 95% CI 0.11 to 0.79; I</w:t>
      </w:r>
      <w:r w:rsidRPr="0043335C">
        <w:rPr>
          <w:vertAlign w:val="superscript"/>
        </w:rPr>
        <w:t>2</w:t>
      </w:r>
      <w:r w:rsidRPr="0043335C">
        <w:t xml:space="preserve"> = 0% and RR 0.35, 95% CI 0.27 to 0.46; I</w:t>
      </w:r>
      <w:r w:rsidRPr="0043335C">
        <w:rPr>
          <w:vertAlign w:val="superscript"/>
        </w:rPr>
        <w:t>2</w:t>
      </w:r>
      <w:r w:rsidRPr="0043335C">
        <w:t xml:space="preserve"> = 5%, respectively). However, air leak rarely occurred in either arm: </w:t>
      </w:r>
      <w:r w:rsidR="005E0B66" w:rsidRPr="0043335C">
        <w:t>three</w:t>
      </w:r>
      <w:r w:rsidR="001A11F9" w:rsidRPr="0043335C">
        <w:t xml:space="preserve"> (0.6%) of 518 preterm infants treated with HHHFNC and 15 (2.9%) of 519 preterm infants treated with NCPAP</w:t>
      </w:r>
      <w:r w:rsidRPr="0043335C">
        <w:t>.</w:t>
      </w:r>
    </w:p>
    <w:p w14:paraId="3ED1F4A9" w14:textId="77777777" w:rsidR="00C548B4" w:rsidRPr="0043335C" w:rsidRDefault="00C548B4" w:rsidP="00C548B4">
      <w:pPr>
        <w:pStyle w:val="LRiGnormal"/>
      </w:pPr>
    </w:p>
    <w:p w14:paraId="628CFC52" w14:textId="7F462301" w:rsidR="007260CB" w:rsidRPr="0043335C" w:rsidRDefault="00FD15C0" w:rsidP="007260CB">
      <w:pPr>
        <w:pStyle w:val="Heading3"/>
      </w:pPr>
      <w:r w:rsidRPr="0043335C">
        <w:t>Efficacy f</w:t>
      </w:r>
      <w:r w:rsidR="002F1E1C" w:rsidRPr="0043335C">
        <w:t xml:space="preserve">indings from </w:t>
      </w:r>
      <w:r w:rsidR="00AF0EF6" w:rsidRPr="0043335C">
        <w:t>analysis of primary</w:t>
      </w:r>
      <w:r w:rsidR="007260CB" w:rsidRPr="0043335C">
        <w:t xml:space="preserve"> respiratory support </w:t>
      </w:r>
    </w:p>
    <w:p w14:paraId="0B9D9773" w14:textId="379D0ECD" w:rsidR="00881522" w:rsidRPr="0043335C" w:rsidRDefault="00AE2AA6" w:rsidP="00AE2AA6">
      <w:pPr>
        <w:pStyle w:val="LRiGnormal"/>
      </w:pPr>
      <w:r w:rsidRPr="0043335C">
        <w:t xml:space="preserve">There were no statistically significant differences between HHHFNC and NCPAP in terms of efficacy (Table 4, Supplementary Figure 4). </w:t>
      </w:r>
      <w:r w:rsidR="00EB6CD5" w:rsidRPr="0043335C">
        <w:t xml:space="preserve">As with the post-extubation analysis, there were few deaths in either arm: </w:t>
      </w:r>
      <w:r w:rsidR="005E0B66" w:rsidRPr="0043335C">
        <w:t>five</w:t>
      </w:r>
      <w:r w:rsidR="001A11F9" w:rsidRPr="0043335C">
        <w:t xml:space="preserve"> (0.7%) of 717 preterm infants treated with HHHFNC and </w:t>
      </w:r>
      <w:r w:rsidR="005E0B66" w:rsidRPr="0043335C">
        <w:t>five</w:t>
      </w:r>
      <w:r w:rsidR="001A11F9" w:rsidRPr="0043335C">
        <w:t xml:space="preserve"> </w:t>
      </w:r>
      <w:r w:rsidR="001A11F9" w:rsidRPr="0043335C">
        <w:lastRenderedPageBreak/>
        <w:t>(0.7%) of 741 preterm infants treated NCPAP.</w:t>
      </w:r>
      <w:r w:rsidR="00EB6CD5" w:rsidRPr="0043335C">
        <w:t xml:space="preserve"> </w:t>
      </w:r>
      <w:r w:rsidR="00C548B4" w:rsidRPr="0043335C">
        <w:t xml:space="preserve">There were no statistically significant differences in efficacy </w:t>
      </w:r>
      <w:r w:rsidR="001A11F9" w:rsidRPr="0043335C">
        <w:t xml:space="preserve">outcomes </w:t>
      </w:r>
      <w:r w:rsidR="00C548B4" w:rsidRPr="0043335C">
        <w:t xml:space="preserve">for HHHFNC versus NIPPV (Supplementary Table 7). </w:t>
      </w:r>
    </w:p>
    <w:bookmarkEnd w:id="35"/>
    <w:p w14:paraId="72BDE737" w14:textId="77777777" w:rsidR="00F84005" w:rsidRPr="0043335C" w:rsidRDefault="00F84005" w:rsidP="00AB28DE">
      <w:pPr>
        <w:pStyle w:val="LRiGnormal"/>
      </w:pPr>
    </w:p>
    <w:p w14:paraId="7A5C2F19" w14:textId="046451E8" w:rsidR="00FD15C0" w:rsidRPr="0043335C" w:rsidRDefault="00FD15C0" w:rsidP="00FD15C0">
      <w:pPr>
        <w:pStyle w:val="Heading3"/>
      </w:pPr>
      <w:r w:rsidRPr="0043335C">
        <w:t xml:space="preserve">Safety findings from analysis of primary respiratory support </w:t>
      </w:r>
    </w:p>
    <w:p w14:paraId="7B3ABA45" w14:textId="112C11FE" w:rsidR="00C548B4" w:rsidRPr="0043335C" w:rsidRDefault="00C548B4" w:rsidP="00C548B4">
      <w:pPr>
        <w:pStyle w:val="LRiGnormal"/>
      </w:pPr>
      <w:r w:rsidRPr="0043335C">
        <w:t xml:space="preserve">Safety findings are reported in Table 4 and Supplementary Figure 5. </w:t>
      </w:r>
      <w:r w:rsidR="001A11F9" w:rsidRPr="0043335C">
        <w:t>HHHFNC reduced the incidence of nasal trauma versus NCPAP (RR 0.52, 95% CI 0.37 to 0.74; I</w:t>
      </w:r>
      <w:r w:rsidR="001A11F9" w:rsidRPr="0043335C">
        <w:rPr>
          <w:vertAlign w:val="superscript"/>
        </w:rPr>
        <w:t>2</w:t>
      </w:r>
      <w:r w:rsidR="001A11F9" w:rsidRPr="0043335C">
        <w:t xml:space="preserve"> = 27%) but there were no statistically significant differences between arms in the incidence of air leak. </w:t>
      </w:r>
      <w:r w:rsidRPr="0043335C">
        <w:t xml:space="preserve">As with the post-extubation analysis, there were few occurrences of air leak in either arm: </w:t>
      </w:r>
      <w:r w:rsidR="001A11F9" w:rsidRPr="0043335C">
        <w:t>15 (2.1%) of 702 preterm infants treated with HHHFNC and 18 (2.8%) of 727 preterm infants treated with NCPAP</w:t>
      </w:r>
      <w:r w:rsidRPr="0043335C">
        <w:t xml:space="preserve">. There were no statistically significant differences for either </w:t>
      </w:r>
      <w:r w:rsidR="001A11F9" w:rsidRPr="0043335C">
        <w:t>air leak or nasal trauma</w:t>
      </w:r>
      <w:r w:rsidRPr="0043335C">
        <w:t xml:space="preserve"> for HHHFNC versus NIPPV (Supplementary Table 7). </w:t>
      </w:r>
    </w:p>
    <w:p w14:paraId="17A6F611" w14:textId="77777777" w:rsidR="00C548B4" w:rsidRPr="0043335C" w:rsidRDefault="00C548B4" w:rsidP="00C548B4">
      <w:pPr>
        <w:pStyle w:val="LRiGnormal"/>
      </w:pPr>
    </w:p>
    <w:p w14:paraId="41003530" w14:textId="77777777" w:rsidR="00986874" w:rsidRPr="0044222E" w:rsidRDefault="00986874" w:rsidP="00986874">
      <w:pPr>
        <w:pStyle w:val="Heading3"/>
      </w:pPr>
      <w:bookmarkStart w:id="36" w:name="_Hlk4674196"/>
      <w:r w:rsidRPr="0044222E">
        <w:t>GRADE rating of evidence</w:t>
      </w:r>
    </w:p>
    <w:bookmarkEnd w:id="36"/>
    <w:p w14:paraId="40055784" w14:textId="34F1E640" w:rsidR="009A5FB7" w:rsidRPr="008B0ABE" w:rsidRDefault="009A5FB7" w:rsidP="00AB28DE">
      <w:pPr>
        <w:pStyle w:val="LRiGnormal"/>
      </w:pPr>
      <w:r w:rsidRPr="008B0ABE">
        <w:t xml:space="preserve">Using the GRADE criteria, for </w:t>
      </w:r>
      <w:r w:rsidR="00D81F41" w:rsidRPr="008B0ABE">
        <w:t>the majority of</w:t>
      </w:r>
      <w:r w:rsidRPr="008B0ABE">
        <w:t xml:space="preserve"> outcomes</w:t>
      </w:r>
      <w:r w:rsidR="0036380E" w:rsidRPr="008B0ABE">
        <w:t xml:space="preserve"> comparing HHHFNC with NCPAP</w:t>
      </w:r>
      <w:r w:rsidR="00D64259" w:rsidRPr="008B0ABE">
        <w:t xml:space="preserve">, </w:t>
      </w:r>
      <w:r w:rsidR="00EB0523" w:rsidRPr="008B0ABE">
        <w:t xml:space="preserve">the quality of evidence </w:t>
      </w:r>
      <w:r w:rsidR="00D81F41" w:rsidRPr="008B0ABE">
        <w:t xml:space="preserve">for each outcome (for HHHFNC versus NCPAP) </w:t>
      </w:r>
      <w:r w:rsidR="00EB0523" w:rsidRPr="008B0ABE">
        <w:t>is considered to be moderate</w:t>
      </w:r>
      <w:r w:rsidR="0036380E" w:rsidRPr="008B0ABE">
        <w:t xml:space="preserve"> (</w:t>
      </w:r>
      <w:r w:rsidR="0026244C" w:rsidRPr="008B0ABE">
        <w:t>Table 3</w:t>
      </w:r>
      <w:r w:rsidR="0036380E" w:rsidRPr="008B0ABE">
        <w:t xml:space="preserve"> and </w:t>
      </w:r>
      <w:r w:rsidR="0026244C" w:rsidRPr="008B0ABE">
        <w:t>Table 4</w:t>
      </w:r>
      <w:r w:rsidR="0036380E" w:rsidRPr="008B0ABE">
        <w:t>)</w:t>
      </w:r>
      <w:r w:rsidR="00D64259" w:rsidRPr="008B0ABE">
        <w:t>.</w:t>
      </w:r>
      <w:r w:rsidR="00002368" w:rsidRPr="008B0ABE">
        <w:t xml:space="preserve"> </w:t>
      </w:r>
      <w:r w:rsidR="0036380E" w:rsidRPr="008B0ABE">
        <w:t xml:space="preserve">For the comparison of HHHFNC versus NIPPV, because evidence is derived from only one relatively small </w:t>
      </w:r>
      <w:r w:rsidR="00C51662" w:rsidRPr="008B0ABE">
        <w:t>pilot study</w:t>
      </w:r>
      <w:r w:rsidR="0036380E" w:rsidRPr="008B0ABE">
        <w:t xml:space="preserve">, the quality of evidence </w:t>
      </w:r>
      <w:proofErr w:type="gramStart"/>
      <w:r w:rsidR="0036380E" w:rsidRPr="008B0ABE">
        <w:t>is considered to be</w:t>
      </w:r>
      <w:proofErr w:type="gramEnd"/>
      <w:r w:rsidR="0036380E" w:rsidRPr="008B0ABE">
        <w:t xml:space="preserve"> very low (</w:t>
      </w:r>
      <w:r w:rsidR="0026244C" w:rsidRPr="008B0ABE">
        <w:t>Supplementary Table 7</w:t>
      </w:r>
      <w:r w:rsidR="0036380E" w:rsidRPr="008B0ABE">
        <w:t>).</w:t>
      </w:r>
    </w:p>
    <w:p w14:paraId="27FB3E11" w14:textId="77777777" w:rsidR="00F5742B" w:rsidRPr="00675717" w:rsidRDefault="00F5742B" w:rsidP="009A5FB7">
      <w:pPr>
        <w:pStyle w:val="Normaltext"/>
        <w:rPr>
          <w:rFonts w:ascii="Arial" w:hAnsi="Arial"/>
        </w:rPr>
      </w:pPr>
    </w:p>
    <w:p w14:paraId="6C88E738" w14:textId="77777777" w:rsidR="005A2715" w:rsidRPr="009846FC" w:rsidRDefault="005A2715" w:rsidP="005A2715">
      <w:pPr>
        <w:pStyle w:val="Heading2"/>
      </w:pPr>
      <w:bookmarkStart w:id="37" w:name="_Toc418760042"/>
      <w:bookmarkEnd w:id="18"/>
      <w:r w:rsidRPr="009846FC">
        <w:t>DISCUSSION</w:t>
      </w:r>
      <w:bookmarkEnd w:id="37"/>
    </w:p>
    <w:p w14:paraId="32D9CA4D" w14:textId="77777777" w:rsidR="00501767" w:rsidRDefault="00C63480" w:rsidP="00F52ACB">
      <w:pPr>
        <w:pStyle w:val="LRiGnormal"/>
        <w:tabs>
          <w:tab w:val="left" w:pos="1134"/>
        </w:tabs>
      </w:pPr>
      <w:r w:rsidRPr="004C1192">
        <w:t>Our update</w:t>
      </w:r>
      <w:r w:rsidR="001831EA">
        <w:t>d</w:t>
      </w:r>
      <w:r w:rsidRPr="004C1192">
        <w:t xml:space="preserve"> </w:t>
      </w:r>
      <w:r w:rsidR="001831EA">
        <w:t xml:space="preserve">literature search identified </w:t>
      </w:r>
      <w:r w:rsidRPr="004C1192">
        <w:t xml:space="preserve">an additional </w:t>
      </w:r>
      <w:r w:rsidR="0034272A">
        <w:t>12</w:t>
      </w:r>
      <w:r w:rsidRPr="004C1192">
        <w:t xml:space="preserve"> studies</w:t>
      </w:r>
      <w:r w:rsidR="00F40200">
        <w:t xml:space="preserve"> </w:t>
      </w:r>
      <w:r w:rsidR="002B31F9">
        <w:fldChar w:fldCharType="begin">
          <w:fldData xml:space="preserve">cm5lLCBDcml0aWNhbCBDYXJlIGFuZCBOZXVyb3NjaWVuY2VzIChMLlMuTy4sIFAuRy5ELikgYW5k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</w:fldData>
        </w:fldChar>
      </w:r>
      <w:r w:rsidR="000E77E1">
        <w:instrText xml:space="preserve"> ADDIN EN.CITE </w:instrText>
      </w:r>
      <w:r w:rsidR="000E77E1">
        <w:fldChar w:fldCharType="begin">
          <w:fldData xml:space="preserve">PEVuZE5vdGU+PENpdGU+PEF1dGhvcj5DaGVuPC9BdXRob3I+PFllYXI+MjAxNTwvWWVhcj48UmVj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Db2xsaW5zLCBDbGFyZSBMLiBGcm9tIE5lb25hdGFsIFNlcnZp
Y2VzIGFuZCBOZXdib3JuIFJlc2VhcmNoIENlbnRyZSwgUm95YWwgV29tZW4mYXBvcztzIEhvc3Bp
dGFsIChDLlQuUi4sIEwuUy5PLiwgQi5KLk0uLCBELkguRi4sIFAuRy5ELiksIHRoZSBEZXBhcnRt
ZW50cyBvZiBPYnN0ZXRyaWNzIGFuZCBHeW5hZWNvbG9neSAoQy5ULlIuLCBMLlMuTy4sIEIuSi5N
LiwgUC5HLkQuKSBhbmQgUGFlZGlhdHJpY3MgKFMuTS5ELikgYW5kIFNjaG9vbCBvZiBQb3B1bGF0
aW9uIGFuZCBHbG9iYWwgSGVhbHRoIChLLk0uRC4pLCBVbml2ZXJzaXR5IG9mIE1lbGJvdW==
</w:fldData>
        </w:fldChar>
      </w:r>
      <w:r w:rsidR="000E77E1">
        <w:instrText xml:space="preserve"> ADDIN EN.CITE.DATA </w:instrText>
      </w:r>
      <w:r w:rsidR="000E77E1">
        <w:fldChar w:fldCharType="end"/>
      </w:r>
      <w:r w:rsidR="000E77E1">
        <w:fldChar w:fldCharType="begin">
          <w:fldData xml:space="preserve">cm5lLCBDcml0aWNhbCBDYXJlIGFuZCBOZXVyb3NjaWVuY2VzIChMLlMuTy4sIFAuRy5ELikgYW5k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</w:fldData>
        </w:fldChar>
      </w:r>
      <w:r w:rsidR="000E77E1">
        <w:instrText xml:space="preserve"> ADDIN EN.CITE.DATA </w:instrText>
      </w:r>
      <w:r w:rsidR="000E77E1">
        <w:fldChar w:fldCharType="end"/>
      </w:r>
      <w:r w:rsidR="002B31F9">
        <w:fldChar w:fldCharType="separate"/>
      </w:r>
      <w:r w:rsidR="000E77E1">
        <w:rPr>
          <w:noProof/>
        </w:rPr>
        <w:t>(13, 17-19, 21, 22, 25, 30, 33, 35, 36, 38)</w:t>
      </w:r>
      <w:r w:rsidR="002B31F9">
        <w:fldChar w:fldCharType="end"/>
      </w:r>
      <w:r w:rsidR="00F43ACD" w:rsidRPr="004C1192">
        <w:t xml:space="preserve"> to </w:t>
      </w:r>
      <w:r w:rsidR="0076272C">
        <w:t xml:space="preserve">those included in </w:t>
      </w:r>
      <w:r w:rsidR="00F43ACD" w:rsidRPr="004C1192">
        <w:t>our previous review</w:t>
      </w:r>
      <w:r w:rsidR="001831EA">
        <w:t xml:space="preserve"> published in </w:t>
      </w:r>
      <w:r w:rsidR="0076272C">
        <w:t>2016</w:t>
      </w:r>
      <w:r w:rsidR="00F40200">
        <w:t xml:space="preserve"> </w:t>
      </w:r>
      <w:r w:rsidR="002B31F9">
        <w:fldChar w:fldCharType="begin">
          <w:fldData xml:space="preserve">PEVuZE5vdGU+PENpdGU+PEF1dGhvcj5GbGVlbWFuPC9BdXRob3I+PFllYXI+MjAxNjwvWWVhcj48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</w:fldData>
        </w:fldChar>
      </w:r>
      <w:r w:rsidR="000E77E1">
        <w:instrText xml:space="preserve"> ADDIN EN.CITE </w:instrText>
      </w:r>
      <w:r w:rsidR="000E77E1">
        <w:fldChar w:fldCharType="begin">
          <w:fldData xml:space="preserve">PEVuZE5vdGU+PENpdGU+PEF1dGhvcj5GbGVlbWFuPC9BdXRob3I+PFllYXI+MjAxNjwvWWVhcj48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</w:fldData>
        </w:fldChar>
      </w:r>
      <w:r w:rsidR="000E77E1">
        <w:instrText xml:space="preserve"> ADDIN EN.CITE.DATA </w:instrText>
      </w:r>
      <w:r w:rsidR="000E77E1">
        <w:fldChar w:fldCharType="end"/>
      </w:r>
      <w:r w:rsidR="002B31F9">
        <w:fldChar w:fldCharType="separate"/>
      </w:r>
      <w:r w:rsidR="000E77E1">
        <w:rPr>
          <w:noProof/>
        </w:rPr>
        <w:t>(9)</w:t>
      </w:r>
      <w:r w:rsidR="002B31F9">
        <w:fldChar w:fldCharType="end"/>
      </w:r>
      <w:r w:rsidR="00F43ACD" w:rsidRPr="00170526">
        <w:t xml:space="preserve"> and an additional </w:t>
      </w:r>
      <w:r w:rsidR="00170526" w:rsidRPr="00170526">
        <w:t>ten</w:t>
      </w:r>
      <w:r w:rsidR="00F43ACD" w:rsidRPr="00170526">
        <w:t xml:space="preserve"> studies</w:t>
      </w:r>
      <w:r w:rsidR="00F40200">
        <w:t xml:space="preserve"> </w:t>
      </w:r>
      <w:r w:rsidR="002B31F9">
        <w:fldChar w:fldCharType="begin">
          <w:fldData xml:space="preserve">Ry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8L2F1dGgtYWRkcmVzcz48dGl0bGVzPjx0aXRsZT5O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E77E1">
        <w:instrText xml:space="preserve"> ADDIN EN.CITE </w:instrText>
      </w:r>
      <w:r w:rsidR="000E77E1">
        <w:fldChar w:fldCharType="begin">
          <w:fldData xml:space="preserve">PEVuZE5vdGU+PENpdGU+PEF1dGhvcj5DaGVuPC9BdXRob3I+PFllYXI+MjAxNTwvWWVhcj48UmVj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RsJmFtcDtBTj0yNzMyNDUzNDwvdXJs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01hbGhv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==
</w:fldData>
        </w:fldChar>
      </w:r>
      <w:r w:rsidR="000E77E1">
        <w:instrText xml:space="preserve"> ADDIN EN.CITE.DATA </w:instrText>
      </w:r>
      <w:r w:rsidR="000E77E1">
        <w:fldChar w:fldCharType="end"/>
      </w:r>
      <w:r w:rsidR="000E77E1">
        <w:fldChar w:fldCharType="begin">
          <w:fldData xml:space="preserve">Ry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8L2F1dGgtYWRkcmVzcz48dGl0bGVzPjx0aXRsZT5O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0E77E1">
        <w:instrText xml:space="preserve"> ADDIN EN.CITE.DATA </w:instrText>
      </w:r>
      <w:r w:rsidR="000E77E1">
        <w:fldChar w:fldCharType="end"/>
      </w:r>
      <w:r w:rsidR="002B31F9">
        <w:fldChar w:fldCharType="separate"/>
      </w:r>
      <w:r w:rsidR="000E77E1">
        <w:rPr>
          <w:noProof/>
        </w:rPr>
        <w:t>(13, 17, 18, 21-23, 25, 33, 35, 36)</w:t>
      </w:r>
      <w:r w:rsidR="002B31F9">
        <w:fldChar w:fldCharType="end"/>
      </w:r>
      <w:r w:rsidR="0076272C">
        <w:t xml:space="preserve"> </w:t>
      </w:r>
      <w:r w:rsidR="00F43ACD" w:rsidRPr="00170526">
        <w:t>to those includ</w:t>
      </w:r>
      <w:r w:rsidR="00F43ACD" w:rsidRPr="007B7996">
        <w:t xml:space="preserve">ed in </w:t>
      </w:r>
      <w:r w:rsidR="00AC57CB" w:rsidRPr="007B7996">
        <w:t xml:space="preserve">the </w:t>
      </w:r>
      <w:r w:rsidR="007B7996" w:rsidRPr="007B7996">
        <w:t>other</w:t>
      </w:r>
      <w:r w:rsidR="00AC57CB" w:rsidRPr="007B7996">
        <w:t xml:space="preserve"> </w:t>
      </w:r>
      <w:r w:rsidR="007B7996" w:rsidRPr="007B7996">
        <w:t xml:space="preserve">most </w:t>
      </w:r>
      <w:r w:rsidR="00AC57CB" w:rsidRPr="007B7996">
        <w:t xml:space="preserve">recently published systematic review, </w:t>
      </w:r>
      <w:r w:rsidR="001831EA">
        <w:t>a</w:t>
      </w:r>
      <w:r w:rsidR="00F43ACD" w:rsidRPr="00170526">
        <w:t xml:space="preserve"> Cochrane review</w:t>
      </w:r>
      <w:r w:rsidR="001831EA">
        <w:t xml:space="preserve"> published in 2016 by Wilkinson et al</w:t>
      </w:r>
      <w:r w:rsidR="00F40200">
        <w:t xml:space="preserve"> </w:t>
      </w:r>
      <w:r w:rsidR="002B31F9">
        <w:fldChar w:fldCharType="begin">
          <w:fldData xml:space="preserve">PEVuZE5vdGU+PENpdGU+PEF1dGhvcj5XaWxraW5zb248L0F1dGhvcj48WWVhcj4yMDE2PC9ZZWFy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Y0MDU8L3BhZ2VzPjx2b2x1bWU+Mjwvdm9sdW1lPjxrZXl3b3Jkcz48a2V5d29yZD4qQXBu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Y4OTk1NDM8L3VybD48dXJsPmh0dHA6Ly9vcGVudXJsLmFjLnVrL3VrZmVkOmxp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0E77E1">
        <w:instrText xml:space="preserve"> ADDIN EN.CITE </w:instrText>
      </w:r>
      <w:r w:rsidR="000E77E1">
        <w:fldChar w:fldCharType="begin">
          <w:fldData xml:space="preserve">PEVuZE5vdGU+PENpdGU+PEF1dGhvcj5XaWxraW5zb248L0F1dGhvcj48WWVhcj4yMDE2PC9ZZWFy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Y0MDU8L3BhZ2VzPjx2b2x1bWU+Mjwvdm9sdW1lPjxrZXl3b3Jkcz48a2V5d29yZD4qQXBu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Y4OTk1NDM8L3VybD48dXJsPmh0dHA6Ly9vcGVudXJsLmFjLnVrL3VrZmVkOmxp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0E77E1">
        <w:instrText xml:space="preserve"> ADDIN EN.CITE.DATA </w:instrText>
      </w:r>
      <w:r w:rsidR="000E77E1">
        <w:fldChar w:fldCharType="end"/>
      </w:r>
      <w:r w:rsidR="002B31F9">
        <w:fldChar w:fldCharType="separate"/>
      </w:r>
      <w:r w:rsidR="000E77E1">
        <w:rPr>
          <w:noProof/>
        </w:rPr>
        <w:t>(39)</w:t>
      </w:r>
      <w:r w:rsidR="002B31F9">
        <w:fldChar w:fldCharType="end"/>
      </w:r>
      <w:r w:rsidR="00F40200">
        <w:t>.</w:t>
      </w:r>
      <w:r w:rsidR="00F43ACD">
        <w:t xml:space="preserve"> </w:t>
      </w:r>
      <w:r w:rsidR="00AC57CB">
        <w:t>O</w:t>
      </w:r>
      <w:r w:rsidR="00EB5503">
        <w:t xml:space="preserve">ur </w:t>
      </w:r>
      <w:r w:rsidR="00E74B13">
        <w:t xml:space="preserve">update </w:t>
      </w:r>
      <w:r w:rsidR="00EB5503">
        <w:t xml:space="preserve">has </w:t>
      </w:r>
      <w:r w:rsidR="0076272C">
        <w:t xml:space="preserve">not </w:t>
      </w:r>
      <w:r w:rsidR="00EB5503">
        <w:t xml:space="preserve">found </w:t>
      </w:r>
      <w:r w:rsidR="0076272C">
        <w:t xml:space="preserve">any consistent and </w:t>
      </w:r>
      <w:r w:rsidR="00EB5503">
        <w:t xml:space="preserve">statistically significant differences between HHHFNC and NCPAP </w:t>
      </w:r>
      <w:r w:rsidR="00832332">
        <w:t xml:space="preserve">(or NIPPV) </w:t>
      </w:r>
      <w:r w:rsidR="00E74B13">
        <w:t xml:space="preserve">for </w:t>
      </w:r>
      <w:r w:rsidR="00170526">
        <w:t xml:space="preserve">the majority of </w:t>
      </w:r>
      <w:r w:rsidR="004E4AA6">
        <w:t xml:space="preserve">efficacy </w:t>
      </w:r>
      <w:r w:rsidR="00E74B13">
        <w:t>outcomes</w:t>
      </w:r>
      <w:r w:rsidR="008E1F17">
        <w:t xml:space="preserve">, including </w:t>
      </w:r>
      <w:r w:rsidR="0076272C">
        <w:t xml:space="preserve">the </w:t>
      </w:r>
      <w:r w:rsidR="008E1F17">
        <w:t>primary outcome of treatment failure</w:t>
      </w:r>
      <w:r w:rsidR="00AC57CB">
        <w:t xml:space="preserve">; similar findings have been reported from previous meta-analyses </w:t>
      </w:r>
      <w:r w:rsidR="002B31F9">
        <w:lastRenderedPageBreak/>
        <w:fldChar w:fldCharType="begin">
          <w:fldData xml:space="preserve">PEVuZE5vdGU+PENpdGU+PEF1dGhvcj5GbGVlbWFuPC9BdXRob3I+PFllYXI+MjAxNjwvWWVhcj48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E77E1">
        <w:instrText xml:space="preserve"> ADDIN EN.CITE </w:instrText>
      </w:r>
      <w:r w:rsidR="000E77E1">
        <w:fldChar w:fldCharType="begin">
          <w:fldData xml:space="preserve">PEVuZE5vdGU+PENpdGU+PEF1dGhvcj5GbGVlbWFuPC9BdXRob3I+PFllYXI+MjAxNjwvWWVhcj48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0E77E1">
        <w:instrText xml:space="preserve"> ADDIN EN.CITE.DATA </w:instrText>
      </w:r>
      <w:r w:rsidR="000E77E1">
        <w:fldChar w:fldCharType="end"/>
      </w:r>
      <w:r w:rsidR="002B31F9">
        <w:fldChar w:fldCharType="separate"/>
      </w:r>
      <w:r w:rsidR="000E77E1">
        <w:rPr>
          <w:noProof/>
        </w:rPr>
        <w:t>(9, 39, 40)</w:t>
      </w:r>
      <w:r w:rsidR="002B31F9">
        <w:fldChar w:fldCharType="end"/>
      </w:r>
      <w:r w:rsidR="00EB5503">
        <w:t>.</w:t>
      </w:r>
      <w:r w:rsidR="00E74B13">
        <w:t xml:space="preserve"> </w:t>
      </w:r>
      <w:r w:rsidR="00C44D83">
        <w:t xml:space="preserve">However, </w:t>
      </w:r>
      <w:r w:rsidR="00AC57CB">
        <w:t xml:space="preserve">we found that </w:t>
      </w:r>
      <w:r w:rsidR="00C44D83">
        <w:t xml:space="preserve">meta-analysis of adverse event rates from studies indicates </w:t>
      </w:r>
      <w:r w:rsidR="00FA795B">
        <w:t xml:space="preserve">statistically significantly </w:t>
      </w:r>
      <w:r w:rsidR="00E74B13">
        <w:t xml:space="preserve">fewer </w:t>
      </w:r>
      <w:r w:rsidR="00C44D83">
        <w:t xml:space="preserve">adverse </w:t>
      </w:r>
      <w:r w:rsidR="00E74B13">
        <w:t xml:space="preserve">events </w:t>
      </w:r>
      <w:r w:rsidR="00C44D83">
        <w:t xml:space="preserve">with HHHFNC </w:t>
      </w:r>
      <w:r w:rsidR="00B5050A">
        <w:t xml:space="preserve">than </w:t>
      </w:r>
      <w:r w:rsidR="00C44D83">
        <w:t xml:space="preserve">with </w:t>
      </w:r>
      <w:r w:rsidR="00B5050A">
        <w:t xml:space="preserve">NCPAP </w:t>
      </w:r>
      <w:r w:rsidR="00E74B13">
        <w:t xml:space="preserve">as measured by </w:t>
      </w:r>
      <w:r w:rsidR="000A1200">
        <w:t xml:space="preserve">air leak (for the post-extubation analysis) and </w:t>
      </w:r>
      <w:r w:rsidR="00E74B13">
        <w:t xml:space="preserve">nasal trauma </w:t>
      </w:r>
      <w:r w:rsidR="0002453A">
        <w:t xml:space="preserve">(for </w:t>
      </w:r>
      <w:r w:rsidR="00B5050A">
        <w:t xml:space="preserve">both </w:t>
      </w:r>
      <w:r w:rsidR="0002453A">
        <w:t xml:space="preserve">the </w:t>
      </w:r>
      <w:r w:rsidR="008E67B6">
        <w:t>post-extubation analysis</w:t>
      </w:r>
      <w:r w:rsidR="0002453A">
        <w:t xml:space="preserve"> and </w:t>
      </w:r>
      <w:r w:rsidR="007C5650">
        <w:t xml:space="preserve">analysis of </w:t>
      </w:r>
      <w:r w:rsidR="00254B17">
        <w:t>primary respiratory support</w:t>
      </w:r>
      <w:r w:rsidR="0002453A">
        <w:t>)</w:t>
      </w:r>
      <w:r w:rsidR="00EB5503">
        <w:t xml:space="preserve">. </w:t>
      </w:r>
      <w:r w:rsidR="00D81F41" w:rsidRPr="007B7996">
        <w:t xml:space="preserve">The reduced incidence in nasal trauma </w:t>
      </w:r>
      <w:r w:rsidR="00367A35" w:rsidRPr="007B7996">
        <w:t xml:space="preserve">identified by our review </w:t>
      </w:r>
      <w:r w:rsidR="00D81F41" w:rsidRPr="007B7996">
        <w:t>is one of the expected benefits of HHHFNC</w:t>
      </w:r>
      <w:r w:rsidR="008B43F6" w:rsidRPr="007B7996">
        <w:t xml:space="preserve">, </w:t>
      </w:r>
      <w:r w:rsidR="00AC57CB" w:rsidRPr="007B7996">
        <w:t xml:space="preserve">as previously reported by the authors of two meta-analyses </w:t>
      </w:r>
      <w:r w:rsidR="002B31F9" w:rsidRPr="007B7996">
        <w:fldChar w:fldCharType="begin">
          <w:fldData xml:space="preserve">PEVuZE5vdGU+PENpdGU+PEF1dGhvcj5Lb3RlY2hhPC9BdXRob3I+PFllYXI+MjAxNTwvWWVhcj48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0E77E1" w:rsidRPr="007B7996">
        <w:instrText xml:space="preserve"> ADDIN EN.CITE </w:instrText>
      </w:r>
      <w:r w:rsidR="000E77E1" w:rsidRPr="007B7996">
        <w:fldChar w:fldCharType="begin">
          <w:fldData xml:space="preserve">PEVuZE5vdGU+PENpdGU+PEF1dGhvcj5Lb3RlY2hhPC9BdXRob3I+PFllYXI+MjAxNTwvWWVhcj48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0E77E1" w:rsidRPr="007B7996">
        <w:instrText xml:space="preserve"> ADDIN EN.CITE.DATA </w:instrText>
      </w:r>
      <w:r w:rsidR="000E77E1" w:rsidRPr="007B7996">
        <w:fldChar w:fldCharType="end"/>
      </w:r>
      <w:r w:rsidR="002B31F9" w:rsidRPr="007B7996">
        <w:fldChar w:fldCharType="separate"/>
      </w:r>
      <w:r w:rsidR="000E77E1" w:rsidRPr="007B7996">
        <w:rPr>
          <w:noProof/>
        </w:rPr>
        <w:t>(39, 40)</w:t>
      </w:r>
      <w:r w:rsidR="002B31F9" w:rsidRPr="007B7996">
        <w:fldChar w:fldCharType="end"/>
      </w:r>
      <w:r w:rsidR="00D81F41" w:rsidRPr="007B7996">
        <w:t xml:space="preserve">. A </w:t>
      </w:r>
      <w:r w:rsidR="00AC57CB" w:rsidRPr="007B7996">
        <w:t xml:space="preserve">statistically significant </w:t>
      </w:r>
      <w:r w:rsidR="00D81F41" w:rsidRPr="007B7996">
        <w:t xml:space="preserve">reduction in air leak </w:t>
      </w:r>
      <w:r w:rsidR="0025632B" w:rsidRPr="007B7996">
        <w:t xml:space="preserve">has not however been previously </w:t>
      </w:r>
      <w:r w:rsidR="00AC57CB" w:rsidRPr="007B7996">
        <w:t>demonstrated by meta-analysis</w:t>
      </w:r>
      <w:r w:rsidR="0025632B" w:rsidRPr="007B7996">
        <w:t>. This reduction in air leak</w:t>
      </w:r>
      <w:r w:rsidR="00AC57CB" w:rsidRPr="007B7996">
        <w:t xml:space="preserve"> using HHHFNC for post-extubation </w:t>
      </w:r>
      <w:r w:rsidR="00D81F41" w:rsidRPr="007B7996">
        <w:t xml:space="preserve">compared to </w:t>
      </w:r>
      <w:r w:rsidR="00AC57CB" w:rsidRPr="007B7996">
        <w:t>using</w:t>
      </w:r>
      <w:r w:rsidR="00D81F41" w:rsidRPr="007B7996">
        <w:t xml:space="preserve"> NCPAP is an important finding.</w:t>
      </w:r>
      <w:r w:rsidR="00D81F41" w:rsidRPr="00204E5B">
        <w:t xml:space="preserve"> </w:t>
      </w:r>
      <w:r w:rsidR="00D81F41" w:rsidRPr="0044222E">
        <w:t xml:space="preserve">Air leak may cause hypoxia and increase the risk of intraventricular haemorrhage. </w:t>
      </w:r>
    </w:p>
    <w:p w14:paraId="7B522278" w14:textId="77777777" w:rsidR="00501767" w:rsidRDefault="00501767" w:rsidP="00F52ACB">
      <w:pPr>
        <w:pStyle w:val="LRiGnormal"/>
        <w:tabs>
          <w:tab w:val="left" w:pos="1134"/>
        </w:tabs>
      </w:pPr>
    </w:p>
    <w:p w14:paraId="14CF73A1" w14:textId="0464FD92" w:rsidR="00996890" w:rsidRDefault="00D81F41" w:rsidP="00F52ACB">
      <w:pPr>
        <w:pStyle w:val="LRiGnormal"/>
        <w:tabs>
          <w:tab w:val="left" w:pos="1134"/>
        </w:tabs>
      </w:pPr>
      <w:r w:rsidRPr="0044222E">
        <w:t xml:space="preserve">Given the apparent lack of difference in efficacy </w:t>
      </w:r>
      <w:r w:rsidR="00A9295E" w:rsidRPr="0043335C">
        <w:t>outcomes (treatment failure, BPD, death)</w:t>
      </w:r>
      <w:r w:rsidR="00A9295E">
        <w:t xml:space="preserve"> </w:t>
      </w:r>
      <w:r w:rsidRPr="0044222E">
        <w:t>between HHHFNC and NCPAP, the decision to use HHHFNC post-extubation will be a clinical one depending on the individual baby, perhaps taking into account their GA and size.</w:t>
      </w:r>
      <w:r w:rsidR="00A9295E">
        <w:t xml:space="preserve"> </w:t>
      </w:r>
      <w:r w:rsidR="00A9295E" w:rsidRPr="0043335C">
        <w:t xml:space="preserve">The numbers of preterm infants needed to treat (NNT) with HHHFNC </w:t>
      </w:r>
      <w:r w:rsidR="0010043E" w:rsidRPr="0043335C">
        <w:t>versus</w:t>
      </w:r>
      <w:r w:rsidR="00A9295E" w:rsidRPr="0043335C">
        <w:t xml:space="preserve"> NCPAP in order to prevent occurrences of nasal trauma or air leak may also be a consideration. </w:t>
      </w:r>
      <w:bookmarkStart w:id="38" w:name="_Hlk530748710"/>
      <w:r w:rsidR="00EA01AB" w:rsidRPr="0043335C">
        <w:t xml:space="preserve">The </w:t>
      </w:r>
      <w:r w:rsidR="0023656C" w:rsidRPr="0043335C">
        <w:t xml:space="preserve">NNT can only be meaningfully interpreted where there is a statistically significant difference between treatments </w:t>
      </w:r>
      <w:r w:rsidR="0023656C" w:rsidRPr="0043335C">
        <w:fldChar w:fldCharType="begin"/>
      </w:r>
      <w:r w:rsidR="0023656C" w:rsidRPr="0043335C">
        <w:instrText xml:space="preserve"> ADDIN EN.CITE &lt;EndNote&gt;&lt;Cite&gt;&lt;Author&gt;Muthu&lt;/Author&gt;&lt;Year&gt;2003&lt;/Year&gt;&lt;RecNum&gt;856&lt;/RecNum&gt;&lt;DisplayText&gt;(41)&lt;/DisplayText&gt;&lt;record&gt;&lt;rec-number&gt;856&lt;/rec-number&gt;&lt;foreign-keys&gt;&lt;key app="EN" db-id="pd92zap0v0aswfeves659zdtrrrwdzzarvrz" timestamp="1542886089"&gt;856&lt;/key&gt;&lt;/foreign-keys&gt;&lt;ref-type name="Journal Article"&gt;17&lt;/ref-type&gt;&lt;contributors&gt;&lt;authors&gt;&lt;author&gt;Muthu, V&lt;/author&gt;&lt;/authors&gt;&lt;/contributors&gt;&lt;titles&gt;&lt;title&gt;The number needed to treat: problems describing non-significant results&lt;/title&gt;&lt;secondary-title&gt;Evidence-based Mental Health &lt;/secondary-title&gt;&lt;/titles&gt;&lt;periodical&gt;&lt;full-title&gt;Evidence-based Mental Health&lt;/full-title&gt;&lt;abbr-1&gt;Evid Based Ment Health&lt;/abbr-1&gt;&lt;/periodical&gt;&lt;pages&gt;72&lt;/pages&gt;&lt;volume&gt;6&lt;/volume&gt;&lt;number&gt;3&lt;/number&gt;&lt;dates&gt;&lt;year&gt;2003&lt;/year&gt;&lt;pub-dates&gt;&lt;date&gt;Aug 6&lt;/date&gt;&lt;/pub-dates&gt;&lt;/dates&gt;&lt;urls&gt;&lt;/urls&gt;&lt;electronic-resource-num&gt;&lt;style face="underline" font="default" size="100%"&gt;http://dx.doi.org/10.1136/ebmh.6.3.72&lt;/style&gt;&lt;/electronic-resource-num&gt;&lt;remote-database-provider&gt;NLM&lt;/remote-database-provider&gt;&lt;language&gt;eng&lt;/language&gt;&lt;/record&gt;&lt;/Cite&gt;&lt;/EndNote&gt;</w:instrText>
      </w:r>
      <w:r w:rsidR="0023656C" w:rsidRPr="0043335C">
        <w:fldChar w:fldCharType="separate"/>
      </w:r>
      <w:r w:rsidR="0023656C" w:rsidRPr="0043335C">
        <w:rPr>
          <w:noProof/>
        </w:rPr>
        <w:t>(41)</w:t>
      </w:r>
      <w:r w:rsidR="0023656C" w:rsidRPr="0043335C">
        <w:fldChar w:fldCharType="end"/>
      </w:r>
      <w:r w:rsidR="0023656C" w:rsidRPr="0043335C">
        <w:t xml:space="preserve">. </w:t>
      </w:r>
      <w:bookmarkEnd w:id="38"/>
      <w:r w:rsidR="00A9295E" w:rsidRPr="0043335C">
        <w:t xml:space="preserve">From the results presented in our review, </w:t>
      </w:r>
      <w:r w:rsidR="00F52ACB" w:rsidRPr="0043335C">
        <w:t xml:space="preserve">as a post-extubation treatment, </w:t>
      </w:r>
      <w:r w:rsidR="00932061" w:rsidRPr="0043335C">
        <w:t>four</w:t>
      </w:r>
      <w:r w:rsidR="00F52ACB" w:rsidRPr="0043335C">
        <w:t xml:space="preserve"> (95% CI 4 to 5) preterm infants should receive HHHFNC versus NCPAP in order to prevent nasal trauma. The NNT for air leak is much larger and associated with greater uncertainty: 49 (95% CI 39 to 144) preterm infants should receive HHHFNC versus NCPAP in order to prevent air leak. As </w:t>
      </w:r>
      <w:r w:rsidR="00932061" w:rsidRPr="0043335C">
        <w:t xml:space="preserve">a treatment for </w:t>
      </w:r>
      <w:r w:rsidR="00F52ACB" w:rsidRPr="0043335C">
        <w:t>primary respiratory support, 15 (95% CI 11 to 27) preterm infants should receive HHHFNC versus NCPAP in order to prevent nasal trauma.</w:t>
      </w:r>
    </w:p>
    <w:p w14:paraId="31608768" w14:textId="5F37718D" w:rsidR="00C64D47" w:rsidRDefault="00C64D47" w:rsidP="00F52ACB">
      <w:pPr>
        <w:pStyle w:val="LRiGnormal"/>
        <w:tabs>
          <w:tab w:val="left" w:pos="1134"/>
        </w:tabs>
      </w:pPr>
    </w:p>
    <w:p w14:paraId="74E21077" w14:textId="0A5BE912" w:rsidR="006C7484" w:rsidRDefault="008E1F17" w:rsidP="00AB28DE">
      <w:pPr>
        <w:pStyle w:val="LRiGnormal"/>
      </w:pPr>
      <w:r>
        <w:t xml:space="preserve">While we found no evidence </w:t>
      </w:r>
      <w:r w:rsidR="00DA13BC">
        <w:t>of statistically</w:t>
      </w:r>
      <w:r>
        <w:t xml:space="preserve"> significant difference</w:t>
      </w:r>
      <w:r w:rsidR="00C44D83">
        <w:t>s</w:t>
      </w:r>
      <w:r>
        <w:t xml:space="preserve"> between HHHFNC and NCPAP </w:t>
      </w:r>
      <w:r w:rsidR="00832332">
        <w:t xml:space="preserve">(or NIPPV) </w:t>
      </w:r>
      <w:r>
        <w:t xml:space="preserve">for the </w:t>
      </w:r>
      <w:r w:rsidR="001C7BDD" w:rsidRPr="0043335C">
        <w:t>efficacy</w:t>
      </w:r>
      <w:r w:rsidR="00D81F41">
        <w:t xml:space="preserve"> </w:t>
      </w:r>
      <w:r>
        <w:t xml:space="preserve">outcomes, </w:t>
      </w:r>
      <w:r w:rsidR="005865E7">
        <w:t>this does not necessarily mean</w:t>
      </w:r>
      <w:r>
        <w:t xml:space="preserve"> that the two interventions are equivalent or that HHHFNC is noninferior to NCPAP</w:t>
      </w:r>
      <w:r w:rsidR="00832332">
        <w:t xml:space="preserve"> (or NIPPV)</w:t>
      </w:r>
      <w:r>
        <w:t>.</w:t>
      </w:r>
      <w:r w:rsidR="00832332">
        <w:t xml:space="preserve"> </w:t>
      </w:r>
      <w:r w:rsidR="00832332" w:rsidRPr="00C508D8">
        <w:t>In</w:t>
      </w:r>
      <w:r w:rsidR="00832332">
        <w:t>deed, in</w:t>
      </w:r>
      <w:r w:rsidR="00832332" w:rsidRPr="00C508D8">
        <w:t xml:space="preserve"> our previous review</w:t>
      </w:r>
      <w:r w:rsidR="00F40200">
        <w:t xml:space="preserve"> </w:t>
      </w:r>
      <w:r w:rsidR="002B31F9">
        <w:fldChar w:fldCharType="begin">
          <w:fldData xml:space="preserve">PEVuZE5vdGU+PENpdGU+PEF1dGhvcj5GbGVlbWFuPC9BdXRob3I+PFllYXI+MjAxNjwvWWVhcj48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</w:fldData>
        </w:fldChar>
      </w:r>
      <w:r w:rsidR="000E77E1">
        <w:instrText xml:space="preserve"> ADDIN EN.CITE </w:instrText>
      </w:r>
      <w:r w:rsidR="000E77E1">
        <w:fldChar w:fldCharType="begin">
          <w:fldData xml:space="preserve">PEVuZE5vdGU+PENpdGU+PEF1dGhvcj5GbGVlbWFuPC9BdXRob3I+PFllYXI+MjAxNjwvWWVhcj48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</w:fldData>
        </w:fldChar>
      </w:r>
      <w:r w:rsidR="000E77E1">
        <w:instrText xml:space="preserve"> ADDIN EN.CITE.DATA </w:instrText>
      </w:r>
      <w:r w:rsidR="000E77E1">
        <w:fldChar w:fldCharType="end"/>
      </w:r>
      <w:r w:rsidR="002B31F9">
        <w:fldChar w:fldCharType="separate"/>
      </w:r>
      <w:r w:rsidR="000E77E1">
        <w:rPr>
          <w:noProof/>
        </w:rPr>
        <w:t>(9)</w:t>
      </w:r>
      <w:r w:rsidR="002B31F9">
        <w:fldChar w:fldCharType="end"/>
      </w:r>
      <w:r w:rsidR="00832332" w:rsidRPr="00C508D8">
        <w:t xml:space="preserve"> we highlighted the need for large noninferiority trials to be conducted. </w:t>
      </w:r>
      <w:r w:rsidR="00F1524E">
        <w:lastRenderedPageBreak/>
        <w:t>Our original review did include</w:t>
      </w:r>
      <w:r w:rsidR="00F1524E" w:rsidRPr="00C508D8">
        <w:t xml:space="preserve"> one </w:t>
      </w:r>
      <w:r w:rsidR="00F1524E">
        <w:t>reasonably large (n</w:t>
      </w:r>
      <w:r w:rsidR="00C86E65">
        <w:t xml:space="preserve"> = </w:t>
      </w:r>
      <w:r w:rsidR="00F1524E">
        <w:t xml:space="preserve">303) </w:t>
      </w:r>
      <w:r w:rsidR="00F1524E" w:rsidRPr="00C508D8">
        <w:t xml:space="preserve">noninferiority trial </w:t>
      </w:r>
      <w:r w:rsidR="00F1524E">
        <w:t>comparing HHHFNC with NCPAP for post-extubation conducted by Manley et al</w:t>
      </w:r>
      <w:r w:rsidR="00F40200">
        <w:t xml:space="preserve"> </w:t>
      </w:r>
      <w:r w:rsidR="002B31F9">
        <w:fldChar w:fldCharType="begin"/>
      </w:r>
      <w:r w:rsidR="000E77E1">
        <w:instrText xml:space="preserve"> ADDIN EN.CITE &lt;EndNote&gt;&lt;Cite&gt;&lt;Author&gt;Manley&lt;/Author&gt;&lt;Year&gt;2013&lt;/Year&gt;&lt;RecNum&gt;631&lt;/RecNum&gt;&lt;DisplayText&gt;(28)&lt;/DisplayText&gt;&lt;record&gt;&lt;rec-number&gt;631&lt;/rec-number&gt;&lt;foreign-keys&gt;&lt;key app="EN" db-id="pd92zap0v0aswfeves659zdtrrrwdzzarvrz" timestamp="1503504079"&gt;631&lt;/key&gt;&lt;/foreign-keys&gt;&lt;ref-type name="Journal Article"&gt;17&lt;/ref-type&gt;&lt;contributors&gt;&lt;authors&gt;&lt;author&gt;Manley, B. J.&lt;/author&gt;&lt;author&gt;Owen, L. S.&lt;/author&gt;&lt;author&gt;Doyle, L. W.&lt;/author&gt;&lt;author&gt;Andersen, C. C.&lt;/author&gt;&lt;author&gt;Cartwright, D. W.&lt;/author&gt;&lt;author&gt;Pritchard, M. A.&lt;/author&gt;&lt;author&gt;Donath, S. M.&lt;/author&gt;&lt;author&gt;Davis, P. G.&lt;/author&gt;&lt;/authors&gt;&lt;/contributors&gt;&lt;titles&gt;&lt;title&gt;High-flow nasal cannulae in very preterm infants after extubation&lt;/title&gt;&lt;secondary-title&gt;New England Journal of Medicine&lt;/secondary-title&gt;&lt;/titles&gt;&lt;periodical&gt;&lt;full-title&gt;New England Journal of Medicine&lt;/full-title&gt;&lt;abbr-1&gt;N Engl J Med&lt;/abbr-1&gt;&lt;/periodical&gt;&lt;pages&gt;1425-33&lt;/pages&gt;&lt;volume&gt;369&lt;/volume&gt;&lt;number&gt;15&lt;/number&gt;&lt;keywords&gt;&lt;keyword&gt;Airway Extubation&lt;/keyword&gt;&lt;keyword&gt;Catheters&lt;/keyword&gt;&lt;keyword&gt;Continuous Positive Airway Pressure&lt;/keyword&gt;&lt;keyword&gt;Gestational Age&lt;/keyword&gt;&lt;keyword&gt;Infant, Newborn&lt;/keyword&gt;&lt;keyword&gt;Infant, Premature&lt;/keyword&gt;&lt;keyword&gt;Oxygen Inhalation Therapy [instrumentation] [methods]&lt;/keyword&gt;&lt;keyword&gt;Treatment Failure&lt;/keyword&gt;&lt;keyword&gt;Female[checkword]&lt;/keyword&gt;&lt;keyword&gt;Humans[checkword]&lt;/keyword&gt;&lt;keyword&gt;Male[checkword]&lt;/keyword&gt;&lt;keyword&gt;Sr-neonatal&lt;/keyword&gt;&lt;/keywords&gt;&lt;dates&gt;&lt;year&gt;2013&lt;/year&gt;&lt;/dates&gt;&lt;accession-num&gt;CN-00962529&lt;/accession-num&gt;&lt;work-type&gt;Multicenter Study; Randomized Controlled Trial; Research Support, Non-U.S. Gov&amp;apos;t&lt;/work-type&gt;&lt;urls&gt;&lt;related-urls&gt;&lt;url&gt;http://onlinelibrary.wiley.com/o/cochrane/clcentral/articles/529/CN-00962529/frame.html&lt;/url&gt;&lt;url&gt;http://www.nejm.org/doi/pdf/10.1056/NEJMoa1300071&lt;/url&gt;&lt;/related-urls&gt;&lt;/urls&gt;&lt;custom3&gt;Pubmed 24106935&lt;/custom3&gt;&lt;electronic-resource-num&gt;10.1056/NEJMoa1300071&lt;/electronic-resource-num&gt;&lt;/record&gt;&lt;/Cite&gt;&lt;/EndNote&gt;</w:instrText>
      </w:r>
      <w:r w:rsidR="002B31F9">
        <w:fldChar w:fldCharType="separate"/>
      </w:r>
      <w:r w:rsidR="000E77E1">
        <w:rPr>
          <w:noProof/>
        </w:rPr>
        <w:t>(28)</w:t>
      </w:r>
      <w:r w:rsidR="002B31F9">
        <w:fldChar w:fldCharType="end"/>
      </w:r>
      <w:r w:rsidR="00F40200">
        <w:t>.</w:t>
      </w:r>
      <w:r w:rsidR="00F1524E">
        <w:t xml:space="preserve"> This reported</w:t>
      </w:r>
      <w:r w:rsidR="00F1524E" w:rsidRPr="00C508D8">
        <w:t xml:space="preserve"> HHHFNC to be noninferior to NCPAP</w:t>
      </w:r>
      <w:r w:rsidR="00F1524E">
        <w:t>, utilising a composite outcome for treatment failure</w:t>
      </w:r>
      <w:r w:rsidR="00F40200">
        <w:t xml:space="preserve"> </w:t>
      </w:r>
      <w:r w:rsidR="002B31F9">
        <w:fldChar w:fldCharType="begin"/>
      </w:r>
      <w:r w:rsidR="000E77E1">
        <w:instrText xml:space="preserve"> ADDIN EN.CITE &lt;EndNote&gt;&lt;Cite&gt;&lt;Author&gt;Manley&lt;/Author&gt;&lt;Year&gt;2013&lt;/Year&gt;&lt;RecNum&gt;631&lt;/RecNum&gt;&lt;DisplayText&gt;(28)&lt;/DisplayText&gt;&lt;record&gt;&lt;rec-number&gt;631&lt;/rec-number&gt;&lt;foreign-keys&gt;&lt;key app="EN" db-id="pd92zap0v0aswfeves659zdtrrrwdzzarvrz" timestamp="1503504079"&gt;631&lt;/key&gt;&lt;/foreign-keys&gt;&lt;ref-type name="Journal Article"&gt;17&lt;/ref-type&gt;&lt;contributors&gt;&lt;authors&gt;&lt;author&gt;Manley, B. J.&lt;/author&gt;&lt;author&gt;Owen, L. S.&lt;/author&gt;&lt;author&gt;Doyle, L. W.&lt;/author&gt;&lt;author&gt;Andersen, C. C.&lt;/author&gt;&lt;author&gt;Cartwright, D. W.&lt;/author&gt;&lt;author&gt;Pritchard, M. A.&lt;/author&gt;&lt;author&gt;Donath, S. M.&lt;/author&gt;&lt;author&gt;Davis, P. G.&lt;/author&gt;&lt;/authors&gt;&lt;/contributors&gt;&lt;titles&gt;&lt;title&gt;High-flow nasal cannulae in very preterm infants after extubation&lt;/title&gt;&lt;secondary-title&gt;New England Journal of Medicine&lt;/secondary-title&gt;&lt;/titles&gt;&lt;periodical&gt;&lt;full-title&gt;New England Journal of Medicine&lt;/full-title&gt;&lt;abbr-1&gt;N Engl J Med&lt;/abbr-1&gt;&lt;/periodical&gt;&lt;pages&gt;1425-33&lt;/pages&gt;&lt;volume&gt;369&lt;/volume&gt;&lt;number&gt;15&lt;/number&gt;&lt;keywords&gt;&lt;keyword&gt;Airway Extubation&lt;/keyword&gt;&lt;keyword&gt;Catheters&lt;/keyword&gt;&lt;keyword&gt;Continuous Positive Airway Pressure&lt;/keyword&gt;&lt;keyword&gt;Gestational Age&lt;/keyword&gt;&lt;keyword&gt;Infant, Newborn&lt;/keyword&gt;&lt;keyword&gt;Infant, Premature&lt;/keyword&gt;&lt;keyword&gt;Oxygen Inhalation Therapy [instrumentation] [methods]&lt;/keyword&gt;&lt;keyword&gt;Treatment Failure&lt;/keyword&gt;&lt;keyword&gt;Female[checkword]&lt;/keyword&gt;&lt;keyword&gt;Humans[checkword]&lt;/keyword&gt;&lt;keyword&gt;Male[checkword]&lt;/keyword&gt;&lt;keyword&gt;Sr-neonatal&lt;/keyword&gt;&lt;/keywords&gt;&lt;dates&gt;&lt;year&gt;2013&lt;/year&gt;&lt;/dates&gt;&lt;accession-num&gt;CN-00962529&lt;/accession-num&gt;&lt;work-type&gt;Multicenter Study; Randomized Controlled Trial; Research Support, Non-U.S. Gov&amp;apos;t&lt;/work-type&gt;&lt;urls&gt;&lt;related-urls&gt;&lt;url&gt;http://onlinelibrary.wiley.com/o/cochrane/clcentral/articles/529/CN-00962529/frame.html&lt;/url&gt;&lt;url&gt;http://www.nejm.org/doi/pdf/10.1056/NEJMoa1300071&lt;/url&gt;&lt;/related-urls&gt;&lt;/urls&gt;&lt;custom3&gt;Pubmed 24106935&lt;/custom3&gt;&lt;electronic-resource-num&gt;10.1056/NEJMoa1300071&lt;/electronic-resource-num&gt;&lt;/record&gt;&lt;/Cite&gt;&lt;/EndNote&gt;</w:instrText>
      </w:r>
      <w:r w:rsidR="002B31F9">
        <w:fldChar w:fldCharType="separate"/>
      </w:r>
      <w:r w:rsidR="000E77E1">
        <w:rPr>
          <w:noProof/>
        </w:rPr>
        <w:t>(28)</w:t>
      </w:r>
      <w:r w:rsidR="002B31F9">
        <w:fldChar w:fldCharType="end"/>
      </w:r>
      <w:r w:rsidR="00F40200">
        <w:t>.</w:t>
      </w:r>
      <w:r w:rsidR="00F1524E">
        <w:t xml:space="preserve"> Our</w:t>
      </w:r>
      <w:r w:rsidR="00832332" w:rsidRPr="00C508D8">
        <w:t xml:space="preserve"> update</w:t>
      </w:r>
      <w:r w:rsidR="00F1524E">
        <w:t>d review</w:t>
      </w:r>
      <w:r w:rsidR="00832332" w:rsidRPr="00C508D8">
        <w:t xml:space="preserve"> includes </w:t>
      </w:r>
      <w:r w:rsidR="0034272A">
        <w:t>three</w:t>
      </w:r>
      <w:r w:rsidR="00832332" w:rsidRPr="00C508D8">
        <w:t xml:space="preserve"> </w:t>
      </w:r>
      <w:r w:rsidR="00F1524E">
        <w:t>additional</w:t>
      </w:r>
      <w:r w:rsidR="00832332" w:rsidRPr="00C508D8">
        <w:t xml:space="preserve"> </w:t>
      </w:r>
      <w:r w:rsidR="00F1524E">
        <w:t xml:space="preserve">noninferiority trials, </w:t>
      </w:r>
      <w:r w:rsidR="0034272A">
        <w:t>all</w:t>
      </w:r>
      <w:r w:rsidR="00F1524E">
        <w:t xml:space="preserve"> of primary respiratory support, from the large</w:t>
      </w:r>
      <w:r w:rsidR="00832332">
        <w:t xml:space="preserve"> HIPSTER trial (n</w:t>
      </w:r>
      <w:r w:rsidR="00C86E65">
        <w:t xml:space="preserve"> = </w:t>
      </w:r>
      <w:r w:rsidR="00832332">
        <w:t>564)</w:t>
      </w:r>
      <w:r w:rsidR="00F40200">
        <w:t xml:space="preserve"> </w:t>
      </w:r>
      <w:r w:rsidR="002B31F9">
        <w:fldChar w:fldCharType="begin">
          <w:fldData xml:space="preserve">PEVuZE5vdGU+PENpdGU+PEF1dGhvcj5Sb2JlcnRzPC9BdXRob3I+PFllYXI+MjAxNjwvWWVhcj48
UmVjTnVtPjg2PC9SZWNOdW0+PERpc3BsYXlUZXh0PigzMy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0E77E1">
        <w:instrText xml:space="preserve"> ADDIN EN.CITE </w:instrText>
      </w:r>
      <w:r w:rsidR="000E77E1">
        <w:fldChar w:fldCharType="begin">
          <w:fldData xml:space="preserve">PEVuZE5vdGU+PENpdGU+PEF1dGhvcj5Sb2JlcnRzPC9BdXRob3I+PFllYXI+MjAxNjwvWWVhcj48
UmVjTnVtPjg2PC9SZWNOdW0+PERpc3BsYXlUZXh0PigzMy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0E77E1">
        <w:instrText xml:space="preserve"> ADDIN EN.CITE.DATA </w:instrText>
      </w:r>
      <w:r w:rsidR="000E77E1">
        <w:fldChar w:fldCharType="end"/>
      </w:r>
      <w:r w:rsidR="002B31F9">
        <w:fldChar w:fldCharType="separate"/>
      </w:r>
      <w:r w:rsidR="000E77E1">
        <w:rPr>
          <w:noProof/>
        </w:rPr>
        <w:t>(33)</w:t>
      </w:r>
      <w:r w:rsidR="002B31F9">
        <w:fldChar w:fldCharType="end"/>
      </w:r>
      <w:r w:rsidR="00832332">
        <w:t xml:space="preserve"> and </w:t>
      </w:r>
      <w:r w:rsidR="00F1524E">
        <w:t>RCT</w:t>
      </w:r>
      <w:r w:rsidR="0034272A">
        <w:t>s</w:t>
      </w:r>
      <w:r w:rsidR="00F1524E">
        <w:t xml:space="preserve"> conducted </w:t>
      </w:r>
      <w:r w:rsidR="00832332">
        <w:t xml:space="preserve">by </w:t>
      </w:r>
      <w:proofErr w:type="spellStart"/>
      <w:r w:rsidR="00832332">
        <w:t>Lavizzari</w:t>
      </w:r>
      <w:proofErr w:type="spellEnd"/>
      <w:r w:rsidR="00832332">
        <w:t xml:space="preserve"> et al (n</w:t>
      </w:r>
      <w:r w:rsidR="00C86E65">
        <w:t xml:space="preserve"> = </w:t>
      </w:r>
      <w:r w:rsidR="00832332">
        <w:t>316)</w:t>
      </w:r>
      <w:r w:rsidR="00F40200">
        <w:t xml:space="preserve"> </w:t>
      </w:r>
      <w:r w:rsidR="002B31F9">
        <w:fldChar w:fldCharType="begin">
          <w:fldData xml:space="preserve">PEVuZE5vdGU+PENpdGU+PEF1dGhvcj5MYXZpenphcmk8L0F1dGhvcj48WWVhcj4yMDE2PC9ZZWFy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0E77E1">
        <w:instrText xml:space="preserve"> ADDIN EN.CITE </w:instrText>
      </w:r>
      <w:r w:rsidR="000E77E1">
        <w:fldChar w:fldCharType="begin">
          <w:fldData xml:space="preserve">PEVuZE5vdGU+PENpdGU+PEF1dGhvcj5MYXZpenphcmk8L0F1dGhvcj48WWVhcj4yMDE2PC9ZZWFy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0E77E1">
        <w:instrText xml:space="preserve"> ADDIN EN.CITE.DATA </w:instrText>
      </w:r>
      <w:r w:rsidR="000E77E1">
        <w:fldChar w:fldCharType="end"/>
      </w:r>
      <w:r w:rsidR="002B31F9">
        <w:fldChar w:fldCharType="separate"/>
      </w:r>
      <w:r w:rsidR="000E77E1">
        <w:rPr>
          <w:noProof/>
        </w:rPr>
        <w:t>(25)</w:t>
      </w:r>
      <w:r w:rsidR="002B31F9">
        <w:fldChar w:fldCharType="end"/>
      </w:r>
      <w:r w:rsidR="00832332">
        <w:t xml:space="preserve"> </w:t>
      </w:r>
      <w:r w:rsidR="0034272A">
        <w:t xml:space="preserve">and </w:t>
      </w:r>
      <w:proofErr w:type="spellStart"/>
      <w:r w:rsidR="0034272A">
        <w:t>Murki</w:t>
      </w:r>
      <w:proofErr w:type="spellEnd"/>
      <w:r w:rsidR="0034272A">
        <w:t xml:space="preserve"> et al (n = 279)</w:t>
      </w:r>
      <w:r w:rsidR="00F40200">
        <w:t xml:space="preserve"> </w:t>
      </w:r>
      <w:r w:rsidR="002B31F9">
        <w:fldChar w:fldCharType="begin"/>
      </w:r>
      <w:r w:rsidR="000E77E1">
        <w:instrText xml:space="preserve"> ADDIN EN.CITE &lt;EndNote&gt;&lt;Cite&gt;&lt;Author&gt;Murki&lt;/Author&gt;&lt;Year&gt;2018&lt;/Year&gt;&lt;RecNum&gt;833&lt;/RecNum&gt;&lt;DisplayText&gt;(38)&lt;/DisplayText&gt;&lt;record&gt;&lt;rec-number&gt;833&lt;/rec-number&gt;&lt;foreign-keys&gt;&lt;key app="EN" db-id="pd92zap0v0aswfeves659zdtrrrwdzzarvrz" timestamp="1520499634"&gt;833&lt;/key&gt;&lt;/foreign-keys&gt;&lt;ref-type name="Journal Article"&gt;17&lt;/ref-type&gt;&lt;contributors&gt;&lt;authors&gt;&lt;author&gt;Murki, S.&lt;/author&gt;&lt;author&gt;Singh, J.&lt;/author&gt;&lt;author&gt;Khant, C.&lt;/author&gt;&lt;author&gt;Kumar Dash, S.&lt;/author&gt;&lt;author&gt;Oleti, T. P.&lt;/author&gt;&lt;author&gt;Joy, P.&lt;/author&gt;&lt;author&gt;Kabra, N. S.&lt;/author&gt;&lt;/authors&gt;&lt;/contributors&gt;&lt;auth-address&gt;(Murki, Singh, Oleti, Joy) aFernandez Hospital, Hyderabad, India (Khant, Kumar Dash, Kabra) bSurya Hospital, Mumbai, India&lt;/auth-address&gt;&lt;titles&gt;&lt;title&gt;High-Flow Nasal Cannula versus Nasal Continuous Positive Airway Pressure for Primary Respiratory Support in Preterm Infants with Respiratory Distress: A Randomized Controlled Trial&lt;/title&gt;&lt;secondary-title&gt;Neonatology&lt;/secondary-title&gt;&lt;/titles&gt;&lt;periodical&gt;&lt;full-title&gt;Neonatology&lt;/full-title&gt;&lt;abbr-1&gt;Neonatology&lt;/abbr-1&gt;&lt;/periodical&gt;&lt;pages&gt;235-241&lt;/pages&gt;&lt;dates&gt;&lt;year&gt;2018&lt;/year&gt;&lt;pub-dates&gt;&lt;date&gt;23 Jan&lt;/date&gt;&lt;/pub-dates&gt;&lt;/dates&gt;&lt;accession-num&gt;620363966&lt;/accession-num&gt;&lt;urls&gt;&lt;related-urls&gt;&lt;url&gt;http://ovidsp.ovid.com/ovidweb.cgi?T=JS&amp;amp;CSC=Y&amp;amp;NEWS=N&amp;amp;PAGE=fulltext&amp;amp;D=emexb&amp;amp;AN=620363966&lt;/url&gt;&lt;url&gt;https://4044117.odslr.com/resolver/full?sid=OVID:embase&amp;amp;id=pmid:&amp;amp;id=doi:10.1159%2F000484400&amp;amp;issn=1661-7800&amp;amp;isbn=&amp;amp;volume=&amp;amp;issue=&amp;amp;spage=235&amp;amp;pages=235-241&amp;amp;date=2018&amp;amp;title=Neonatology&amp;amp;atitle=High-Flow+Nasal+Cannula+versus+Nasal+Continuous+Positive+Airway+Pressure+for+Primary+Respiratory+Support+in+Preterm+Infants+with+Respiratory+Distress%3A+A+Randomized+Controlled+Trial&amp;amp;aulast=Murki&amp;amp;pid=%3Cauthor%3EMurki+S.%3BSingh+J.%3BKhant+C.%3BKumar+Dash+S.%3BOleti+T.P.%3BJoy+P.%3BKabra+N.S.%3C%2Fauthor%3E%3CAN%3E620363966%3C%2FAN%3E%3CDT%3EArticle+In+Press%3C%2FDT%3E&lt;/url&gt;&lt;/related-urls&gt;&lt;/urls&gt;&lt;/record&gt;&lt;/Cite&gt;&lt;/EndNote&gt;</w:instrText>
      </w:r>
      <w:r w:rsidR="002B31F9">
        <w:fldChar w:fldCharType="separate"/>
      </w:r>
      <w:r w:rsidR="000E77E1">
        <w:rPr>
          <w:noProof/>
        </w:rPr>
        <w:t>(38)</w:t>
      </w:r>
      <w:r w:rsidR="002B31F9">
        <w:fldChar w:fldCharType="end"/>
      </w:r>
      <w:r w:rsidR="00F40200">
        <w:t>.</w:t>
      </w:r>
      <w:r w:rsidR="0034272A">
        <w:t xml:space="preserve"> </w:t>
      </w:r>
      <w:r w:rsidR="00832332">
        <w:t>The</w:t>
      </w:r>
      <w:r w:rsidR="00832332" w:rsidRPr="00C508D8">
        <w:t xml:space="preserve"> results from </w:t>
      </w:r>
      <w:r w:rsidR="00685176">
        <w:t>the</w:t>
      </w:r>
      <w:r w:rsidR="00832332">
        <w:t xml:space="preserve"> study </w:t>
      </w:r>
      <w:r w:rsidR="00685176">
        <w:t xml:space="preserve">by </w:t>
      </w:r>
      <w:proofErr w:type="spellStart"/>
      <w:r w:rsidR="00685176">
        <w:t>Lavizzari</w:t>
      </w:r>
      <w:proofErr w:type="spellEnd"/>
      <w:r w:rsidR="00685176">
        <w:t xml:space="preserve"> et al</w:t>
      </w:r>
      <w:r w:rsidR="00F40200">
        <w:t xml:space="preserve"> </w:t>
      </w:r>
      <w:r w:rsidR="002B31F9">
        <w:fldChar w:fldCharType="begin">
          <w:fldData xml:space="preserve">PEVuZE5vdGU+PENpdGU+PEF1dGhvcj5MYXZpenphcmk8L0F1dGhvcj48WWVhcj4yMDE2PC9ZZWFy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0E77E1">
        <w:instrText xml:space="preserve"> ADDIN EN.CITE </w:instrText>
      </w:r>
      <w:r w:rsidR="000E77E1">
        <w:fldChar w:fldCharType="begin">
          <w:fldData xml:space="preserve">PEVuZE5vdGU+PENpdGU+PEF1dGhvcj5MYXZpenphcmk8L0F1dGhvcj48WWVhcj4yMDE2PC9ZZWFy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0E77E1">
        <w:instrText xml:space="preserve"> ADDIN EN.CITE.DATA </w:instrText>
      </w:r>
      <w:r w:rsidR="000E77E1">
        <w:fldChar w:fldCharType="end"/>
      </w:r>
      <w:r w:rsidR="002B31F9">
        <w:fldChar w:fldCharType="separate"/>
      </w:r>
      <w:r w:rsidR="000E77E1">
        <w:rPr>
          <w:noProof/>
        </w:rPr>
        <w:t>(25)</w:t>
      </w:r>
      <w:r w:rsidR="002B31F9">
        <w:fldChar w:fldCharType="end"/>
      </w:r>
      <w:r w:rsidR="00685176">
        <w:t xml:space="preserve"> </w:t>
      </w:r>
      <w:r w:rsidR="00832332">
        <w:t>found</w:t>
      </w:r>
      <w:r w:rsidR="00832332" w:rsidRPr="00C508D8">
        <w:t xml:space="preserve"> HHHFNC to be noninferior to NCPAP for the primary outcome </w:t>
      </w:r>
      <w:r w:rsidR="00832332">
        <w:t>(</w:t>
      </w:r>
      <w:r w:rsidR="00832332" w:rsidRPr="00C508D8">
        <w:t>need for intubation within 3 days</w:t>
      </w:r>
      <w:r w:rsidR="00F40200">
        <w:t xml:space="preserve"> </w:t>
      </w:r>
      <w:r w:rsidR="002B31F9">
        <w:fldChar w:fldCharType="begin">
          <w:fldData xml:space="preserve">PEVuZE5vdGU+PENpdGU+PEF1dGhvcj5MYXZpenphcmk8L0F1dGhvcj48WWVhcj4yMDE2PC9ZZWFy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0E77E1">
        <w:instrText xml:space="preserve"> ADDIN EN.CITE </w:instrText>
      </w:r>
      <w:r w:rsidR="000E77E1">
        <w:fldChar w:fldCharType="begin">
          <w:fldData xml:space="preserve">PEVuZE5vdGU+PENpdGU+PEF1dGhvcj5MYXZpenphcmk8L0F1dGhvcj48WWVhcj4yMDE2PC9ZZWFy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0E77E1">
        <w:instrText xml:space="preserve"> ADDIN EN.CITE.DATA </w:instrText>
      </w:r>
      <w:r w:rsidR="000E77E1">
        <w:fldChar w:fldCharType="end"/>
      </w:r>
      <w:r w:rsidR="002B31F9">
        <w:fldChar w:fldCharType="separate"/>
      </w:r>
      <w:r w:rsidR="000E77E1">
        <w:rPr>
          <w:noProof/>
        </w:rPr>
        <w:t>(25)</w:t>
      </w:r>
      <w:r w:rsidR="002B31F9">
        <w:fldChar w:fldCharType="end"/>
      </w:r>
      <w:r w:rsidR="00832332" w:rsidRPr="00C508D8">
        <w:t xml:space="preserve">). </w:t>
      </w:r>
      <w:r w:rsidR="00F1524E">
        <w:t>However</w:t>
      </w:r>
      <w:r w:rsidR="004B75DF">
        <w:t>,</w:t>
      </w:r>
      <w:r w:rsidR="00F1524E">
        <w:t xml:space="preserve"> the HIPSTER </w:t>
      </w:r>
      <w:r w:rsidR="004B75DF">
        <w:t>trial</w:t>
      </w:r>
      <w:r w:rsidR="004B75DF" w:rsidRPr="0037252B">
        <w:t xml:space="preserve"> </w:t>
      </w:r>
      <w:r w:rsidR="00685176">
        <w:t xml:space="preserve">and the trial by </w:t>
      </w:r>
      <w:proofErr w:type="spellStart"/>
      <w:r w:rsidR="00685176">
        <w:t>Murki</w:t>
      </w:r>
      <w:proofErr w:type="spellEnd"/>
      <w:r w:rsidR="00685176">
        <w:t xml:space="preserve"> et al </w:t>
      </w:r>
      <w:r w:rsidR="004B75DF">
        <w:t>not</w:t>
      </w:r>
      <w:r w:rsidR="00F1524E">
        <w:t xml:space="preserve"> only failed to show HHHFNC to be noninferior but found the difference between arms to be statistically </w:t>
      </w:r>
      <w:r w:rsidR="00F1524E" w:rsidRPr="007B7996">
        <w:t>significant</w:t>
      </w:r>
      <w:r w:rsidR="00360214" w:rsidRPr="007B7996">
        <w:t xml:space="preserve"> in favour of NCPAP</w:t>
      </w:r>
      <w:r w:rsidR="00F1524E" w:rsidRPr="007B7996">
        <w:t>, again</w:t>
      </w:r>
      <w:r w:rsidR="00F1524E">
        <w:t xml:space="preserve"> utilising a composite outcome for treatment failure</w:t>
      </w:r>
      <w:r w:rsidR="00F40200">
        <w:t xml:space="preserve"> </w:t>
      </w:r>
      <w:r w:rsidR="002B31F9">
        <w:fldChar w:fldCharType="begin">
          <w:fldData xml:space="preserve">PEVuZE5vdGU+PENpdGU+PEF1dGhvcj5Sb2JlcnRzPC9BdXRob3I+PFllYXI+MjAxNjwvWWVhcj48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NYW5sZXksIEJy
ZXR0IEo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Gcm9pc2xhbmQsIERhZyBI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RG9uYXRoLCBTdXNhbiBNLiBGcm9tIE5lb25hdGFsIFNl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Q
cml0Y2hhcmQsIE1hcmdvIEE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DYXJ0d3JpZ2h0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Ex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</w:fldData>
        </w:fldChar>
      </w:r>
      <w:r w:rsidR="000E77E1">
        <w:instrText xml:space="preserve"> ADDIN EN.CITE </w:instrText>
      </w:r>
      <w:r w:rsidR="000E77E1">
        <w:fldChar w:fldCharType="begin">
          <w:fldData xml:space="preserve">PEVuZE5vdGU+PENpdGU+PEF1dGhvcj5Sb2JlcnRzPC9BdXRob3I+PFllYXI+MjAxNjwvWWVhcj48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NYW5sZXksIEJy
ZXR0IEo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Gcm9pc2xhbmQsIERhZyBI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RG9uYXRoLCBTdXNhbiBNLiBGcm9tIE5lb25hdGFsIFNl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Q
cml0Y2hhcmQsIE1hcmdvIEE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DYXJ0d3JpZ2h0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Ex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</w:fldData>
        </w:fldChar>
      </w:r>
      <w:r w:rsidR="000E77E1">
        <w:instrText xml:space="preserve"> ADDIN EN.CITE.DATA </w:instrText>
      </w:r>
      <w:r w:rsidR="000E77E1">
        <w:fldChar w:fldCharType="end"/>
      </w:r>
      <w:r w:rsidR="002B31F9">
        <w:fldChar w:fldCharType="separate"/>
      </w:r>
      <w:r w:rsidR="000E77E1">
        <w:rPr>
          <w:noProof/>
        </w:rPr>
        <w:t>(33, 38)</w:t>
      </w:r>
      <w:r w:rsidR="002B31F9">
        <w:fldChar w:fldCharType="end"/>
      </w:r>
      <w:r w:rsidR="00F40200">
        <w:t>.</w:t>
      </w:r>
      <w:r w:rsidR="00F1524E">
        <w:t xml:space="preserve"> A</w:t>
      </w:r>
      <w:r w:rsidR="00F1524E" w:rsidRPr="0037252B">
        <w:t xml:space="preserve">s a result of </w:t>
      </w:r>
      <w:r w:rsidR="00F1524E">
        <w:t>the</w:t>
      </w:r>
      <w:r w:rsidR="00F1524E" w:rsidRPr="0037252B">
        <w:t xml:space="preserve"> large difference</w:t>
      </w:r>
      <w:r w:rsidR="00F1524E">
        <w:t xml:space="preserve"> between interventions in treatment failure </w:t>
      </w:r>
      <w:r w:rsidR="00685176">
        <w:t>in both these studies</w:t>
      </w:r>
      <w:r w:rsidR="0016749C">
        <w:t>,</w:t>
      </w:r>
      <w:r w:rsidR="00F1524E" w:rsidRPr="0037252B">
        <w:t xml:space="preserve"> </w:t>
      </w:r>
      <w:r w:rsidR="00F1524E">
        <w:t xml:space="preserve">the </w:t>
      </w:r>
      <w:r w:rsidR="00685176">
        <w:t>trials</w:t>
      </w:r>
      <w:r w:rsidR="00F1524E">
        <w:t xml:space="preserve"> w</w:t>
      </w:r>
      <w:r w:rsidR="00685176">
        <w:t>ere</w:t>
      </w:r>
      <w:r w:rsidR="00F1524E">
        <w:t xml:space="preserve"> </w:t>
      </w:r>
      <w:r w:rsidR="00F1524E" w:rsidRPr="0037252B">
        <w:t>stopped early</w:t>
      </w:r>
      <w:r w:rsidR="00F1524E">
        <w:t>.</w:t>
      </w:r>
      <w:r w:rsidR="006C7484">
        <w:t xml:space="preserve"> It should however be noted that intubation rates were relatively similar between arms in </w:t>
      </w:r>
      <w:r w:rsidR="009A019C">
        <w:t>both studies</w:t>
      </w:r>
      <w:r w:rsidR="006C7484">
        <w:t>.</w:t>
      </w:r>
    </w:p>
    <w:p w14:paraId="03091668" w14:textId="0EAD5679" w:rsidR="00AC4228" w:rsidRDefault="00AC4228" w:rsidP="00AB28DE">
      <w:pPr>
        <w:pStyle w:val="LRiGnormal"/>
      </w:pPr>
    </w:p>
    <w:p w14:paraId="72C2E7ED" w14:textId="4420DA90" w:rsidR="001037B0" w:rsidRPr="007B7996" w:rsidRDefault="001037B0" w:rsidP="001037B0">
      <w:pPr>
        <w:pStyle w:val="LRiGnormal"/>
      </w:pPr>
      <w:r w:rsidRPr="007B7996">
        <w:t>Aside from the previously cited systematic reviews, we are aware of a recently published rapid review of HHHFNC</w:t>
      </w:r>
      <w:r w:rsidR="00471027">
        <w:t xml:space="preserve"> </w:t>
      </w:r>
      <w:r w:rsidR="00471027" w:rsidRPr="0043335C">
        <w:fldChar w:fldCharType="begin"/>
      </w:r>
      <w:r w:rsidR="00471027" w:rsidRPr="0043335C">
        <w:instrText xml:space="preserve"> ADDIN EN.CITE &lt;EndNote&gt;&lt;Cite&gt;&lt;Author&gt;Conte&lt;/Author&gt;&lt;Year&gt;2018&lt;/Year&gt;&lt;RecNum&gt;855&lt;/RecNum&gt;&lt;DisplayText&gt;(42)&lt;/DisplayText&gt;&lt;record&gt;&lt;rec-number&gt;855&lt;/rec-number&gt;&lt;foreign-keys&gt;&lt;key app="EN" db-id="pd92zap0v0aswfeves659zdtrrrwdzzarvrz" timestamp="1529076248"&gt;855&lt;/key&gt;&lt;/foreign-keys&gt;&lt;ref-type name="Journal Article"&gt;17&lt;/ref-type&gt;&lt;contributors&gt;&lt;authors&gt;&lt;author&gt;Conte, F.&lt;/author&gt;&lt;author&gt;Orfeo, L.&lt;/author&gt;&lt;author&gt;Gizzi, C.&lt;/author&gt;&lt;author&gt;Massenzi, L.&lt;/author&gt;&lt;author&gt;Fasola, S.&lt;/author&gt;&lt;/authors&gt;&lt;/contributors&gt;&lt;auth-address&gt;Neonatal Intensive Care Unit, San Giovanni Calibita Fatebenefratelli Hospital, Rome, Italy.&amp;#xD;Neonatal Intensive Care Unit, Azienda Ospedaliera Regionale San Carlo, Potenza, Italy.&amp;#xD;Institute of Biomedicine and Molecular Immunology, National Research Council of Italy, Palermo, Italy.&amp;#xD;Department of Economic, Business and Statistical Sciences, University of Palermo, Palermo, Italy.&lt;/auth-address&gt;&lt;titles&gt;&lt;title&gt;Rapid systematic review shows that using a high-flow nasal cannula is inferior to nasal continuous positive airway pressure as first-line support in preterm neonates&lt;/title&gt;&lt;secondary-title&gt;Acta Paediatr&lt;/secondary-title&gt;&lt;alt-title&gt;Acta paediatrica (Oslo, Norway : 1992)&lt;/alt-title&gt;&lt;/titles&gt;&lt;periodical&gt;&lt;full-title&gt;Acta Paediatrica&lt;/full-title&gt;&lt;abbr-1&gt;Acta Paediatr&lt;/abbr-1&gt;&lt;/periodical&gt;&lt;edition&gt;2018/05/12&lt;/edition&gt;&lt;keywords&gt;&lt;keyword&gt;Bronchopulmonary dysplasia&lt;/keyword&gt;&lt;keyword&gt;Continuous positive airway pressure&lt;/keyword&gt;&lt;keyword&gt;High-flow nasal cannula&lt;/keyword&gt;&lt;keyword&gt;Neonate&lt;/keyword&gt;&lt;keyword&gt;Respiratory distress&lt;/keyword&gt;&lt;/keywords&gt;&lt;dates&gt;&lt;year&gt;2018&lt;/year&gt;&lt;pub-dates&gt;&lt;date&gt;May 11&lt;/date&gt;&lt;/pub-dates&gt;&lt;/dates&gt;&lt;isbn&gt;0803-5253&lt;/isbn&gt;&lt;accession-num&gt;29751368&lt;/accession-num&gt;&lt;urls&gt;&lt;/urls&gt;&lt;electronic-resource-num&gt;10.1111/apa.14396&lt;/electronic-resource-num&gt;&lt;remote-database-provider&gt;NLM&lt;/remote-database-provider&gt;&lt;language&gt;eng&lt;/language&gt;&lt;/record&gt;&lt;/Cite&gt;&lt;/EndNote&gt;</w:instrText>
      </w:r>
      <w:r w:rsidR="00471027" w:rsidRPr="0043335C">
        <w:fldChar w:fldCharType="separate"/>
      </w:r>
      <w:r w:rsidR="00471027" w:rsidRPr="0043335C">
        <w:rPr>
          <w:noProof/>
        </w:rPr>
        <w:t>(42)</w:t>
      </w:r>
      <w:r w:rsidR="00471027" w:rsidRPr="0043335C">
        <w:fldChar w:fldCharType="end"/>
      </w:r>
      <w:r w:rsidRPr="0043335C">
        <w:t>.</w:t>
      </w:r>
      <w:r w:rsidRPr="007B7996">
        <w:t xml:space="preserve">  This review was more limited than ours both in scope (as it focussed on HHHFNC </w:t>
      </w:r>
      <w:r w:rsidR="001C7BDD" w:rsidRPr="0043335C">
        <w:t>as a treatment for</w:t>
      </w:r>
      <w:r w:rsidR="001C7BDD">
        <w:t xml:space="preserve"> </w:t>
      </w:r>
      <w:r w:rsidRPr="007B7996">
        <w:t xml:space="preserve">primary respiratory support) and eligibility (the review was limited to studies in English). Searches were also conducted in June 2017, whereas ours were last conducted in March 2018. It therefore included fewer studies. As with our review, it found no </w:t>
      </w:r>
      <w:r w:rsidR="001C7BDD" w:rsidRPr="0043335C">
        <w:t>statistically</w:t>
      </w:r>
      <w:r w:rsidR="001C7BDD">
        <w:t xml:space="preserve"> </w:t>
      </w:r>
      <w:r w:rsidRPr="007B7996">
        <w:t>significant differences between HHHFNC and NCPAP in the need for intubation or BPD. It did however find that HHHFNC used for primary respirator</w:t>
      </w:r>
      <w:r w:rsidR="000E77E1" w:rsidRPr="007B7996">
        <w:t>y</w:t>
      </w:r>
      <w:r w:rsidRPr="007B7996">
        <w:t xml:space="preserve"> support resulted in a higher rate of treatment failure than NCPAP</w:t>
      </w:r>
      <w:r w:rsidR="001C7BDD" w:rsidRPr="0043335C">
        <w:t>, using the study-defined outcomes of treatment failure in each study</w:t>
      </w:r>
      <w:r w:rsidRPr="0043335C">
        <w:t>.</w:t>
      </w:r>
    </w:p>
    <w:p w14:paraId="071F3784" w14:textId="77777777" w:rsidR="001037B0" w:rsidRDefault="001037B0" w:rsidP="00AB28DE">
      <w:pPr>
        <w:pStyle w:val="LRiGnormal"/>
      </w:pPr>
    </w:p>
    <w:p w14:paraId="2F8DB5AF" w14:textId="1AB464B9" w:rsidR="00F40200" w:rsidRDefault="006C7484" w:rsidP="00AB28DE">
      <w:pPr>
        <w:pStyle w:val="LRiGnormal"/>
      </w:pPr>
      <w:r>
        <w:t>F</w:t>
      </w:r>
      <w:r w:rsidR="00832332" w:rsidRPr="0037252B">
        <w:t xml:space="preserve">or our review, we have used a simple of definition of treatment failure for </w:t>
      </w:r>
      <w:r w:rsidR="00854137">
        <w:t xml:space="preserve">both the </w:t>
      </w:r>
      <w:r w:rsidR="002561D0">
        <w:t>post-extub</w:t>
      </w:r>
      <w:r w:rsidR="00854137">
        <w:t xml:space="preserve">ation analysis </w:t>
      </w:r>
      <w:r w:rsidR="00832332" w:rsidRPr="0037252B">
        <w:t>(need for reintubation</w:t>
      </w:r>
      <w:r w:rsidR="00854137">
        <w:t>) and analysis of primary respiratory support</w:t>
      </w:r>
      <w:r w:rsidR="00832332" w:rsidRPr="0037252B">
        <w:t xml:space="preserve"> </w:t>
      </w:r>
      <w:r w:rsidR="00854137">
        <w:t>(</w:t>
      </w:r>
      <w:r w:rsidR="00832332" w:rsidRPr="0037252B">
        <w:t xml:space="preserve">need for intubation). </w:t>
      </w:r>
      <w:r w:rsidR="002561D0">
        <w:t>For the post-extubation analysis, four studies used a composite outcome for treatment failure</w:t>
      </w:r>
      <w:r w:rsidR="00F40200">
        <w:t xml:space="preserve"> </w:t>
      </w:r>
      <w:r w:rsidR="002B31F9">
        <w:fldChar w:fldCharType="begin">
          <w:fldData xml:space="preserve">PEVuZE5vdGU+PENpdGU+PEF1dGhvcj5Db2xsaW5zPC9BdXRob3I+PFllYXI+MjAxNDwvWWVhcj48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0E77E1">
        <w:instrText xml:space="preserve"> ADDIN EN.CITE </w:instrText>
      </w:r>
      <w:r w:rsidR="000E77E1">
        <w:fldChar w:fldCharType="begin">
          <w:fldData xml:space="preserve">PEVuZE5vdGU+PENpdGU+PEF1dGhvcj5Db2xsaW5zPC9BdXRob3I+PFllYXI+MjAxNDwvWWVhcj48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0E77E1">
        <w:instrText xml:space="preserve"> ADDIN EN.CITE.DATA </w:instrText>
      </w:r>
      <w:r w:rsidR="000E77E1">
        <w:fldChar w:fldCharType="end"/>
      </w:r>
      <w:r w:rsidR="002B31F9">
        <w:fldChar w:fldCharType="separate"/>
      </w:r>
      <w:r w:rsidR="000E77E1">
        <w:rPr>
          <w:noProof/>
        </w:rPr>
        <w:t>(15, 17, 27, 36)</w:t>
      </w:r>
      <w:r w:rsidR="002B31F9">
        <w:fldChar w:fldCharType="end"/>
      </w:r>
      <w:r w:rsidR="00F40200">
        <w:t>.</w:t>
      </w:r>
      <w:r w:rsidR="002561D0">
        <w:t xml:space="preserve"> </w:t>
      </w:r>
      <w:r w:rsidR="009A019C">
        <w:t>Six</w:t>
      </w:r>
      <w:r w:rsidR="002561D0">
        <w:t xml:space="preserve"> studies used a composite outcome for treatment failure </w:t>
      </w:r>
      <w:r w:rsidR="002561D0">
        <w:lastRenderedPageBreak/>
        <w:t>in the analysis of primary respiratory support</w:t>
      </w:r>
      <w:r w:rsidR="00F40200">
        <w:t xml:space="preserve"> </w:t>
      </w:r>
      <w:r w:rsidR="003563D9" w:rsidRPr="007B7996">
        <w:fldChar w:fldCharType="begin">
          <w:fldData xml:space="preserve">PEVuZE5vdGU+PENpdGU+PEF1dGhvcj5JcmFucG91cjwvQXV0aG9yPjxZZWFyPjIwMTE8L1llYXI+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Q2l0ZT48QXV0aG9yPlNoaW48L0F1dGhv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</w:fldData>
        </w:fldChar>
      </w:r>
      <w:r w:rsidR="000E77E1" w:rsidRPr="007B7996">
        <w:instrText xml:space="preserve"> ADDIN EN.CITE </w:instrText>
      </w:r>
      <w:r w:rsidR="000E77E1" w:rsidRPr="007B7996">
        <w:fldChar w:fldCharType="begin">
          <w:fldData xml:space="preserve">PEVuZE5vdGU+PENpdGU+PEF1dGhvcj5JcmFucG91cjwvQXV0aG9yPjxZZWFyPjIwMTE8L1llYXI+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Q2l0ZT48QXV0aG9yPlNoaW48L0F1dGhv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</w:fldData>
        </w:fldChar>
      </w:r>
      <w:r w:rsidR="000E77E1" w:rsidRPr="007B7996">
        <w:instrText xml:space="preserve"> ADDIN EN.CITE.DATA </w:instrText>
      </w:r>
      <w:r w:rsidR="000E77E1" w:rsidRPr="007B7996">
        <w:fldChar w:fldCharType="end"/>
      </w:r>
      <w:r w:rsidR="003563D9" w:rsidRPr="007B7996">
        <w:fldChar w:fldCharType="separate"/>
      </w:r>
      <w:r w:rsidR="000E77E1" w:rsidRPr="007B7996">
        <w:rPr>
          <w:noProof/>
        </w:rPr>
        <w:t>(19, 24, 31, 33, 35, 38)</w:t>
      </w:r>
      <w:r w:rsidR="003563D9" w:rsidRPr="007B7996">
        <w:fldChar w:fldCharType="end"/>
      </w:r>
      <w:r w:rsidR="00F40200" w:rsidRPr="007B7996">
        <w:t>.</w:t>
      </w:r>
      <w:r w:rsidR="002561D0" w:rsidRPr="007B7996">
        <w:t xml:space="preserve"> </w:t>
      </w:r>
      <w:r w:rsidR="001037B0" w:rsidRPr="007B7996">
        <w:t xml:space="preserve">Five of these studies </w:t>
      </w:r>
      <w:r w:rsidR="003563D9" w:rsidRPr="007B7996">
        <w:fldChar w:fldCharType="begin">
          <w:fldData xml:space="preserve">PEVuZE5vdGU+PENpdGU+PEF1dGhvcj5JcmFucG91cjwvQXV0aG9yPjxZZWFyPjIwMTE8L1llYXI+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093ZW4s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NvbGxpbnMsIENsYXJlIEw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NYWxob3RyYSwgQXR1bC4gRnJvbSBOZW9uYXRhbCBTZXJ2aWNl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</w:fldData>
        </w:fldChar>
      </w:r>
      <w:r w:rsidR="000E77E1" w:rsidRPr="007B7996">
        <w:instrText xml:space="preserve"> ADDIN EN.CITE </w:instrText>
      </w:r>
      <w:r w:rsidR="000E77E1" w:rsidRPr="007B7996">
        <w:fldChar w:fldCharType="begin">
          <w:fldData xml:space="preserve">PEVuZE5vdGU+PENpdGU+PEF1dGhvcj5JcmFucG91cjwvQXV0aG9yPjxZZWFyPjIwMTE8L1llYXI+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093ZW4s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NvbGxpbnMsIENsYXJlIEw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NYWxob3RyYSwgQXR1bC4gRnJvbSBOZW9uYXRhbCBTZXJ2aWNl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</w:fldData>
        </w:fldChar>
      </w:r>
      <w:r w:rsidR="000E77E1" w:rsidRPr="007B7996">
        <w:instrText xml:space="preserve"> ADDIN EN.CITE.DATA </w:instrText>
      </w:r>
      <w:r w:rsidR="000E77E1" w:rsidRPr="007B7996">
        <w:fldChar w:fldCharType="end"/>
      </w:r>
      <w:r w:rsidR="003563D9" w:rsidRPr="007B7996">
        <w:fldChar w:fldCharType="separate"/>
      </w:r>
      <w:r w:rsidR="000E77E1" w:rsidRPr="007B7996">
        <w:rPr>
          <w:noProof/>
        </w:rPr>
        <w:t>(19, 24, 31, 33, 35)</w:t>
      </w:r>
      <w:r w:rsidR="003563D9" w:rsidRPr="007B7996">
        <w:fldChar w:fldCharType="end"/>
      </w:r>
      <w:r w:rsidR="001037B0" w:rsidRPr="007B7996">
        <w:t xml:space="preserve"> were included in the recent rapid review</w:t>
      </w:r>
      <w:r w:rsidR="00471027">
        <w:t xml:space="preserve"> </w:t>
      </w:r>
      <w:r w:rsidR="00471027" w:rsidRPr="0043335C">
        <w:fldChar w:fldCharType="begin"/>
      </w:r>
      <w:r w:rsidR="00471027" w:rsidRPr="0043335C">
        <w:instrText xml:space="preserve"> ADDIN EN.CITE &lt;EndNote&gt;&lt;Cite&gt;&lt;Author&gt;Conte&lt;/Author&gt;&lt;Year&gt;2018&lt;/Year&gt;&lt;RecNum&gt;855&lt;/RecNum&gt;&lt;DisplayText&gt;(42)&lt;/DisplayText&gt;&lt;record&gt;&lt;rec-number&gt;855&lt;/rec-number&gt;&lt;foreign-keys&gt;&lt;key app="EN" db-id="pd92zap0v0aswfeves659zdtrrrwdzzarvrz" timestamp="1529076248"&gt;855&lt;/key&gt;&lt;/foreign-keys&gt;&lt;ref-type name="Journal Article"&gt;17&lt;/ref-type&gt;&lt;contributors&gt;&lt;authors&gt;&lt;author&gt;Conte, F.&lt;/author&gt;&lt;author&gt;Orfeo, L.&lt;/author&gt;&lt;author&gt;Gizzi, C.&lt;/author&gt;&lt;author&gt;Massenzi, L.&lt;/author&gt;&lt;author&gt;Fasola, S.&lt;/author&gt;&lt;/authors&gt;&lt;/contributors&gt;&lt;auth-address&gt;Neonatal Intensive Care Unit, San Giovanni Calibita Fatebenefratelli Hospital, Rome, Italy.&amp;#xD;Neonatal Intensive Care Unit, Azienda Ospedaliera Regionale San Carlo, Potenza, Italy.&amp;#xD;Institute of Biomedicine and Molecular Immunology, National Research Council of Italy, Palermo, Italy.&amp;#xD;Department of Economic, Business and Statistical Sciences, University of Palermo, Palermo, Italy.&lt;/auth-address&gt;&lt;titles&gt;&lt;title&gt;Rapid systematic review shows that using a high-flow nasal cannula is inferior to nasal continuous positive airway pressure as first-line support in preterm neonates&lt;/title&gt;&lt;secondary-title&gt;Acta Paediatr&lt;/secondary-title&gt;&lt;alt-title&gt;Acta paediatrica (Oslo, Norway : 1992)&lt;/alt-title&gt;&lt;/titles&gt;&lt;periodical&gt;&lt;full-title&gt;Acta Paediatrica&lt;/full-title&gt;&lt;abbr-1&gt;Acta Paediatr&lt;/abbr-1&gt;&lt;/periodical&gt;&lt;edition&gt;2018/05/12&lt;/edition&gt;&lt;keywords&gt;&lt;keyword&gt;Bronchopulmonary dysplasia&lt;/keyword&gt;&lt;keyword&gt;Continuous positive airway pressure&lt;/keyword&gt;&lt;keyword&gt;High-flow nasal cannula&lt;/keyword&gt;&lt;keyword&gt;Neonate&lt;/keyword&gt;&lt;keyword&gt;Respiratory distress&lt;/keyword&gt;&lt;/keywords&gt;&lt;dates&gt;&lt;year&gt;2018&lt;/year&gt;&lt;pub-dates&gt;&lt;date&gt;May 11&lt;/date&gt;&lt;/pub-dates&gt;&lt;/dates&gt;&lt;isbn&gt;0803-5253&lt;/isbn&gt;&lt;accession-num&gt;29751368&lt;/accession-num&gt;&lt;urls&gt;&lt;/urls&gt;&lt;electronic-resource-num&gt;10.1111/apa.14396&lt;/electronic-resource-num&gt;&lt;remote-database-provider&gt;NLM&lt;/remote-database-provider&gt;&lt;language&gt;eng&lt;/language&gt;&lt;/record&gt;&lt;/Cite&gt;&lt;/EndNote&gt;</w:instrText>
      </w:r>
      <w:r w:rsidR="00471027" w:rsidRPr="0043335C">
        <w:fldChar w:fldCharType="separate"/>
      </w:r>
      <w:r w:rsidR="00471027" w:rsidRPr="0043335C">
        <w:rPr>
          <w:noProof/>
        </w:rPr>
        <w:t>(42)</w:t>
      </w:r>
      <w:r w:rsidR="00471027" w:rsidRPr="0043335C">
        <w:fldChar w:fldCharType="end"/>
      </w:r>
      <w:r w:rsidR="001037B0" w:rsidRPr="0043335C">
        <w:t>.</w:t>
      </w:r>
      <w:r w:rsidR="001037B0" w:rsidRPr="007B7996">
        <w:t xml:space="preserve"> </w:t>
      </w:r>
      <w:r w:rsidR="002561D0" w:rsidRPr="007B7996">
        <w:t>O</w:t>
      </w:r>
      <w:r w:rsidR="00F1524E" w:rsidRPr="007B7996">
        <w:t xml:space="preserve">nly the study </w:t>
      </w:r>
      <w:r w:rsidR="002561D0" w:rsidRPr="007B7996">
        <w:t xml:space="preserve">of HHHFNC for primary respiratory support </w:t>
      </w:r>
      <w:r w:rsidR="00F1524E" w:rsidRPr="007B7996">
        <w:t xml:space="preserve">by </w:t>
      </w:r>
      <w:proofErr w:type="spellStart"/>
      <w:r w:rsidR="00F1524E" w:rsidRPr="007B7996">
        <w:rPr>
          <w:rFonts w:cs="Arial"/>
        </w:rPr>
        <w:t>Lavizzari</w:t>
      </w:r>
      <w:proofErr w:type="spellEnd"/>
      <w:r w:rsidR="00F1524E" w:rsidRPr="007B7996">
        <w:rPr>
          <w:rFonts w:cs="Arial"/>
        </w:rPr>
        <w:t xml:space="preserve"> et al</w:t>
      </w:r>
      <w:r w:rsidR="00F40200" w:rsidRPr="007B7996">
        <w:rPr>
          <w:rFonts w:cs="Arial"/>
        </w:rPr>
        <w:t xml:space="preserve"> </w:t>
      </w:r>
      <w:r w:rsidR="002B31F9" w:rsidRPr="007B7996">
        <w:rPr>
          <w:rFonts w:cs="Arial"/>
        </w:rPr>
        <w:fldChar w:fldCharType="begin">
          <w:fldData xml:space="preserve">PEVuZE5vdGU+PENpdGU+PEF1dGhvcj5MYXZpenphcmk8L0F1dGhvcj48WWVhcj4yMDE2PC9ZZWFy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0E77E1" w:rsidRPr="007B7996">
        <w:rPr>
          <w:rFonts w:cs="Arial"/>
        </w:rPr>
        <w:instrText xml:space="preserve"> ADDIN EN.CITE </w:instrText>
      </w:r>
      <w:r w:rsidR="000E77E1" w:rsidRPr="007B7996">
        <w:rPr>
          <w:rFonts w:cs="Arial"/>
        </w:rPr>
        <w:fldChar w:fldCharType="begin">
          <w:fldData xml:space="preserve">PEVuZE5vdGU+PENpdGU+PEF1dGhvcj5MYXZpenphcmk8L0F1dGhvcj48WWVhcj4yMDE2PC9ZZWFy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0E77E1" w:rsidRPr="007B7996">
        <w:rPr>
          <w:rFonts w:cs="Arial"/>
        </w:rPr>
        <w:instrText xml:space="preserve"> ADDIN EN.CITE.DATA </w:instrText>
      </w:r>
      <w:r w:rsidR="000E77E1" w:rsidRPr="007B7996">
        <w:rPr>
          <w:rFonts w:cs="Arial"/>
        </w:rPr>
      </w:r>
      <w:r w:rsidR="000E77E1" w:rsidRPr="007B7996">
        <w:rPr>
          <w:rFonts w:cs="Arial"/>
        </w:rPr>
        <w:fldChar w:fldCharType="end"/>
      </w:r>
      <w:r w:rsidR="002B31F9" w:rsidRPr="007B7996">
        <w:rPr>
          <w:rFonts w:cs="Arial"/>
        </w:rPr>
      </w:r>
      <w:r w:rsidR="002B31F9" w:rsidRPr="007B7996">
        <w:rPr>
          <w:rFonts w:cs="Arial"/>
        </w:rPr>
        <w:fldChar w:fldCharType="separate"/>
      </w:r>
      <w:r w:rsidR="000E77E1" w:rsidRPr="007B7996">
        <w:rPr>
          <w:rFonts w:cs="Arial"/>
          <w:noProof/>
        </w:rPr>
        <w:t>(25)</w:t>
      </w:r>
      <w:r w:rsidR="002B31F9" w:rsidRPr="007B7996">
        <w:rPr>
          <w:rFonts w:cs="Arial"/>
        </w:rPr>
        <w:fldChar w:fldCharType="end"/>
      </w:r>
      <w:r w:rsidR="00F1524E" w:rsidRPr="007B7996">
        <w:rPr>
          <w:rFonts w:cs="Arial"/>
        </w:rPr>
        <w:t xml:space="preserve"> </w:t>
      </w:r>
      <w:r w:rsidR="001037B0" w:rsidRPr="007B7996">
        <w:rPr>
          <w:rFonts w:cs="Arial"/>
        </w:rPr>
        <w:t xml:space="preserve">(also included in the rapid review) </w:t>
      </w:r>
      <w:r w:rsidR="00F1524E" w:rsidRPr="007B7996">
        <w:rPr>
          <w:rFonts w:cs="Arial"/>
        </w:rPr>
        <w:t xml:space="preserve">used a similar definition of treatment failure </w:t>
      </w:r>
      <w:r w:rsidR="002561D0" w:rsidRPr="007B7996">
        <w:rPr>
          <w:rFonts w:cs="Arial"/>
        </w:rPr>
        <w:t xml:space="preserve">(the need for intubation). </w:t>
      </w:r>
      <w:r w:rsidR="001037B0" w:rsidRPr="007B7996">
        <w:rPr>
          <w:rFonts w:cs="Arial"/>
        </w:rPr>
        <w:t>Unlike the authors of the rapid review</w:t>
      </w:r>
      <w:r w:rsidR="000E77E1" w:rsidRPr="007B7996">
        <w:rPr>
          <w:rFonts w:cs="Arial"/>
        </w:rPr>
        <w:t xml:space="preserve"> </w:t>
      </w:r>
      <w:r w:rsidR="00471027" w:rsidRPr="005A3DB8">
        <w:rPr>
          <w:highlight w:val="yellow"/>
        </w:rPr>
        <w:fldChar w:fldCharType="begin"/>
      </w:r>
      <w:r w:rsidR="00471027" w:rsidRPr="005A3DB8">
        <w:rPr>
          <w:highlight w:val="yellow"/>
        </w:rPr>
        <w:instrText xml:space="preserve"> ADDIN EN.CITE &lt;EndNote&gt;&lt;Cite&gt;&lt;Author&gt;Conte&lt;/Author&gt;&lt;Year&gt;2018&lt;/Year&gt;&lt;RecNum&gt;855&lt;/RecNum&gt;&lt;DisplayText&gt;(42)&lt;/DisplayText&gt;&lt;record&gt;&lt;rec-number&gt;855&lt;/rec-number&gt;&lt;foreign-keys&gt;&lt;key app="EN" db-id="pd92zap0v0aswfeves659zdtrrrwdzzarvrz" timestamp="1529076248"&gt;855&lt;/key&gt;&lt;/foreign-keys&gt;&lt;ref-type name="Journal Article"&gt;17&lt;/ref-type&gt;&lt;contributors&gt;&lt;authors&gt;&lt;author&gt;Conte, F.&lt;/author&gt;&lt;author&gt;Orfeo, L.&lt;/author&gt;&lt;author&gt;Gizzi, C.&lt;/author&gt;&lt;author&gt;Massenzi, L.&lt;/author&gt;&lt;author&gt;Fasola, S.&lt;/author&gt;&lt;/authors&gt;&lt;/contributors&gt;&lt;auth-address&gt;Neonatal Intensive Care Unit, San Giovanni Calibita Fatebenefratelli Hospital, Rome, Italy.&amp;#xD;Neonatal Intensive Care Unit, Azienda Ospedaliera Regionale San Carlo, Potenza, Italy.&amp;#xD;Institute of Biomedicine and Molecular Immunology, National Research Council of Italy, Palermo, Italy.&amp;#xD;Department of Economic, Business and Statistical Sciences, University of Palermo, Palermo, Italy.&lt;/auth-address&gt;&lt;titles&gt;&lt;title&gt;Rapid systematic review shows that using a high-flow nasal cannula is inferior to nasal continuous positive airway pressure as first-line support in preterm neonates&lt;/title&gt;&lt;secondary-title&gt;Acta Paediatr&lt;/secondary-title&gt;&lt;alt-title&gt;Acta paediatrica (Oslo, Norway : 1992)&lt;/alt-title&gt;&lt;/titles&gt;&lt;periodical&gt;&lt;full-title&gt;Acta Paediatrica&lt;/full-title&gt;&lt;abbr-1&gt;Acta Paediatr&lt;/abbr-1&gt;&lt;/periodical&gt;&lt;edition&gt;2018/05/12&lt;/edition&gt;&lt;keywords&gt;&lt;keyword&gt;Bronchopulmonary dysplasia&lt;/keyword&gt;&lt;keyword&gt;Continuous positive airway pressure&lt;/keyword&gt;&lt;keyword&gt;High-flow nasal cannula&lt;/keyword&gt;&lt;keyword&gt;Neonate&lt;/keyword&gt;&lt;keyword&gt;Respiratory distress&lt;/keyword&gt;&lt;/keywords&gt;&lt;dates&gt;&lt;year&gt;2018&lt;/year&gt;&lt;pub-dates&gt;&lt;date&gt;May 11&lt;/date&gt;&lt;/pub-dates&gt;&lt;/dates&gt;&lt;isbn&gt;0803-5253&lt;/isbn&gt;&lt;accession-num&gt;29751368&lt;/accession-num&gt;&lt;urls&gt;&lt;/urls&gt;&lt;electronic-resource-num&gt;10.1111/apa.14396&lt;/electronic-resource-num&gt;&lt;remote-database-provider&gt;NLM&lt;/remote-database-provider&gt;&lt;language&gt;eng&lt;/language&gt;&lt;/record&gt;&lt;/Cite&gt;&lt;/EndNote&gt;</w:instrText>
      </w:r>
      <w:r w:rsidR="00471027" w:rsidRPr="005A3DB8">
        <w:rPr>
          <w:highlight w:val="yellow"/>
        </w:rPr>
        <w:fldChar w:fldCharType="separate"/>
      </w:r>
      <w:r w:rsidR="00471027" w:rsidRPr="0043335C">
        <w:rPr>
          <w:noProof/>
        </w:rPr>
        <w:t>(42)</w:t>
      </w:r>
      <w:r w:rsidR="00471027" w:rsidRPr="005A3DB8">
        <w:rPr>
          <w:highlight w:val="yellow"/>
        </w:rPr>
        <w:fldChar w:fldCharType="end"/>
      </w:r>
      <w:r w:rsidR="000E77E1" w:rsidRPr="007B7996">
        <w:rPr>
          <w:rFonts w:cs="Arial"/>
        </w:rPr>
        <w:t xml:space="preserve"> and Cochrane review </w:t>
      </w:r>
      <w:r w:rsidR="000E77E1" w:rsidRPr="007B7996">
        <w:rPr>
          <w:rFonts w:cs="Arial"/>
        </w:rPr>
        <w:fldChar w:fldCharType="begin">
          <w:fldData xml:space="preserve">PEVuZE5vdGU+PENpdGU+PEF1dGhvcj5XaWxraW5zb248L0F1dGhvcj48WWVhcj4yMDE2PC9ZZWFy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Y0MDU8L3BhZ2VzPjx2b2x1bWU+Mjwvdm9sdW1lPjxrZXl3b3Jkcz48a2V5d29yZD4qQXBu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Y4OTk1NDM8L3VybD48dXJsPmh0dHA6Ly9vcGVudXJsLmFjLnVrL3VrZmVkOmxp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0E77E1" w:rsidRPr="007B7996">
        <w:rPr>
          <w:rFonts w:cs="Arial"/>
        </w:rPr>
        <w:instrText xml:space="preserve"> ADDIN EN.CITE </w:instrText>
      </w:r>
      <w:r w:rsidR="000E77E1" w:rsidRPr="007B7996">
        <w:rPr>
          <w:rFonts w:cs="Arial"/>
        </w:rPr>
        <w:fldChar w:fldCharType="begin">
          <w:fldData xml:space="preserve">PEVuZE5vdGU+PENpdGU+PEF1dGhvcj5XaWxraW5zb248L0F1dGhvcj48WWVhcj4yMDE2PC9ZZWFy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Y0MDU8L3BhZ2VzPjx2b2x1bWU+Mjwvdm9sdW1lPjxrZXl3b3Jkcz48a2V5d29yZD4qQXBu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0E77E1" w:rsidRPr="007B7996">
        <w:rPr>
          <w:rFonts w:cs="Arial"/>
        </w:rPr>
        <w:instrText xml:space="preserve"> ADDIN EN.CITE.DATA </w:instrText>
      </w:r>
      <w:r w:rsidR="000E77E1" w:rsidRPr="007B7996">
        <w:rPr>
          <w:rFonts w:cs="Arial"/>
        </w:rPr>
      </w:r>
      <w:r w:rsidR="000E77E1" w:rsidRPr="007B7996">
        <w:rPr>
          <w:rFonts w:cs="Arial"/>
        </w:rPr>
        <w:fldChar w:fldCharType="end"/>
      </w:r>
      <w:r w:rsidR="000E77E1" w:rsidRPr="007B7996">
        <w:rPr>
          <w:rFonts w:cs="Arial"/>
        </w:rPr>
      </w:r>
      <w:r w:rsidR="000E77E1" w:rsidRPr="007B7996">
        <w:rPr>
          <w:rFonts w:cs="Arial"/>
        </w:rPr>
        <w:fldChar w:fldCharType="separate"/>
      </w:r>
      <w:r w:rsidR="000E77E1" w:rsidRPr="007B7996">
        <w:rPr>
          <w:rFonts w:cs="Arial"/>
          <w:noProof/>
        </w:rPr>
        <w:t>(39)</w:t>
      </w:r>
      <w:r w:rsidR="000E77E1" w:rsidRPr="007B7996">
        <w:rPr>
          <w:rFonts w:cs="Arial"/>
        </w:rPr>
        <w:fldChar w:fldCharType="end"/>
      </w:r>
      <w:r w:rsidR="001037B0" w:rsidRPr="007B7996">
        <w:rPr>
          <w:rFonts w:cs="Arial"/>
        </w:rPr>
        <w:t>,</w:t>
      </w:r>
      <w:r w:rsidR="001037B0" w:rsidRPr="00204E5B">
        <w:rPr>
          <w:rFonts w:cs="Arial"/>
        </w:rPr>
        <w:t xml:space="preserve"> </w:t>
      </w:r>
      <w:r w:rsidR="001037B0">
        <w:rPr>
          <w:rFonts w:cs="Arial"/>
        </w:rPr>
        <w:t>w</w:t>
      </w:r>
      <w:r w:rsidR="00832332" w:rsidRPr="0037252B">
        <w:t xml:space="preserve">e </w:t>
      </w:r>
      <w:r w:rsidR="002561D0">
        <w:t>did</w:t>
      </w:r>
      <w:r w:rsidR="00832332" w:rsidRPr="0037252B">
        <w:t xml:space="preserve"> not pool data </w:t>
      </w:r>
      <w:r w:rsidR="002561D0">
        <w:t xml:space="preserve">into a meta-analysis </w:t>
      </w:r>
      <w:r w:rsidR="00832332" w:rsidRPr="0037252B">
        <w:t xml:space="preserve">for </w:t>
      </w:r>
      <w:r>
        <w:t>study</w:t>
      </w:r>
      <w:r w:rsidR="004B75DF">
        <w:t xml:space="preserve">-defined </w:t>
      </w:r>
      <w:r w:rsidR="004B75DF" w:rsidRPr="0037252B">
        <w:t>treatment</w:t>
      </w:r>
      <w:r>
        <w:t xml:space="preserve"> failure</w:t>
      </w:r>
      <w:r w:rsidR="009A019C">
        <w:t xml:space="preserve"> because the definitions varied </w:t>
      </w:r>
      <w:r w:rsidR="00560833">
        <w:t>across studies</w:t>
      </w:r>
      <w:r w:rsidR="00832332" w:rsidRPr="0037252B">
        <w:t xml:space="preserve">. </w:t>
      </w:r>
      <w:r w:rsidR="00874ACC">
        <w:t>We note, however, that a</w:t>
      </w:r>
      <w:r>
        <w:t>side from</w:t>
      </w:r>
      <w:r w:rsidR="00832332">
        <w:t xml:space="preserve"> the</w:t>
      </w:r>
      <w:r w:rsidR="001B4FC7">
        <w:t>se trials</w:t>
      </w:r>
      <w:r w:rsidR="00F40200">
        <w:t xml:space="preserve"> </w:t>
      </w:r>
      <w:r w:rsidR="002B31F9">
        <w:fldChar w:fldCharType="begin">
          <w:fldData xml:space="preserve">PEVuZE5vdGU+PENpdGU+PEF1dGhvcj5Sb2JlcnRzPC9BdXRob3I+PFllYXI+MjAxNjwvWWVhcj48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NYW5sZXksIEJy
ZXR0IEo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Gcm9pc2xhbmQsIERhZyBI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RG9uYXRoLCBTdXNhbiBNLiBGcm9tIE5lb25hdGFsIFNl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Q
cml0Y2hhcmQsIE1hcmdvIEE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DYXJ0d3JpZ2h0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Ex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</w:fldData>
        </w:fldChar>
      </w:r>
      <w:r w:rsidR="000E77E1">
        <w:instrText xml:space="preserve"> ADDIN EN.CITE </w:instrText>
      </w:r>
      <w:r w:rsidR="000E77E1">
        <w:fldChar w:fldCharType="begin">
          <w:fldData xml:space="preserve">PEVuZE5vdGU+PENpdGU+PEF1dGhvcj5Sb2JlcnRzPC9BdXRob3I+PFllYXI+MjAxNjwvWWVhcj48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NYW5sZXksIEJy
ZXR0IEo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Gcm9pc2xhbmQsIERhZyBI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RG9uYXRoLCBTdXNhbiBNLiBGcm9tIE5lb25hdGFsIFNl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Q
cml0Y2hhcmQsIE1hcmdvIEE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DYXJ0d3JpZ2h0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Ex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</w:fldData>
        </w:fldChar>
      </w:r>
      <w:r w:rsidR="000E77E1">
        <w:instrText xml:space="preserve"> ADDIN EN.CITE.DATA </w:instrText>
      </w:r>
      <w:r w:rsidR="000E77E1">
        <w:fldChar w:fldCharType="end"/>
      </w:r>
      <w:r w:rsidR="002B31F9">
        <w:fldChar w:fldCharType="separate"/>
      </w:r>
      <w:r w:rsidR="000E77E1">
        <w:rPr>
          <w:noProof/>
        </w:rPr>
        <w:t>(33, 38)</w:t>
      </w:r>
      <w:r w:rsidR="002B31F9">
        <w:fldChar w:fldCharType="end"/>
      </w:r>
      <w:r w:rsidR="001B4FC7">
        <w:t xml:space="preserve"> </w:t>
      </w:r>
      <w:r w:rsidR="004B75DF">
        <w:t xml:space="preserve">there were </w:t>
      </w:r>
      <w:r>
        <w:t>no</w:t>
      </w:r>
      <w:r w:rsidR="00832332" w:rsidRPr="0037252B">
        <w:t xml:space="preserve"> statistically significant difference</w:t>
      </w:r>
      <w:r>
        <w:t>s</w:t>
      </w:r>
      <w:r w:rsidR="00832332">
        <w:t xml:space="preserve"> </w:t>
      </w:r>
      <w:r w:rsidR="004B75DF">
        <w:t xml:space="preserve">reported </w:t>
      </w:r>
      <w:r w:rsidR="00832332">
        <w:t xml:space="preserve">for treatment failure </w:t>
      </w:r>
      <w:r>
        <w:t>between HHHFNC and NCPAP</w:t>
      </w:r>
      <w:r w:rsidR="00874ACC">
        <w:t xml:space="preserve"> </w:t>
      </w:r>
      <w:r w:rsidR="00BE0CA2" w:rsidRPr="00BE0CA2">
        <w:rPr>
          <w:szCs w:val="24"/>
        </w:rPr>
        <w:t>reported</w:t>
      </w:r>
      <w:r w:rsidR="00BE0CA2">
        <w:rPr>
          <w:szCs w:val="24"/>
        </w:rPr>
        <w:t xml:space="preserve"> </w:t>
      </w:r>
      <w:r w:rsidR="00874ACC">
        <w:t xml:space="preserve">in any </w:t>
      </w:r>
      <w:r w:rsidR="0017761A">
        <w:t xml:space="preserve">other </w:t>
      </w:r>
      <w:r w:rsidR="00874ACC">
        <w:t>individual trial</w:t>
      </w:r>
      <w:r w:rsidR="00F40200">
        <w:t xml:space="preserve"> </w:t>
      </w:r>
      <w:r w:rsidR="002B31F9">
        <w:fldChar w:fldCharType="begin">
          <w:fldData xml:space="preserve">PEVuZE5vdGU+PENpdGU+PEF1dGhvcj5Tb29uc2F3YWQ8L0F1dGhvcj48WWVhcj4yMDE2PC9ZZWFy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</w:fldData>
        </w:fldChar>
      </w:r>
      <w:r w:rsidR="000E77E1">
        <w:instrText xml:space="preserve"> ADDIN EN.CITE </w:instrText>
      </w:r>
      <w:r w:rsidR="000E77E1">
        <w:fldChar w:fldCharType="begin">
          <w:fldData xml:space="preserve">PEVuZE5vdGU+PENpdGU+PEF1dGhvcj5Tb29uc2F3YWQ8L0F1dGhvcj48WWVhcj4yMDE2PC9ZZWFy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</w:fldData>
        </w:fldChar>
      </w:r>
      <w:r w:rsidR="000E77E1">
        <w:instrText xml:space="preserve"> ADDIN EN.CITE.DATA </w:instrText>
      </w:r>
      <w:r w:rsidR="000E77E1">
        <w:fldChar w:fldCharType="end"/>
      </w:r>
      <w:r w:rsidR="002B31F9">
        <w:fldChar w:fldCharType="separate"/>
      </w:r>
      <w:r w:rsidR="000E77E1">
        <w:rPr>
          <w:noProof/>
        </w:rPr>
        <w:t>(15, 17, 19, 24, 27, 31, 35, 36)</w:t>
      </w:r>
      <w:r w:rsidR="002B31F9">
        <w:fldChar w:fldCharType="end"/>
      </w:r>
      <w:r w:rsidR="00F40200">
        <w:t>.</w:t>
      </w:r>
      <w:r w:rsidR="001037B0">
        <w:t xml:space="preserve"> </w:t>
      </w:r>
    </w:p>
    <w:p w14:paraId="3B1A4F8D" w14:textId="238E9242" w:rsidR="00BE0CA2" w:rsidRPr="0037252B" w:rsidRDefault="00BE0CA2" w:rsidP="00AB28DE">
      <w:pPr>
        <w:pStyle w:val="LRiGnormal"/>
      </w:pPr>
    </w:p>
    <w:p w14:paraId="440AA36E" w14:textId="240BA8C9" w:rsidR="00F40200" w:rsidRDefault="004F5C3D" w:rsidP="00AB28DE">
      <w:pPr>
        <w:pStyle w:val="LRiGnormal"/>
      </w:pPr>
      <w:r w:rsidRPr="0044222E">
        <w:t>An</w:t>
      </w:r>
      <w:r w:rsidR="001B4FC7">
        <w:t>other</w:t>
      </w:r>
      <w:r w:rsidRPr="0044222E">
        <w:t xml:space="preserve"> important consideration</w:t>
      </w:r>
      <w:r w:rsidR="009A019C">
        <w:t>, however,</w:t>
      </w:r>
      <w:r w:rsidRPr="0044222E">
        <w:t xml:space="preserve"> is</w:t>
      </w:r>
      <w:r w:rsidR="00D57819" w:rsidRPr="0044222E">
        <w:t xml:space="preserve"> that in many instances where treatment failure was </w:t>
      </w:r>
      <w:r w:rsidRPr="0044222E">
        <w:t>defined</w:t>
      </w:r>
      <w:r w:rsidR="00D57819" w:rsidRPr="0044222E">
        <w:t xml:space="preserve">, </w:t>
      </w:r>
      <w:r w:rsidRPr="0044222E">
        <w:t xml:space="preserve">it was reported that </w:t>
      </w:r>
      <w:r w:rsidR="00D57819" w:rsidRPr="0044222E">
        <w:t xml:space="preserve">‘rescue’ treatment was </w:t>
      </w:r>
      <w:r w:rsidRPr="0044222E">
        <w:t>permitted</w:t>
      </w:r>
      <w:r w:rsidR="00D57819" w:rsidRPr="0044222E">
        <w:t xml:space="preserve"> prior to </w:t>
      </w:r>
      <w:r w:rsidRPr="0044222E">
        <w:t>the need for reintubation or intubation. For post-extubation treatment, this constituted NCPAP</w:t>
      </w:r>
      <w:r w:rsidR="00F40200">
        <w:t xml:space="preserve"> </w:t>
      </w:r>
      <w:r w:rsidR="002B31F9">
        <w:fldChar w:fldCharType="begin">
          <w:fldData xml:space="preserve">PEVuZE5vdGU+PENpdGU+PEF1dGhvcj5NYW5sZXk8L0F1dGhvcj48WWVhcj4yMDEzPC9ZZWFyPjxS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</w:fldData>
        </w:fldChar>
      </w:r>
      <w:r w:rsidR="000E77E1">
        <w:instrText xml:space="preserve"> ADDIN EN.CITE </w:instrText>
      </w:r>
      <w:r w:rsidR="000E77E1">
        <w:fldChar w:fldCharType="begin">
          <w:fldData xml:space="preserve">PEVuZE5vdGU+PENpdGU+PEF1dGhvcj5NYW5sZXk8L0F1dGhvcj48WWVhcj4yMDEzPC9ZZWFyPjxS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</w:fldData>
        </w:fldChar>
      </w:r>
      <w:r w:rsidR="000E77E1">
        <w:instrText xml:space="preserve"> ADDIN EN.CITE.DATA </w:instrText>
      </w:r>
      <w:r w:rsidR="000E77E1">
        <w:fldChar w:fldCharType="end"/>
      </w:r>
      <w:r w:rsidR="002B31F9">
        <w:fldChar w:fldCharType="separate"/>
      </w:r>
      <w:r w:rsidR="000E77E1">
        <w:rPr>
          <w:noProof/>
        </w:rPr>
        <w:t>(27, 38)</w:t>
      </w:r>
      <w:r w:rsidR="002B31F9">
        <w:fldChar w:fldCharType="end"/>
      </w:r>
      <w:r w:rsidRPr="0044222E">
        <w:t xml:space="preserve"> NCPAP with additional ventilation delivered breaths</w:t>
      </w:r>
      <w:r w:rsidR="00F40200">
        <w:t xml:space="preserve"> </w:t>
      </w:r>
      <w:r w:rsidR="002B31F9">
        <w:fldChar w:fldCharType="begin">
          <w:fldData xml:space="preserve">PEVuZE5vdGU+PENpdGU+PEF1dGhvcj5Db2xsaW5zPC9BdXRob3I+PFllYXI+MjAxNDwvWWVhcj48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0E77E1">
        <w:instrText xml:space="preserve"> ADDIN EN.CITE </w:instrText>
      </w:r>
      <w:r w:rsidR="000E77E1">
        <w:fldChar w:fldCharType="begin">
          <w:fldData xml:space="preserve">PEVuZE5vdGU+PENpdGU+PEF1dGhvcj5Db2xsaW5zPC9BdXRob3I+PFllYXI+MjAxNDwvWWVhcj48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0E77E1">
        <w:instrText xml:space="preserve"> ADDIN EN.CITE.DATA </w:instrText>
      </w:r>
      <w:r w:rsidR="000E77E1">
        <w:fldChar w:fldCharType="end"/>
      </w:r>
      <w:r w:rsidR="002B31F9">
        <w:fldChar w:fldCharType="separate"/>
      </w:r>
      <w:r w:rsidR="000E77E1">
        <w:rPr>
          <w:noProof/>
        </w:rPr>
        <w:t>(15)</w:t>
      </w:r>
      <w:r w:rsidR="002B31F9">
        <w:fldChar w:fldCharType="end"/>
      </w:r>
      <w:r w:rsidRPr="0044222E">
        <w:t xml:space="preserve"> NIPPV</w:t>
      </w:r>
      <w:r w:rsidR="00F40200">
        <w:t xml:space="preserve"> </w:t>
      </w:r>
      <w:r w:rsidR="002B31F9">
        <w:fldChar w:fldCharType="begin"/>
      </w:r>
      <w:r w:rsidR="000E77E1">
        <w:instrText xml:space="preserve"> ADDIN EN.CITE &lt;EndNote&gt;&lt;Cite&gt;&lt;Author&gt;Elkhwad&lt;/Author&gt;&lt;Year&gt;2017&lt;/Year&gt;&lt;RecNum&gt;798&lt;/RecNum&gt;&lt;DisplayText&gt;(17)&lt;/DisplayText&gt;&lt;record&gt;&lt;rec-number&gt;798&lt;/rec-number&gt;&lt;foreign-keys&gt;&lt;key app="EN" db-id="pd92zap0v0aswfeves659zdtrrrwdzzarvrz" timestamp="1512993844"&gt;798&lt;/key&gt;&lt;/foreign-keys&gt;&lt;ref-type name="Journal Article"&gt;17&lt;/ref-type&gt;&lt;contributors&gt;&lt;authors&gt;&lt;author&gt;Elkhwad, M&lt;/author&gt;&lt;author&gt;Dako, JA&lt;/author&gt;&lt;author&gt;Jennifer, G&lt;/author&gt;&lt;author&gt;Harriet, F &lt;/author&gt;&lt;author&gt;Anand, K&lt;/author&gt;&lt;/authors&gt;&lt;/contributors&gt;&lt;titles&gt;&lt;title&gt;Randomized control trial: heated humidity high flow nasal cannula in comparison with ncpap in the management of rds in extreme low birth infants in immediate post extubation period&lt;/title&gt;&lt;secondary-title&gt;Journal of Neonatal and Pediatric Medicine&lt;/secondary-title&gt;&lt;/titles&gt;&lt;periodical&gt;&lt;full-title&gt;Journal of Neonatal and Pediatric Medicine&lt;/full-title&gt;&lt;abbr-1&gt;J Neonat Pediatr Med&lt;/abbr-1&gt;&lt;/periodical&gt;&lt;volume&gt;3&lt;/volume&gt;&lt;number&gt;1&lt;/number&gt;&lt;keywords&gt;&lt;keyword&gt;NCPAP&lt;/keyword&gt;&lt;keyword&gt;HHHFNC&lt;/keyword&gt;&lt;keyword&gt;ELBW&lt;/keyword&gt;&lt;keyword&gt;RDS&lt;/keyword&gt;&lt;keyword&gt;Extubation&lt;/keyword&gt;&lt;/keywords&gt;&lt;dates&gt;&lt;year&gt;2017&lt;/year&gt;&lt;/dates&gt;&lt;urls&gt;&lt;/urls&gt;&lt;research-notes&gt;&lt;style face="normal" font="default" size="100%"&gt;2014 abstract found via searches - this found via Google&amp;#xD;&lt;/style&gt;&lt;style face="underline" font="default" size="100%"&gt;https://www.omicsonline.com/open-access/randomized-control-trial-heated-humidity-high-flow-nasal-cannula-incomparison-with-ncpap-in-the-management-of-rds-in-extreme-lowbi-.pdf&lt;/style&gt;&lt;style face="normal" font="default" size="100%"&gt;, Accessed 8 Feb 2017&lt;/style&gt;&lt;/research-notes&gt;&lt;/record&gt;&lt;/Cite&gt;&lt;/EndNote&gt;</w:instrText>
      </w:r>
      <w:r w:rsidR="002B31F9">
        <w:fldChar w:fldCharType="separate"/>
      </w:r>
      <w:r w:rsidR="000E77E1">
        <w:rPr>
          <w:noProof/>
        </w:rPr>
        <w:t>(17)</w:t>
      </w:r>
      <w:r w:rsidR="002B31F9">
        <w:fldChar w:fldCharType="end"/>
      </w:r>
      <w:r w:rsidRPr="0044222E">
        <w:t xml:space="preserve"> and bilev</w:t>
      </w:r>
      <w:r w:rsidR="001938FC" w:rsidRPr="0044222E">
        <w:t>e</w:t>
      </w:r>
      <w:r w:rsidRPr="0044222E">
        <w:t>l CPAP or NIPPV</w:t>
      </w:r>
      <w:r w:rsidR="00F40200">
        <w:t xml:space="preserve"> </w:t>
      </w:r>
      <w:r w:rsidR="002B31F9">
        <w:fldChar w:fldCharType="begin">
          <w:fldData xml:space="preserve">PEVuZE5vdGU+PENpdGU+PEF1dGhvcj5Tb29uc2F3YWQ8L0F1dGhvcj48WWVhcj4yMDE2PC9ZZWFy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yMDQtOTwvcGFnZXM+PHZvbHVtZT4xMTA8
L3ZvbHVtZT48bnVtYmVyPjM8L251bWJlcj48ZGF0ZXM+PHllYXI+MjAxNjwveWVhcj48L2RhdGVz
Pjxpc2JuPjE2NjEtNzgxOTwvaXNibj48YWNjZXNzaW9uLW51bT4yNzIyMDUzNzwvYWNjZXNzaW9u
LW51bT48dXJscz48cmVsYXRlZC11cmxzPjx1cmw+PHN0eWxlIGZhY2U9InVuZGVybGluZSIgZm9u
dD0iZGVmYXVsdCIgc2l6ZT0iMTAwJSI+aHR0cDovL292aWRzcC5vdmlkLmNvbS9vdmlkd2ViLmNn
aT9UPUpTJmFtcDtDU0M9WSZhbXA7TkVXUz1OJmFtcDtQQUdFPWZ1bGx0ZXh0JmFtcDtEPXByZW0m
YW1wO0FOPTI3MjIwNTM3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zEwLjExNTklMkYwMDA0NDYwNjMmYW1wO3Jm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0E77E1">
        <w:instrText xml:space="preserve"> ADDIN EN.CITE </w:instrText>
      </w:r>
      <w:r w:rsidR="000E77E1">
        <w:fldChar w:fldCharType="begin">
          <w:fldData xml:space="preserve">PEVuZE5vdGU+PENpdGU+PEF1dGhvcj5Tb29uc2F3YWQ8L0F1dGhvcj48WWVhcj4yMDE2PC9ZZWFy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yMDQtOTwvcGFnZXM+PHZvbHVtZT4xMTA8
L3ZvbHVtZT48bnVtYmVyPjM8L251bWJlcj48ZGF0ZXM+PHllYXI+MjAxNjwveWVhcj48L2RhdGVz
Pjxpc2JuPjE2NjEtNzgxOTwvaXNibj48YWNjZXNzaW9uLW51bT4yNzIyMDUzNzwvYWNjZXNzaW9u
LW51bT48dXJscz48cmVsYXRlZC11cmxzPjx1cmw+PHN0eWxlIGZhY2U9InVuZGVybGluZSIgZm9u
dD0iZGVmYXVsdCIgc2l6ZT0iMTAwJSI+aHR0cDovL292aWRzcC5vdmlkLmNvbS9vdmlkd2ViLmNn
aT9UPUpTJmFtcDtDU0M9WSZhbXA7TkVXUz1OJmFtcDtQQUdFPWZ1bGx0ZXh0JmFtcDtEPXByZW0m
YW1wO0FOPTI3MjIwNTM3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zEwLjExNTklMkYwMDA0NDYwNjMmYW1wO3Jm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0E77E1">
        <w:instrText xml:space="preserve"> ADDIN EN.CITE.DATA </w:instrText>
      </w:r>
      <w:r w:rsidR="000E77E1">
        <w:fldChar w:fldCharType="end"/>
      </w:r>
      <w:r w:rsidR="002B31F9">
        <w:fldChar w:fldCharType="separate"/>
      </w:r>
      <w:r w:rsidR="000E77E1">
        <w:rPr>
          <w:noProof/>
        </w:rPr>
        <w:t>(36)</w:t>
      </w:r>
      <w:r w:rsidR="002B31F9">
        <w:fldChar w:fldCharType="end"/>
      </w:r>
      <w:r w:rsidR="00F40200">
        <w:t>.</w:t>
      </w:r>
      <w:r w:rsidRPr="0044222E">
        <w:t xml:space="preserve"> ‘</w:t>
      </w:r>
      <w:r w:rsidR="00875629" w:rsidRPr="0044222E">
        <w:t>R</w:t>
      </w:r>
      <w:r w:rsidRPr="0044222E">
        <w:t xml:space="preserve">escue’ </w:t>
      </w:r>
      <w:r w:rsidR="00FD15C0" w:rsidRPr="0044222E">
        <w:t>treatment rates</w:t>
      </w:r>
      <w:r w:rsidRPr="0044222E">
        <w:t xml:space="preserve"> varied from 3%</w:t>
      </w:r>
      <w:r w:rsidR="00F40200">
        <w:t xml:space="preserve"> </w:t>
      </w:r>
      <w:r w:rsidR="002B31F9">
        <w:fldChar w:fldCharType="begin">
          <w:fldData xml:space="preserve">PEVuZE5vdGU+PENpdGU+PEF1dGhvcj5Db2xsaW5zPC9BdXRob3I+PFllYXI+MjAxNDwvWWVhcj48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0E77E1">
        <w:instrText xml:space="preserve"> ADDIN EN.CITE </w:instrText>
      </w:r>
      <w:r w:rsidR="000E77E1">
        <w:fldChar w:fldCharType="begin">
          <w:fldData xml:space="preserve">PEVuZE5vdGU+PENpdGU+PEF1dGhvcj5Db2xsaW5zPC9BdXRob3I+PFllYXI+MjAxNDwvWWVhcj48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0E77E1">
        <w:instrText xml:space="preserve"> ADDIN EN.CITE.DATA </w:instrText>
      </w:r>
      <w:r w:rsidR="000E77E1">
        <w:fldChar w:fldCharType="end"/>
      </w:r>
      <w:r w:rsidR="002B31F9">
        <w:fldChar w:fldCharType="separate"/>
      </w:r>
      <w:r w:rsidR="000E77E1">
        <w:rPr>
          <w:noProof/>
        </w:rPr>
        <w:t>(15)</w:t>
      </w:r>
      <w:r w:rsidR="002B31F9">
        <w:fldChar w:fldCharType="end"/>
      </w:r>
      <w:r w:rsidRPr="0044222E">
        <w:t xml:space="preserve"> to 75%</w:t>
      </w:r>
      <w:r w:rsidR="00F40200">
        <w:t xml:space="preserve"> </w:t>
      </w:r>
      <w:r w:rsidR="002B31F9">
        <w:fldChar w:fldCharType="begin">
          <w:fldData xml:space="preserve">PEVuZE5vdGU+PENpdGU+PEF1dGhvcj5Tb29uc2F3YWQ8L0F1dGhvcj48WWVhcj4yMDE2PC9ZZWFy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yMDQtOTwvcGFnZXM+PHZvbHVtZT4xMTA8
L3ZvbHVtZT48bnVtYmVyPjM8L251bWJlcj48ZGF0ZXM+PHllYXI+MjAxNjwveWVhcj48L2RhdGVz
Pjxpc2JuPjE2NjEtNzgxOTwvaXNibj48YWNjZXNzaW9uLW51bT4yNzIyMDUzNzwvYWNjZXNzaW9u
LW51bT48dXJscz48cmVsYXRlZC11cmxzPjx1cmw+PHN0eWxlIGZhY2U9InVuZGVybGluZSIgZm9u
dD0iZGVmYXVsdCIgc2l6ZT0iMTAwJSI+aHR0cDovL292aWRzcC5vdmlkLmNvbS9vdmlkd2ViLmNn
aT9UPUpTJmFtcDtDU0M9WSZhbXA7TkVXUz1OJmFtcDtQQUdFPWZ1bGx0ZXh0JmFtcDtEPXByZW0m
YW1wO0FOPTI3MjIwNTM3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zEwLjExNTklMkYwMDA0NDYwNjMmYW1wO3Jm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0E77E1">
        <w:instrText xml:space="preserve"> ADDIN EN.CITE </w:instrText>
      </w:r>
      <w:r w:rsidR="000E77E1">
        <w:fldChar w:fldCharType="begin">
          <w:fldData xml:space="preserve">PEVuZE5vdGU+PENpdGU+PEF1dGhvcj5Tb29uc2F3YWQ8L0F1dGhvcj48WWVhcj4yMDE2PC9ZZWFy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yMDQtOTwvcGFnZXM+PHZvbHVtZT4xMTA8
L3ZvbHVtZT48bnVtYmVyPjM8L251bWJlcj48ZGF0ZXM+PHllYXI+MjAxNjwveWVhcj48L2RhdGVz
Pjxpc2JuPjE2NjEtNzgxOTwvaXNibj48YWNjZXNzaW9uLW51bT4yNzIyMDUzNzwvYWNjZXNzaW9u
LW51bT48dXJscz48cmVsYXRlZC11cmxzPjx1cmw+PHN0eWxlIGZhY2U9InVuZGVybGluZSIgZm9u
dD0iZGVmYXVsdCIgc2l6ZT0iMTAwJSI+aHR0cDovL292aWRzcC5vdmlkLmNvbS9vdmlkd2ViLmNn
aT9UPUpTJmFtcDtDU0M9WSZhbXA7TkVXUz1OJmFtcDtQQUdFPWZ1bGx0ZXh0JmFtcDtEPXByZW0m
YW1wO0FOPTI3MjIwNTM3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zEwLjExNTklMkYwMDA0NDYwNjMmYW1wO3Jm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0E77E1">
        <w:instrText xml:space="preserve"> ADDIN EN.CITE.DATA </w:instrText>
      </w:r>
      <w:r w:rsidR="000E77E1">
        <w:fldChar w:fldCharType="end"/>
      </w:r>
      <w:r w:rsidR="002B31F9">
        <w:fldChar w:fldCharType="separate"/>
      </w:r>
      <w:r w:rsidR="000E77E1">
        <w:rPr>
          <w:noProof/>
        </w:rPr>
        <w:t>(36)</w:t>
      </w:r>
      <w:r w:rsidR="002B31F9">
        <w:fldChar w:fldCharType="end"/>
      </w:r>
      <w:r w:rsidRPr="0044222E">
        <w:t xml:space="preserve"> </w:t>
      </w:r>
      <w:r w:rsidR="00875629" w:rsidRPr="0044222E">
        <w:t>for infants treated with</w:t>
      </w:r>
      <w:r w:rsidRPr="0044222E">
        <w:t xml:space="preserve"> </w:t>
      </w:r>
      <w:r w:rsidR="0017761A">
        <w:t>H</w:t>
      </w:r>
      <w:r w:rsidRPr="0044222E">
        <w:t>HHFNC compared with 7%</w:t>
      </w:r>
      <w:r w:rsidR="00F40200">
        <w:t xml:space="preserve"> </w:t>
      </w:r>
      <w:r w:rsidR="002B31F9">
        <w:fldChar w:fldCharType="begin">
          <w:fldData xml:space="preserve">PEVuZE5vdGU+PENpdGU+PEF1dGhvcj5Db2xsaW5zPC9BdXRob3I+PFllYXI+MjAxNDwvWWVhcj48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0E77E1">
        <w:instrText xml:space="preserve"> ADDIN EN.CITE </w:instrText>
      </w:r>
      <w:r w:rsidR="000E77E1">
        <w:fldChar w:fldCharType="begin">
          <w:fldData xml:space="preserve">PEVuZE5vdGU+PENpdGU+PEF1dGhvcj5Db2xsaW5zPC9BdXRob3I+PFllYXI+MjAxNDwvWWVhcj48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0E77E1">
        <w:instrText xml:space="preserve"> ADDIN EN.CITE.DATA </w:instrText>
      </w:r>
      <w:r w:rsidR="000E77E1">
        <w:fldChar w:fldCharType="end"/>
      </w:r>
      <w:r w:rsidR="002B31F9">
        <w:fldChar w:fldCharType="separate"/>
      </w:r>
      <w:r w:rsidR="000E77E1">
        <w:rPr>
          <w:noProof/>
        </w:rPr>
        <w:t>(15)</w:t>
      </w:r>
      <w:r w:rsidR="002B31F9">
        <w:fldChar w:fldCharType="end"/>
      </w:r>
      <w:r w:rsidRPr="0044222E">
        <w:t xml:space="preserve"> to 65%</w:t>
      </w:r>
      <w:r w:rsidR="00F40200">
        <w:t xml:space="preserve"> </w:t>
      </w:r>
      <w:r w:rsidR="002B31F9">
        <w:fldChar w:fldCharType="begin">
          <w:fldData xml:space="preserve">PEVuZE5vdGU+PENpdGU+PEF1dGhvcj5Tb29uc2F3YWQ8L0F1dGhvcj48WWVhcj4yMDE2PC9ZZWFy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yMDQtOTwvcGFnZXM+PHZvbHVtZT4xMTA8
L3ZvbHVtZT48bnVtYmVyPjM8L251bWJlcj48ZGF0ZXM+PHllYXI+MjAxNjwveWVhcj48L2RhdGVz
Pjxpc2JuPjE2NjEtNzgxOTwvaXNibj48YWNjZXNzaW9uLW51bT4yNzIyMDUzNzwvYWNjZXNzaW9u
LW51bT48dXJscz48cmVsYXRlZC11cmxzPjx1cmw+PHN0eWxlIGZhY2U9InVuZGVybGluZSIgZm9u
dD0iZGVmYXVsdCIgc2l6ZT0iMTAwJSI+aHR0cDovL292aWRzcC5vdmlkLmNvbS9vdmlkd2ViLmNn
aT9UPUpTJmFtcDtDU0M9WSZhbXA7TkVXUz1OJmFtcDtQQUdFPWZ1bGx0ZXh0JmFtcDtEPXByZW0m
YW1wO0FOPTI3MjIwNTM3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zEwLjExNTklMkYwMDA0NDYwNjMmYW1wO3Jm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0E77E1">
        <w:instrText xml:space="preserve"> ADDIN EN.CITE </w:instrText>
      </w:r>
      <w:r w:rsidR="000E77E1">
        <w:fldChar w:fldCharType="begin">
          <w:fldData xml:space="preserve">PEVuZE5vdGU+PENpdGU+PEF1dGhvcj5Tb29uc2F3YWQ8L0F1dGhvcj48WWVhcj4yMDE2PC9ZZWFy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yMDQtOTwvcGFnZXM+PHZvbHVtZT4xMTA8
L3ZvbHVtZT48bnVtYmVyPjM8L251bWJlcj48ZGF0ZXM+PHllYXI+MjAxNjwveWVhcj48L2RhdGVz
Pjxpc2JuPjE2NjEtNzgxOTwvaXNibj48YWNjZXNzaW9uLW51bT4yNzIyMDUzNzwvYWNjZXNzaW9u
LW51bT48dXJscz48cmVsYXRlZC11cmxzPjx1cmw+PHN0eWxlIGZhY2U9InVuZGVybGluZSIgZm9u
dD0iZGVmYXVsdCIgc2l6ZT0iMTAwJSI+aHR0cDovL292aWRzcC5vdmlkLmNvbS9vdmlkd2ViLmNn
aT9UPUpTJmFtcDtDU0M9WSZhbXA7TkVXUz1OJmFtcDtQQUdFPWZ1bGx0ZXh0JmFtcDtEPXByZW0m
YW1wO0FOPTI3MjIwNTM3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zEwLjExNTklMkYwMDA0NDYwNjMmYW1wO3Jm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0E77E1">
        <w:instrText xml:space="preserve"> ADDIN EN.CITE.DATA </w:instrText>
      </w:r>
      <w:r w:rsidR="000E77E1">
        <w:fldChar w:fldCharType="end"/>
      </w:r>
      <w:r w:rsidR="002B31F9">
        <w:fldChar w:fldCharType="separate"/>
      </w:r>
      <w:r w:rsidR="000E77E1">
        <w:rPr>
          <w:noProof/>
        </w:rPr>
        <w:t>(36)</w:t>
      </w:r>
      <w:r w:rsidR="002B31F9">
        <w:fldChar w:fldCharType="end"/>
      </w:r>
      <w:r w:rsidRPr="0044222E">
        <w:t xml:space="preserve"> </w:t>
      </w:r>
      <w:r w:rsidR="00875629" w:rsidRPr="0044222E">
        <w:t xml:space="preserve">for infants treated with </w:t>
      </w:r>
      <w:r w:rsidRPr="0044222E">
        <w:t xml:space="preserve">NCPAP. For primary respiratory support, </w:t>
      </w:r>
      <w:r w:rsidR="00875629" w:rsidRPr="0044222E">
        <w:t xml:space="preserve">where reported, </w:t>
      </w:r>
      <w:r w:rsidRPr="0044222E">
        <w:t>‘</w:t>
      </w:r>
      <w:r w:rsidR="00875629" w:rsidRPr="0044222E">
        <w:t>rescue’ treatment constituted surfactant for participants treated with HHHFNC or NIPPV</w:t>
      </w:r>
      <w:r w:rsidR="00F40200">
        <w:t xml:space="preserve"> </w:t>
      </w:r>
      <w:r w:rsidR="002B31F9">
        <w:fldChar w:fldCharType="begin"/>
      </w:r>
      <w:r w:rsidR="000E77E1">
        <w:instrText xml:space="preserve"> ADDIN EN.CITE &lt;EndNote&gt;&lt;Cite&gt;&lt;Author&gt;Kugelman&lt;/Author&gt;&lt;Year&gt;2014&lt;/Year&gt;&lt;RecNum&gt;627&lt;/RecNum&gt;&lt;DisplayText&gt;(24)&lt;/DisplayText&gt;&lt;record&gt;&lt;rec-number&gt;627&lt;/rec-number&gt;&lt;foreign-keys&gt;&lt;key app="EN" db-id="pd92zap0v0aswfeves659zdtrrrwdzzarvrz" timestamp="1503504077"&gt;627&lt;/key&gt;&lt;/foreign-keys&gt;&lt;ref-type name="Journal Article"&gt;17&lt;/ref-type&gt;&lt;contributors&gt;&lt;authors&gt;&lt;author&gt;Kugelman, A.&lt;/author&gt;&lt;author&gt;Riskin, A.&lt;/author&gt;&lt;author&gt;Said, W.&lt;/author&gt;&lt;author&gt;Shoris, I.&lt;/author&gt;&lt;author&gt;Mor, F.&lt;/author&gt;&lt;author&gt;Bader, D.&lt;/author&gt;&lt;/authors&gt;&lt;/contributors&gt;&lt;auth-address&gt;Department of Neonatology, Bnai Zion Medical Center, The B&amp;amp;R Rappaport Faculty of Medicine, Haifa, Israel.&lt;/auth-address&gt;&lt;titles&gt;&lt;title&gt;A randomized pilot study comparing heated humidified high-flow nasal cannulae with NIPPV for RDS&lt;/title&gt;&lt;secondary-title&gt;Pediatr Pulmonol&lt;/secondary-title&gt;&lt;alt-title&gt;Pediatric pulmonology&lt;/alt-title&gt;&lt;/titles&gt;&lt;periodical&gt;&lt;full-title&gt;Pediatric Pulmonology&lt;/full-title&gt;&lt;abbr-1&gt;Pediatr Pulmonol&lt;/abbr-1&gt;&lt;/periodical&gt;&lt;alt-periodical&gt;&lt;full-title&gt;Pediatric Pulmonology&lt;/full-title&gt;&lt;abbr-1&gt;Pediatr Pulmonol&lt;/abbr-1&gt;&lt;/alt-periodical&gt;&lt;pages&gt;576-83&lt;/pages&gt;&lt;volume&gt;50&lt;/volume&gt;&lt;number&gt;6&lt;/number&gt;&lt;edition&gt;2014/03/13&lt;/edition&gt;&lt;dates&gt;&lt;year&gt;2014&lt;/year&gt;&lt;pub-dates&gt;&lt;date&gt;Mar 12&lt;/date&gt;&lt;/pub-dates&gt;&lt;/dates&gt;&lt;isbn&gt;1099-0496&lt;/isbn&gt;&lt;accession-num&gt;24619945&lt;/accession-num&gt;&lt;urls&gt;&lt;related-urls&gt;&lt;url&gt;http://onlinelibrary.wiley.com/store/10.1002/ppul.23022/asset/ppul23022.pdf?v=1&amp;amp;t=i2g4aig2&amp;amp;s=288571184466e5be53dd7da9edf8e9f9ccf420ab&lt;/url&gt;&lt;/related-urls&gt;&lt;/urls&gt;&lt;electronic-resource-num&gt;10.1002/ppul.23022&lt;/electronic-resource-num&gt;&lt;remote-database-provider&gt;Nlm&lt;/remote-database-provider&gt;&lt;language&gt;Eng&lt;/language&gt;&lt;/record&gt;&lt;/Cite&gt;&lt;/EndNote&gt;</w:instrText>
      </w:r>
      <w:r w:rsidR="002B31F9">
        <w:fldChar w:fldCharType="separate"/>
      </w:r>
      <w:r w:rsidR="000E77E1">
        <w:rPr>
          <w:noProof/>
        </w:rPr>
        <w:t>(24)</w:t>
      </w:r>
      <w:r w:rsidR="002B31F9">
        <w:fldChar w:fldCharType="end"/>
      </w:r>
      <w:r w:rsidR="001037B0">
        <w:t>,</w:t>
      </w:r>
      <w:r w:rsidR="00875629" w:rsidRPr="0044222E">
        <w:t xml:space="preserve"> NCPAP for participants treated with HHHFNC</w:t>
      </w:r>
      <w:r w:rsidR="00F40200">
        <w:t xml:space="preserve"> </w:t>
      </w:r>
      <w:r w:rsidR="002B31F9">
        <w:fldChar w:fldCharType="begin">
          <w:fldData xml:space="preserve">PEVuZE5vdGU+PENpdGU+PEF1dGhvcj5Sb2JlcnRzPC9BdXRob3I+PFllYXI+MjAxNjwvWWVhcj48
UmVjTnVtPjg2PC9SZWNOdW0+PERpc3BsYXlUZXh0PigzMy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0E77E1">
        <w:instrText xml:space="preserve"> ADDIN EN.CITE </w:instrText>
      </w:r>
      <w:r w:rsidR="000E77E1">
        <w:fldChar w:fldCharType="begin">
          <w:fldData xml:space="preserve">PEVuZE5vdGU+PENpdGU+PEF1dGhvcj5Sb2JlcnRzPC9BdXRob3I+PFllYXI+MjAxNjwvWWVhcj48
UmVjTnVtPjg2PC9SZWNOdW0+PERpc3BsYXlUZXh0PigzMy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0E77E1">
        <w:instrText xml:space="preserve"> ADDIN EN.CITE.DATA </w:instrText>
      </w:r>
      <w:r w:rsidR="000E77E1">
        <w:fldChar w:fldCharType="end"/>
      </w:r>
      <w:r w:rsidR="002B31F9">
        <w:fldChar w:fldCharType="separate"/>
      </w:r>
      <w:r w:rsidR="000E77E1">
        <w:rPr>
          <w:noProof/>
        </w:rPr>
        <w:t>(33)</w:t>
      </w:r>
      <w:r w:rsidR="002B31F9">
        <w:fldChar w:fldCharType="end"/>
      </w:r>
      <w:r w:rsidR="00875629" w:rsidRPr="0044222E">
        <w:t xml:space="preserve"> </w:t>
      </w:r>
      <w:r w:rsidR="00E052B8" w:rsidRPr="0044222E">
        <w:t xml:space="preserve">and bilevel CPAP </w:t>
      </w:r>
      <w:r w:rsidR="00875629" w:rsidRPr="0044222E">
        <w:t>for participants</w:t>
      </w:r>
      <w:r w:rsidR="00C86E65">
        <w:t xml:space="preserve"> </w:t>
      </w:r>
      <w:r w:rsidR="00875629" w:rsidRPr="0044222E">
        <w:t>treated with HHHFNC or NCPAP</w:t>
      </w:r>
      <w:r w:rsidR="00F40200">
        <w:t xml:space="preserve"> </w:t>
      </w:r>
      <w:r w:rsidR="002B31F9">
        <w:fldChar w:fldCharType="begin">
          <w:fldData xml:space="preserve">PEVuZE5vdGU+PENpdGU+PEF1dGhvcj5TaGluPC9BdXRob3I+PFllYXI+MjAxNzwvWWVhcj48UmVj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</w:fldData>
        </w:fldChar>
      </w:r>
      <w:r w:rsidR="000E77E1">
        <w:instrText xml:space="preserve"> ADDIN EN.CITE </w:instrText>
      </w:r>
      <w:r w:rsidR="000E77E1">
        <w:fldChar w:fldCharType="begin">
          <w:fldData xml:space="preserve">PEVuZE5vdGU+PENpdGU+PEF1dGhvcj5TaGluPC9BdXRob3I+PFllYXI+MjAxNzwvWWVhcj48UmVj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</w:fldData>
        </w:fldChar>
      </w:r>
      <w:r w:rsidR="000E77E1">
        <w:instrText xml:space="preserve"> ADDIN EN.CITE.DATA </w:instrText>
      </w:r>
      <w:r w:rsidR="000E77E1">
        <w:fldChar w:fldCharType="end"/>
      </w:r>
      <w:r w:rsidR="002B31F9">
        <w:fldChar w:fldCharType="separate"/>
      </w:r>
      <w:r w:rsidR="000E77E1">
        <w:rPr>
          <w:noProof/>
        </w:rPr>
        <w:t>(35)</w:t>
      </w:r>
      <w:r w:rsidR="002B31F9">
        <w:fldChar w:fldCharType="end"/>
      </w:r>
      <w:r w:rsidR="00F40200">
        <w:t>.</w:t>
      </w:r>
      <w:r w:rsidR="00875629" w:rsidRPr="0044222E">
        <w:t xml:space="preserve"> ‘Rescue’ treatment</w:t>
      </w:r>
      <w:r w:rsidR="00C86E65">
        <w:t xml:space="preserve"> </w:t>
      </w:r>
      <w:r w:rsidR="00875629" w:rsidRPr="0044222E">
        <w:t>rates varied from 19%</w:t>
      </w:r>
      <w:r w:rsidR="00F40200">
        <w:t xml:space="preserve"> </w:t>
      </w:r>
      <w:r w:rsidR="002B31F9">
        <w:fldChar w:fldCharType="begin">
          <w:fldData xml:space="preserve">PEVuZE5vdGU+PENpdGU+PEF1dGhvcj5TaGluPC9BdXRob3I+PFllYXI+MjAxNzwvWWVhcj48UmVj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</w:fldData>
        </w:fldChar>
      </w:r>
      <w:r w:rsidR="000E77E1">
        <w:instrText xml:space="preserve"> ADDIN EN.CITE </w:instrText>
      </w:r>
      <w:r w:rsidR="000E77E1">
        <w:fldChar w:fldCharType="begin">
          <w:fldData xml:space="preserve">PEVuZE5vdGU+PENpdGU+PEF1dGhvcj5TaGluPC9BdXRob3I+PFllYXI+MjAxNzwvWWVhcj48UmVj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</w:fldData>
        </w:fldChar>
      </w:r>
      <w:r w:rsidR="000E77E1">
        <w:instrText xml:space="preserve"> ADDIN EN.CITE.DATA </w:instrText>
      </w:r>
      <w:r w:rsidR="000E77E1">
        <w:fldChar w:fldCharType="end"/>
      </w:r>
      <w:r w:rsidR="002B31F9">
        <w:fldChar w:fldCharType="separate"/>
      </w:r>
      <w:r w:rsidR="000E77E1">
        <w:rPr>
          <w:noProof/>
        </w:rPr>
        <w:t>(35)</w:t>
      </w:r>
      <w:r w:rsidR="002B31F9">
        <w:fldChar w:fldCharType="end"/>
      </w:r>
      <w:r w:rsidR="00875629" w:rsidRPr="0044222E">
        <w:t xml:space="preserve"> to 39%</w:t>
      </w:r>
      <w:r w:rsidR="00F40200">
        <w:t xml:space="preserve"> </w:t>
      </w:r>
      <w:r w:rsidR="002B31F9">
        <w:fldChar w:fldCharType="begin">
          <w:fldData xml:space="preserve">PEVuZE5vdGU+PENpdGU+PEF1dGhvcj5Sb2JlcnRzPC9BdXRob3I+PFllYXI+MjAxNjwvWWVhcj48
UmVjTnVtPjg2PC9SZWNOdW0+PERpc3BsYXlUZXh0PigzMy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0E77E1">
        <w:instrText xml:space="preserve"> ADDIN EN.CITE </w:instrText>
      </w:r>
      <w:r w:rsidR="000E77E1">
        <w:fldChar w:fldCharType="begin">
          <w:fldData xml:space="preserve">PEVuZE5vdGU+PENpdGU+PEF1dGhvcj5Sb2JlcnRzPC9BdXRob3I+PFllYXI+MjAxNjwvWWVhcj48
UmVjTnVtPjg2PC9SZWNOdW0+PERpc3BsYXlUZXh0PigzMy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0E77E1">
        <w:instrText xml:space="preserve"> ADDIN EN.CITE.DATA </w:instrText>
      </w:r>
      <w:r w:rsidR="000E77E1">
        <w:fldChar w:fldCharType="end"/>
      </w:r>
      <w:r w:rsidR="002B31F9">
        <w:fldChar w:fldCharType="separate"/>
      </w:r>
      <w:r w:rsidR="000E77E1">
        <w:rPr>
          <w:noProof/>
        </w:rPr>
        <w:t>(33)</w:t>
      </w:r>
      <w:r w:rsidR="002B31F9">
        <w:fldChar w:fldCharType="end"/>
      </w:r>
      <w:r w:rsidR="00875629" w:rsidRPr="0044222E">
        <w:t xml:space="preserve"> for infants treated with HHHFNC and were 11% for infants treated with NCPAP</w:t>
      </w:r>
      <w:r w:rsidR="00F40200">
        <w:t xml:space="preserve"> </w:t>
      </w:r>
      <w:r w:rsidR="002B31F9">
        <w:fldChar w:fldCharType="begin">
          <w:fldData xml:space="preserve">PEVuZE5vdGU+PENpdGU+PEF1dGhvcj5TaGluPC9BdXRob3I+PFllYXI+MjAxNzwvWWVhcj48UmVj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</w:fldData>
        </w:fldChar>
      </w:r>
      <w:r w:rsidR="000E77E1">
        <w:instrText xml:space="preserve"> ADDIN EN.CITE </w:instrText>
      </w:r>
      <w:r w:rsidR="000E77E1">
        <w:fldChar w:fldCharType="begin">
          <w:fldData xml:space="preserve">PEVuZE5vdGU+PENpdGU+PEF1dGhvcj5TaGluPC9BdXRob3I+PFllYXI+MjAxNzwvWWVhcj48UmVj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</w:fldData>
        </w:fldChar>
      </w:r>
      <w:r w:rsidR="000E77E1">
        <w:instrText xml:space="preserve"> ADDIN EN.CITE.DATA </w:instrText>
      </w:r>
      <w:r w:rsidR="000E77E1">
        <w:fldChar w:fldCharType="end"/>
      </w:r>
      <w:r w:rsidR="002B31F9">
        <w:fldChar w:fldCharType="separate"/>
      </w:r>
      <w:r w:rsidR="000E77E1">
        <w:rPr>
          <w:noProof/>
        </w:rPr>
        <w:t>(35)</w:t>
      </w:r>
      <w:r w:rsidR="002B31F9">
        <w:fldChar w:fldCharType="end"/>
      </w:r>
      <w:r w:rsidR="00875629" w:rsidRPr="0044222E">
        <w:t xml:space="preserve"> and 34% for infants treated with NIPPV</w:t>
      </w:r>
      <w:r w:rsidR="00F40200">
        <w:t xml:space="preserve"> </w:t>
      </w:r>
      <w:r w:rsidR="002B31F9">
        <w:fldChar w:fldCharType="begin"/>
      </w:r>
      <w:r w:rsidR="000E77E1">
        <w:instrText xml:space="preserve"> ADDIN EN.CITE &lt;EndNote&gt;&lt;Cite&gt;&lt;Author&gt;Kugelman&lt;/Author&gt;&lt;Year&gt;2014&lt;/Year&gt;&lt;RecNum&gt;627&lt;/RecNum&gt;&lt;DisplayText&gt;(24)&lt;/DisplayText&gt;&lt;record&gt;&lt;rec-number&gt;627&lt;/rec-number&gt;&lt;foreign-keys&gt;&lt;key app="EN" db-id="pd92zap0v0aswfeves659zdtrrrwdzzarvrz" timestamp="1503504077"&gt;627&lt;/key&gt;&lt;/foreign-keys&gt;&lt;ref-type name="Journal Article"&gt;17&lt;/ref-type&gt;&lt;contributors&gt;&lt;authors&gt;&lt;author&gt;Kugelman, A.&lt;/author&gt;&lt;author&gt;Riskin, A.&lt;/author&gt;&lt;author&gt;Said, W.&lt;/author&gt;&lt;author&gt;Shoris, I.&lt;/author&gt;&lt;author&gt;Mor, F.&lt;/author&gt;&lt;author&gt;Bader, D.&lt;/author&gt;&lt;/authors&gt;&lt;/contributors&gt;&lt;auth-address&gt;Department of Neonatology, Bnai Zion Medical Center, The B&amp;amp;R Rappaport Faculty of Medicine, Haifa, Israel.&lt;/auth-address&gt;&lt;titles&gt;&lt;title&gt;A randomized pilot study comparing heated humidified high-flow nasal cannulae with NIPPV for RDS&lt;/title&gt;&lt;secondary-title&gt;Pediatr Pulmonol&lt;/secondary-title&gt;&lt;alt-title&gt;Pediatric pulmonology&lt;/alt-title&gt;&lt;/titles&gt;&lt;periodical&gt;&lt;full-title&gt;Pediatric Pulmonology&lt;/full-title&gt;&lt;abbr-1&gt;Pediatr Pulmonol&lt;/abbr-1&gt;&lt;/periodical&gt;&lt;alt-periodical&gt;&lt;full-title&gt;Pediatric Pulmonology&lt;/full-title&gt;&lt;abbr-1&gt;Pediatr Pulmonol&lt;/abbr-1&gt;&lt;/alt-periodical&gt;&lt;pages&gt;576-83&lt;/pages&gt;&lt;volume&gt;50&lt;/volume&gt;&lt;number&gt;6&lt;/number&gt;&lt;edition&gt;2014/03/13&lt;/edition&gt;&lt;dates&gt;&lt;year&gt;2014&lt;/year&gt;&lt;pub-dates&gt;&lt;date&gt;Mar 12&lt;/date&gt;&lt;/pub-dates&gt;&lt;/dates&gt;&lt;isbn&gt;1099-0496&lt;/isbn&gt;&lt;accession-num&gt;24619945&lt;/accession-num&gt;&lt;urls&gt;&lt;related-urls&gt;&lt;url&gt;http://onlinelibrary.wiley.com/store/10.1002/ppul.23022/asset/ppul23022.pdf?v=1&amp;amp;t=i2g4aig2&amp;amp;s=288571184466e5be53dd7da9edf8e9f9ccf420ab&lt;/url&gt;&lt;/related-urls&gt;&lt;/urls&gt;&lt;electronic-resource-num&gt;10.1002/ppul.23022&lt;/electronic-resource-num&gt;&lt;remote-database-provider&gt;Nlm&lt;/remote-database-provider&gt;&lt;language&gt;Eng&lt;/language&gt;&lt;/record&gt;&lt;/Cite&gt;&lt;/EndNote&gt;</w:instrText>
      </w:r>
      <w:r w:rsidR="002B31F9">
        <w:fldChar w:fldCharType="separate"/>
      </w:r>
      <w:r w:rsidR="000E77E1">
        <w:rPr>
          <w:noProof/>
        </w:rPr>
        <w:t>(24)</w:t>
      </w:r>
      <w:r w:rsidR="002B31F9">
        <w:fldChar w:fldCharType="end"/>
      </w:r>
      <w:r w:rsidR="00F40200">
        <w:t xml:space="preserve">. </w:t>
      </w:r>
      <w:r w:rsidR="00875629" w:rsidRPr="0044222E">
        <w:t xml:space="preserve">Given the use of ‘rescue’ treatment in some of the trials, the authors of a recent </w:t>
      </w:r>
      <w:r w:rsidR="00326B03" w:rsidRPr="00204E5B">
        <w:t>narrative</w:t>
      </w:r>
      <w:r w:rsidR="00326B03">
        <w:t xml:space="preserve"> </w:t>
      </w:r>
      <w:r w:rsidR="00875629" w:rsidRPr="0044222E">
        <w:t>review state that ‘rescue’ treatment is an important</w:t>
      </w:r>
      <w:r w:rsidR="00C86E65">
        <w:t xml:space="preserve"> </w:t>
      </w:r>
      <w:r w:rsidR="00BD1D6A" w:rsidRPr="0044222E">
        <w:t>part of the treatment pathway in both post-extubation treatment and primary respiratory support</w:t>
      </w:r>
      <w:r w:rsidR="00F40200">
        <w:t xml:space="preserve"> </w:t>
      </w:r>
      <w:r w:rsidR="002B31F9">
        <w:fldChar w:fldCharType="begin"/>
      </w:r>
      <w:r w:rsidR="00471027">
        <w:instrText xml:space="preserve"> ADDIN EN.CITE &lt;EndNote&gt;&lt;Cite&gt;&lt;Author&gt;Roberts&lt;/Author&gt;&lt;Year&gt;2017&lt;/Year&gt;&lt;RecNum&gt;696&lt;/RecNum&gt;&lt;DisplayText&gt;(43)&lt;/DisplayText&gt;&lt;record&gt;&lt;rec-number&gt;696&lt;/rec-number&gt;&lt;foreign-keys&gt;&lt;key app="EN" db-id="pd92zap0v0aswfeves659zdtrrrwdzzarvrz" timestamp="1511280498"&gt;696&lt;/key&gt;&lt;/foreign-keys&gt;&lt;ref-type name="Journal Article"&gt;17&lt;/ref-type&gt;&lt;contributors&gt;&lt;authors&gt;&lt;author&gt;Roberts, C. T.&lt;/author&gt;&lt;author&gt;Hodgson, K. A.&lt;/author&gt;&lt;/authors&gt;&lt;/contributors&gt;&lt;auth-address&gt;Roberts, Calum T. Newborn Research Centre, The Royal Women&amp;apos;s Hospital, Locked Bag 300, Flemington Road, Parkville 3052, Melbourne, VIC Australia.&amp;#xD;Roberts, Calum T. Department of Obstetrics and Gynaecology, The University of Melbourne, Melbourne, Australia.&amp;#xD;Hodgson, Kate A. Newborn Research Centre, The Royal Women&amp;apos;s Hospital, Locked Bag 300, Flemington Road, Parkville 3052, Melbourne, VIC Australia.&lt;/auth-address&gt;&lt;titles&gt;&lt;title&gt;Nasal high flow treatment in preterm infants&lt;/title&gt;&lt;secondary-title&gt;Maternal Health, Neonatology and Perinatology&lt;/secondary-title&gt;&lt;/titles&gt;&lt;periodical&gt;&lt;full-title&gt;Maternal Health, Neonatology and Perinatology&lt;/full-title&gt;&lt;abbr-1&gt;Matern Health Neonatol Perinatol&lt;/abbr-1&gt;&lt;/periodical&gt;&lt;pages&gt;15&lt;/pages&gt;&lt;volume&gt;3&lt;/volume&gt;&lt;dates&gt;&lt;year&gt;2017&lt;/year&gt;&lt;/dates&gt;&lt;accession-num&gt;28904810&lt;/accession-num&gt;&lt;work-type&gt;Review&lt;/work-type&gt;&lt;urls&gt;&lt;related-urls&gt;&lt;url&gt;http://ovidsp.ovid.com/ovidweb.cgi?T=JS&amp;amp;CSC=Y&amp;amp;NEWS=N&amp;amp;PAGE=fulltext&amp;amp;D=prem&amp;amp;AN=28904810&lt;/url&gt;&lt;url&gt;http://openurl.ac.uk/ukfed:liv.ac.uk?url_ver=Z39.88-2004&amp;amp;rft_val_fmt=info:ofi/fmt:kev:mtx:journal&amp;amp;rfr_id=info:sid/Ovid:prem&amp;amp;rft.genre=article&amp;amp;rft_id=info:doi/10.1186%2Fs40748-017-0056-y&amp;amp;rft_id=info:pmid/28904810&amp;amp;rft.issn=2054-958X&amp;amp;rft.volume=3&amp;amp;rft.issue=&amp;amp;rft.spage=15&amp;amp;rft.pages=15&amp;amp;rft.date=2017&amp;amp;rft.jtitle=Maternal+Health%2C+Neonatology+and+Perinatology&amp;amp;rft.atitle=Nasal+high+flow+treatment+in+preterm+infants.&amp;amp;rft.aulast=Roberts&lt;/url&gt;&lt;/related-urls&gt;&lt;/urls&gt;&lt;/record&gt;&lt;/Cite&gt;&lt;/EndNote&gt;</w:instrText>
      </w:r>
      <w:r w:rsidR="002B31F9">
        <w:fldChar w:fldCharType="separate"/>
      </w:r>
      <w:r w:rsidR="00471027">
        <w:rPr>
          <w:noProof/>
        </w:rPr>
        <w:t>(43)</w:t>
      </w:r>
      <w:r w:rsidR="002B31F9">
        <w:fldChar w:fldCharType="end"/>
      </w:r>
      <w:r w:rsidR="00F40200">
        <w:t>.</w:t>
      </w:r>
      <w:r w:rsidR="00341B53">
        <w:t xml:space="preserve"> </w:t>
      </w:r>
    </w:p>
    <w:p w14:paraId="5F3F5E43" w14:textId="1D100D2E" w:rsidR="00FC6599" w:rsidRDefault="00FC6599" w:rsidP="00AB28DE">
      <w:pPr>
        <w:pStyle w:val="LRiGnormal"/>
      </w:pPr>
    </w:p>
    <w:p w14:paraId="37C738B0" w14:textId="09A5D36E" w:rsidR="00416F0C" w:rsidRPr="007B2A13" w:rsidRDefault="00341B53" w:rsidP="00AB28DE">
      <w:pPr>
        <w:pStyle w:val="LRiGnormal"/>
      </w:pPr>
      <w:r>
        <w:t xml:space="preserve">The main strength of our review is that it includes the most </w:t>
      </w:r>
      <w:r w:rsidR="003811C2" w:rsidRPr="0043335C">
        <w:t>up-to-date</w:t>
      </w:r>
      <w:r>
        <w:t xml:space="preserve"> published evidence from 19 studies </w:t>
      </w:r>
      <w:r>
        <w:fldChar w:fldCharType="begin">
          <w:fldData xml:space="preserve">aXNlZCBub24taW5mZXJpb3JpdHkgdHJpYWw8L3RpdGxlPjxzZWNvbmRhcnktdGl0bGU+Sm91cm5h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Wx6aWVsLCBLaW0gTS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mI3hEO1By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MTE0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5lMTQ4Mi05MDwvcGFnZXM+PHZvbHVtZT4xMzE8L3ZvbHVtZT48bnVtYmVy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=
</w:fldData>
        </w:fldChar>
      </w:r>
      <w:r w:rsidR="000E77E1">
        <w:instrText xml:space="preserve"> ADDIN EN.CITE </w:instrText>
      </w:r>
      <w:r w:rsidR="000E77E1">
        <w:fldChar w:fldCharType="begin">
          <w:fldData xml:space="preserve">PEVuZE5vdGU+PENpdGU+PEF1dGhvcj5DaGVuPC9BdXRob3I+PFllYXI+MjAxNTwvWWVhcj48UmVj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==
</w:fldData>
        </w:fldChar>
      </w:r>
      <w:r w:rsidR="000E77E1">
        <w:instrText xml:space="preserve"> ADDIN EN.CITE.DATA </w:instrText>
      </w:r>
      <w:r w:rsidR="000E77E1">
        <w:fldChar w:fldCharType="end"/>
      </w:r>
      <w:r w:rsidR="000E77E1">
        <w:fldChar w:fldCharType="begin">
          <w:fldData xml:space="preserve">aXNlZCBub24taW5mZXJpb3JpdHkgdHJpYWw8L3RpdGxlPjxzZWNvbmRhcnktdGl0bGU+Sm91cm5h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Wx6aWVsLCBLaW0gTS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mI3hEO1By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5lMTQ4Mi05MDwvcGFnZXM+PHZvbHVtZT4xMzE8L3ZvbHVtZT48bnVtYmVy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=
</w:fldData>
        </w:fldChar>
      </w:r>
      <w:r w:rsidR="000E77E1">
        <w:instrText xml:space="preserve"> ADDIN EN.CITE.DATA </w:instrText>
      </w:r>
      <w:r w:rsidR="000E77E1">
        <w:fldChar w:fldCharType="end"/>
      </w:r>
      <w:r>
        <w:fldChar w:fldCharType="separate"/>
      </w:r>
      <w:r w:rsidR="000E77E1">
        <w:rPr>
          <w:noProof/>
        </w:rPr>
        <w:t>(13, 14, 16-19, 21-25, 27, 30, 31, 33, 35-38)</w:t>
      </w:r>
      <w:r>
        <w:fldChar w:fldCharType="end"/>
      </w:r>
      <w:r>
        <w:t xml:space="preserve">. </w:t>
      </w:r>
      <w:r w:rsidRPr="0044222E">
        <w:t>We have also applied the GRADE criteria to each outcome</w:t>
      </w:r>
      <w:r>
        <w:t xml:space="preserve">. </w:t>
      </w:r>
      <w:r w:rsidR="00766481" w:rsidRPr="007B7996">
        <w:t xml:space="preserve">There are however </w:t>
      </w:r>
      <w:r w:rsidR="0077793F" w:rsidRPr="008B0ABE">
        <w:t xml:space="preserve">two potential </w:t>
      </w:r>
      <w:r w:rsidR="00766481" w:rsidRPr="007B7996">
        <w:t xml:space="preserve">limitations. </w:t>
      </w:r>
      <w:r w:rsidR="0077793F" w:rsidRPr="008B0ABE">
        <w:t>First,</w:t>
      </w:r>
      <w:r w:rsidR="0077793F">
        <w:t xml:space="preserve"> w</w:t>
      </w:r>
      <w:r w:rsidR="00BD1D6A" w:rsidRPr="007B7996">
        <w:t xml:space="preserve">hile there was </w:t>
      </w:r>
      <w:r w:rsidR="00BD1D6A" w:rsidRPr="007B7996">
        <w:lastRenderedPageBreak/>
        <w:t xml:space="preserve">little statistical heterogeneity detected in the analyses </w:t>
      </w:r>
      <w:r w:rsidRPr="007B7996">
        <w:t xml:space="preserve">we </w:t>
      </w:r>
      <w:r w:rsidR="00BD1D6A" w:rsidRPr="007B7996">
        <w:t>conducted</w:t>
      </w:r>
      <w:r w:rsidR="00BD1D6A">
        <w:t xml:space="preserve">, </w:t>
      </w:r>
      <w:r w:rsidR="00233A97">
        <w:t xml:space="preserve">there </w:t>
      </w:r>
      <w:r w:rsidR="00BD1D6A">
        <w:t>were however</w:t>
      </w:r>
      <w:r w:rsidR="003C7FD0">
        <w:t xml:space="preserve"> minor notable </w:t>
      </w:r>
      <w:r w:rsidR="00233A97">
        <w:t xml:space="preserve">differences </w:t>
      </w:r>
      <w:r w:rsidR="005B1060">
        <w:t xml:space="preserve">in baseline characteristics </w:t>
      </w:r>
      <w:r w:rsidR="00233A97">
        <w:t>across studies</w:t>
      </w:r>
      <w:r w:rsidR="005B1060">
        <w:t xml:space="preserve"> in terms of</w:t>
      </w:r>
      <w:r w:rsidR="007C1F1F">
        <w:t xml:space="preserve"> </w:t>
      </w:r>
      <w:r w:rsidR="00971BDB">
        <w:t>GA of i</w:t>
      </w:r>
      <w:r w:rsidR="007C1F1F">
        <w:t xml:space="preserve">ncluded participants and </w:t>
      </w:r>
      <w:r w:rsidR="00330C7A">
        <w:t xml:space="preserve">HHHFNC </w:t>
      </w:r>
      <w:r w:rsidR="007C1F1F">
        <w:t>flow rates</w:t>
      </w:r>
      <w:r w:rsidR="00233A97">
        <w:t xml:space="preserve">. </w:t>
      </w:r>
      <w:r w:rsidR="0077793F" w:rsidRPr="008B0ABE">
        <w:t>Nonetheless, using the GRADE criteria, we considered there to be no serious issues with the quality of the evidence in relation to consistency. Second</w:t>
      </w:r>
      <w:r w:rsidR="003C6C98" w:rsidRPr="008B0ABE">
        <w:t xml:space="preserve">, </w:t>
      </w:r>
      <w:r w:rsidR="003C6C98">
        <w:t xml:space="preserve">while studies included in </w:t>
      </w:r>
      <w:r w:rsidR="007C5650">
        <w:t>the post-extubation analysis</w:t>
      </w:r>
      <w:r w:rsidR="003C6C98">
        <w:t xml:space="preserve"> </w:t>
      </w:r>
      <w:r w:rsidR="00424B02">
        <w:t>included participants who had</w:t>
      </w:r>
      <w:r w:rsidR="003C6C98">
        <w:t xml:space="preserve"> received surfactant prior to trial entry</w:t>
      </w:r>
      <w:r w:rsidR="00F40200">
        <w:t xml:space="preserve"> </w:t>
      </w:r>
      <w:r w:rsidR="002B31F9">
        <w:fldChar w:fldCharType="begin">
          <w:fldData xml:space="preserve">PEVuZE5vdGU+PENpdGU+PEF1dGhvcj5DaGVuPC9BdXRob3I+PFllYXI+MjAxNTwvWWVhcj48UmVj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5lMTQ4Mi05MDwvcGFnZXM+PHZvbHVtZT4xMzE8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0E77E1">
        <w:instrText xml:space="preserve"> ADDIN EN.CITE </w:instrText>
      </w:r>
      <w:r w:rsidR="000E77E1">
        <w:fldChar w:fldCharType="begin">
          <w:fldData xml:space="preserve">PEVuZE5vdGU+PENpdGU+PEF1dGhvcj5DaGVuPC9BdXRob3I+PFllYXI+MjAxNTwvWWVhcj48UmVj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5lMTQ4Mi05MDwvcGFnZXM+PHZvbHVtZT4xMzE8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0E77E1">
        <w:instrText xml:space="preserve"> ADDIN EN.CITE.DATA </w:instrText>
      </w:r>
      <w:r w:rsidR="000E77E1">
        <w:fldChar w:fldCharType="end"/>
      </w:r>
      <w:r w:rsidR="002B31F9">
        <w:fldChar w:fldCharType="separate"/>
      </w:r>
      <w:r w:rsidR="000E77E1">
        <w:rPr>
          <w:noProof/>
        </w:rPr>
        <w:t>(13, 14, 16, 17, 21, 22, 27, 30, 36, 37)</w:t>
      </w:r>
      <w:r w:rsidR="002B31F9">
        <w:fldChar w:fldCharType="end"/>
      </w:r>
      <w:r w:rsidR="003C6C98">
        <w:t xml:space="preserve"> two studies included in the </w:t>
      </w:r>
      <w:r w:rsidR="007C5650">
        <w:t xml:space="preserve">analysis of </w:t>
      </w:r>
      <w:r w:rsidR="00254B17">
        <w:t>primary respiratory support</w:t>
      </w:r>
      <w:r w:rsidR="003C6C98">
        <w:t xml:space="preserve"> explicitly excluded preterm infants who had previously received surfactant</w:t>
      </w:r>
      <w:r w:rsidR="00F40200">
        <w:t xml:space="preserve"> </w:t>
      </w:r>
      <w:r w:rsidR="002B31F9">
        <w:fldChar w:fldCharType="begin">
          <w:fldData xml:space="preserve">PEVuZE5vdGU+PENpdGU+PEF1dGhvcj5Sb2JlcnRzPC9BdXRob3I+PFllYXI+MjAxNjwvWWVhcj48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NYW5sZXksIEJy
ZXR0IEo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Gcm9pc2xhbmQsIERhZyBI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RG9uYXRoLCBTdXNhbiBNLiBGcm9tIE5lb25hdGFsIFNl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Q
cml0Y2hhcmQsIE1hcmdvIEE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DYXJ0d3JpZ2h0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Ex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</w:fldData>
        </w:fldChar>
      </w:r>
      <w:r w:rsidR="000E77E1">
        <w:instrText xml:space="preserve"> ADDIN EN.CITE </w:instrText>
      </w:r>
      <w:r w:rsidR="000E77E1">
        <w:fldChar w:fldCharType="begin">
          <w:fldData xml:space="preserve">PEVuZE5vdGU+PENpdGU+PEF1dGhvcj5Sb2JlcnRzPC9BdXRob3I+PFllYXI+MjAxNjwvWWVhcj48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NYW5sZXksIEJy
ZXR0IEo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Gcm9pc2xhbmQsIERhZyBI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RG9uYXRoLCBTdXNhbiBNLiBGcm9tIE5lb25hdGFsIFNl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Q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</w:fldData>
        </w:fldChar>
      </w:r>
      <w:r w:rsidR="000E77E1">
        <w:instrText xml:space="preserve"> ADDIN EN.CITE.DATA </w:instrText>
      </w:r>
      <w:r w:rsidR="000E77E1">
        <w:fldChar w:fldCharType="end"/>
      </w:r>
      <w:r w:rsidR="002B31F9">
        <w:fldChar w:fldCharType="separate"/>
      </w:r>
      <w:r w:rsidR="000E77E1">
        <w:rPr>
          <w:noProof/>
        </w:rPr>
        <w:t>(33, 35)</w:t>
      </w:r>
      <w:r w:rsidR="002B31F9">
        <w:fldChar w:fldCharType="end"/>
      </w:r>
      <w:r w:rsidR="00F40200">
        <w:t>.</w:t>
      </w:r>
      <w:r w:rsidR="003C6C98">
        <w:t xml:space="preserve"> </w:t>
      </w:r>
      <w:r w:rsidR="00425173">
        <w:t>It is unclear to what extent</w:t>
      </w:r>
      <w:r w:rsidR="00D2323D">
        <w:t>, if any,</w:t>
      </w:r>
      <w:r w:rsidR="00425173">
        <w:t xml:space="preserve"> these differences </w:t>
      </w:r>
      <w:r w:rsidR="00C447DC">
        <w:t xml:space="preserve">impact </w:t>
      </w:r>
      <w:r w:rsidR="00486505">
        <w:t>on the outcomes</w:t>
      </w:r>
      <w:r w:rsidR="00AD203C">
        <w:t xml:space="preserve">. </w:t>
      </w:r>
      <w:r w:rsidR="006407BB" w:rsidRPr="007B7996">
        <w:t>However, t</w:t>
      </w:r>
      <w:r w:rsidR="00BD1D6A" w:rsidRPr="007B7996">
        <w:t xml:space="preserve">he low </w:t>
      </w:r>
      <w:r w:rsidR="007B2A13" w:rsidRPr="007B7996">
        <w:t>number</w:t>
      </w:r>
      <w:r w:rsidR="00BD1D6A" w:rsidRPr="007B7996">
        <w:t xml:space="preserve"> of participants with GA </w:t>
      </w:r>
      <w:r w:rsidR="007B2A13" w:rsidRPr="007B7996">
        <w:t>&lt;</w:t>
      </w:r>
      <w:r w:rsidR="00BD1D6A" w:rsidRPr="007B7996">
        <w:t>28 weeks in the studies included</w:t>
      </w:r>
      <w:r w:rsidR="007B2A13" w:rsidRPr="007B7996">
        <w:t>, particularly</w:t>
      </w:r>
      <w:r w:rsidR="00BD1D6A" w:rsidRPr="007B7996">
        <w:t xml:space="preserve"> in </w:t>
      </w:r>
      <w:r w:rsidR="007B2A13" w:rsidRPr="007B7996">
        <w:t xml:space="preserve">the </w:t>
      </w:r>
      <w:r w:rsidR="00BD1D6A" w:rsidRPr="007B7996">
        <w:t>analysis of primary respiratory support</w:t>
      </w:r>
      <w:r w:rsidR="007B2A13" w:rsidRPr="007B7996">
        <w:t>,</w:t>
      </w:r>
      <w:r w:rsidR="00360214" w:rsidRPr="007B7996">
        <w:t xml:space="preserve"> raises questions about the suitability of using HHHFNC for this subgroup of preterm infants. </w:t>
      </w:r>
      <w:r w:rsidR="00FC6599" w:rsidRPr="007B7996">
        <w:t>Three</w:t>
      </w:r>
      <w:r w:rsidR="006407BB" w:rsidRPr="007B7996">
        <w:t xml:space="preserve"> studies of post-extubation </w:t>
      </w:r>
      <w:r w:rsidR="00932061" w:rsidRPr="0043335C">
        <w:t>treatment</w:t>
      </w:r>
      <w:r w:rsidR="00932061">
        <w:t xml:space="preserve"> </w:t>
      </w:r>
      <w:r w:rsidR="006407BB" w:rsidRPr="007B7996">
        <w:t xml:space="preserve">have examined efficacy in preterm infants with very low GA, &lt;26 weeks </w:t>
      </w:r>
      <w:r w:rsidR="002B31F9" w:rsidRPr="007B7996">
        <w:fldChar w:fldCharType="begin">
          <w:fldData xml:space="preserve">PEVuZE5vdGU+PENpdGU+PEF1dGhvcj5NYW5sZXk8L0F1dGhvcj48WWVhcj4yMDEzPC9ZZWFyPjxS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0E77E1" w:rsidRPr="007B7996">
        <w:instrText xml:space="preserve"> ADDIN EN.CITE </w:instrText>
      </w:r>
      <w:r w:rsidR="000E77E1" w:rsidRPr="007B7996">
        <w:fldChar w:fldCharType="begin">
          <w:fldData xml:space="preserve">PEVuZE5vdGU+PENpdGU+PEF1dGhvcj5NYW5sZXk8L0F1dGhvcj48WWVhcj4yMDEzPC9ZZWFyPjxS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0E77E1" w:rsidRPr="007B7996">
        <w:instrText xml:space="preserve"> ADDIN EN.CITE.DATA </w:instrText>
      </w:r>
      <w:r w:rsidR="000E77E1" w:rsidRPr="007B7996">
        <w:fldChar w:fldCharType="end"/>
      </w:r>
      <w:r w:rsidR="002B31F9" w:rsidRPr="007B7996">
        <w:fldChar w:fldCharType="separate"/>
      </w:r>
      <w:r w:rsidR="000E77E1" w:rsidRPr="007B7996">
        <w:rPr>
          <w:noProof/>
        </w:rPr>
        <w:t>(27)</w:t>
      </w:r>
      <w:r w:rsidR="002B31F9" w:rsidRPr="007B7996">
        <w:fldChar w:fldCharType="end"/>
      </w:r>
      <w:r w:rsidR="006407BB" w:rsidRPr="007B7996">
        <w:t xml:space="preserve"> </w:t>
      </w:r>
      <w:r w:rsidR="00FC6599" w:rsidRPr="007B7996">
        <w:t>or</w:t>
      </w:r>
      <w:r w:rsidR="006407BB" w:rsidRPr="007B7996">
        <w:t xml:space="preserve"> </w:t>
      </w:r>
      <w:r w:rsidR="006407BB" w:rsidRPr="007B7996">
        <w:rPr>
          <w:rFonts w:cs="Arial"/>
        </w:rPr>
        <w:t>≤</w:t>
      </w:r>
      <w:r w:rsidR="006407BB" w:rsidRPr="007B7996">
        <w:t xml:space="preserve">28 weeks </w:t>
      </w:r>
      <w:r w:rsidR="002B31F9" w:rsidRPr="007B7996">
        <w:fldChar w:fldCharType="begin">
          <w:fldData xml:space="preserve">PEVuZE5vdGU+PENpdGU+PEF1dGhvcj5Db2xsaW5zPC9BdXRob3I+PFllYXI+MjAxNDwvWWVhcj48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0E77E1" w:rsidRPr="007B7996">
        <w:instrText xml:space="preserve"> ADDIN EN.CITE </w:instrText>
      </w:r>
      <w:r w:rsidR="000E77E1" w:rsidRPr="007B7996">
        <w:fldChar w:fldCharType="begin">
          <w:fldData xml:space="preserve">PEVuZE5vdGU+PENpdGU+PEF1dGhvcj5Db2xsaW5zPC9BdXRob3I+PFllYXI+MjAxNDwvWWVhcj48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0E77E1" w:rsidRPr="007B7996">
        <w:instrText xml:space="preserve"> ADDIN EN.CITE.DATA </w:instrText>
      </w:r>
      <w:r w:rsidR="000E77E1" w:rsidRPr="007B7996">
        <w:fldChar w:fldCharType="end"/>
      </w:r>
      <w:r w:rsidR="002B31F9" w:rsidRPr="007B7996">
        <w:fldChar w:fldCharType="separate"/>
      </w:r>
      <w:r w:rsidR="000E77E1" w:rsidRPr="007B7996">
        <w:rPr>
          <w:noProof/>
        </w:rPr>
        <w:t>(15, 36)</w:t>
      </w:r>
      <w:r w:rsidR="002B31F9" w:rsidRPr="007B7996">
        <w:fldChar w:fldCharType="end"/>
      </w:r>
      <w:r w:rsidR="006407BB" w:rsidRPr="007B7996">
        <w:t xml:space="preserve">. </w:t>
      </w:r>
      <w:r w:rsidR="00FC6599" w:rsidRPr="007B7996">
        <w:t>Findings</w:t>
      </w:r>
      <w:r w:rsidR="006407BB" w:rsidRPr="007B7996">
        <w:t xml:space="preserve"> appear to favour NCPAP </w:t>
      </w:r>
      <w:r w:rsidR="00FC6599" w:rsidRPr="007B7996">
        <w:t xml:space="preserve">in relation to composite outcomes of treatment failure </w:t>
      </w:r>
      <w:r w:rsidR="002B31F9" w:rsidRPr="007B7996">
        <w:fldChar w:fldCharType="begin">
          <w:fldData xml:space="preserve">PEVuZE5vdGU+PENpdGU+PEF1dGhvcj5NYW5sZXk8L0F1dGhvcj48WWVhcj4yMDEzPC9ZZWFyPjxS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0E77E1" w:rsidRPr="007B7996">
        <w:instrText xml:space="preserve"> ADDIN EN.CITE </w:instrText>
      </w:r>
      <w:r w:rsidR="000E77E1" w:rsidRPr="007B7996">
        <w:fldChar w:fldCharType="begin">
          <w:fldData xml:space="preserve">PEVuZE5vdGU+PENpdGU+PEF1dGhvcj5NYW5sZXk8L0F1dGhvcj48WWVhcj4yMDEzPC9ZZWFyPjxS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0E77E1" w:rsidRPr="007B7996">
        <w:instrText xml:space="preserve"> ADDIN EN.CITE.DATA </w:instrText>
      </w:r>
      <w:r w:rsidR="000E77E1" w:rsidRPr="007B7996">
        <w:fldChar w:fldCharType="end"/>
      </w:r>
      <w:r w:rsidR="002B31F9" w:rsidRPr="007B7996">
        <w:fldChar w:fldCharType="separate"/>
      </w:r>
      <w:r w:rsidR="000E77E1" w:rsidRPr="007B7996">
        <w:rPr>
          <w:noProof/>
        </w:rPr>
        <w:t>(27, 36)</w:t>
      </w:r>
      <w:r w:rsidR="002B31F9" w:rsidRPr="007B7996">
        <w:fldChar w:fldCharType="end"/>
      </w:r>
      <w:r w:rsidR="00FC6599" w:rsidRPr="007B7996">
        <w:t xml:space="preserve"> and HHHFNC in terms of the need for reintubation </w:t>
      </w:r>
      <w:r w:rsidR="002B31F9" w:rsidRPr="007B7996">
        <w:fldChar w:fldCharType="begin">
          <w:fldData xml:space="preserve">PEVuZE5vdGU+PENpdGU+PEF1dGhvcj5Db2xsaW5zPC9BdXRob3I+PFllYXI+MjAxNDwvWWVhcj48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0E77E1" w:rsidRPr="007B7996">
        <w:instrText xml:space="preserve"> ADDIN EN.CITE </w:instrText>
      </w:r>
      <w:r w:rsidR="000E77E1" w:rsidRPr="007B7996">
        <w:fldChar w:fldCharType="begin">
          <w:fldData xml:space="preserve">PEVuZE5vdGU+PENpdGU+PEF1dGhvcj5Db2xsaW5zPC9BdXRob3I+PFllYXI+MjAxNDwvWWVhcj48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0E77E1" w:rsidRPr="007B7996">
        <w:instrText xml:space="preserve"> ADDIN EN.CITE.DATA </w:instrText>
      </w:r>
      <w:r w:rsidR="000E77E1" w:rsidRPr="007B7996">
        <w:fldChar w:fldCharType="end"/>
      </w:r>
      <w:r w:rsidR="002B31F9" w:rsidRPr="007B7996">
        <w:fldChar w:fldCharType="separate"/>
      </w:r>
      <w:r w:rsidR="000E77E1" w:rsidRPr="007B7996">
        <w:rPr>
          <w:noProof/>
        </w:rPr>
        <w:t>(15)</w:t>
      </w:r>
      <w:r w:rsidR="002B31F9" w:rsidRPr="007B7996">
        <w:fldChar w:fldCharType="end"/>
      </w:r>
      <w:r w:rsidR="00FC6599" w:rsidRPr="007B7996">
        <w:t xml:space="preserve">. However, </w:t>
      </w:r>
      <w:r w:rsidR="006407BB" w:rsidRPr="007B7996">
        <w:t xml:space="preserve">findings </w:t>
      </w:r>
      <w:r w:rsidR="007B2A13" w:rsidRPr="007B7996">
        <w:t>were</w:t>
      </w:r>
      <w:r w:rsidR="006407BB" w:rsidRPr="007B7996">
        <w:t xml:space="preserve"> </w:t>
      </w:r>
      <w:r w:rsidR="007B2A13" w:rsidRPr="007B7996">
        <w:t xml:space="preserve">not </w:t>
      </w:r>
      <w:r w:rsidR="006407BB" w:rsidRPr="007B7996">
        <w:t>reported</w:t>
      </w:r>
      <w:r w:rsidR="007B2A13" w:rsidRPr="007B7996">
        <w:t xml:space="preserve"> as</w:t>
      </w:r>
      <w:r w:rsidR="001C7BDD">
        <w:t xml:space="preserve"> </w:t>
      </w:r>
      <w:r w:rsidR="001C7BDD" w:rsidRPr="0043335C">
        <w:t>being statistically</w:t>
      </w:r>
      <w:r w:rsidR="007B2A13" w:rsidRPr="007B7996">
        <w:t xml:space="preserve"> significantly different in these studies</w:t>
      </w:r>
      <w:r w:rsidR="006407BB" w:rsidRPr="007B7996">
        <w:t xml:space="preserve">. For primary respiratory support, </w:t>
      </w:r>
      <w:r w:rsidR="00FC6599" w:rsidRPr="007B7996">
        <w:t>similar subgroups have not been defined</w:t>
      </w:r>
      <w:r w:rsidR="00932061">
        <w:t xml:space="preserve"> (</w:t>
      </w:r>
      <w:r w:rsidR="007B2A13" w:rsidRPr="007B7996">
        <w:t>these studies typically including participants of greater GA</w:t>
      </w:r>
      <w:r w:rsidR="00932061">
        <w:t xml:space="preserve"> </w:t>
      </w:r>
      <w:r w:rsidR="00932061" w:rsidRPr="0043335C">
        <w:t>than in studies of post-extubation treatment</w:t>
      </w:r>
      <w:r w:rsidR="00932061">
        <w:t>)</w:t>
      </w:r>
      <w:r w:rsidR="00FC6599" w:rsidRPr="007B7996">
        <w:t xml:space="preserve">. Hence it has been </w:t>
      </w:r>
      <w:r w:rsidR="00BD1D6A" w:rsidRPr="007B7996">
        <w:t xml:space="preserve">recommended by the authors of recent </w:t>
      </w:r>
      <w:r w:rsidR="00367A35" w:rsidRPr="007B7996">
        <w:t>reviews that HHHFNC is most suited for more mature infants</w:t>
      </w:r>
      <w:r w:rsidR="00471027">
        <w:t xml:space="preserve"> </w:t>
      </w:r>
      <w:r w:rsidR="00471027" w:rsidRPr="005A3DB8">
        <w:rPr>
          <w:highlight w:val="yellow"/>
        </w:rPr>
        <w:fldChar w:fldCharType="begin">
          <w:fldData xml:space="preserve">PEVuZE5vdGU+PENpdGU+PEF1dGhvcj5Sb2JlcnRzPC9BdXRob3I+PFllYXI+MjAxNzwvWWVhcj48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</w:fldData>
        </w:fldChar>
      </w:r>
      <w:r w:rsidR="00471027" w:rsidRPr="005A3DB8">
        <w:rPr>
          <w:highlight w:val="yellow"/>
        </w:rPr>
        <w:instrText xml:space="preserve"> ADDIN EN.CITE </w:instrText>
      </w:r>
      <w:r w:rsidR="00471027" w:rsidRPr="005A3DB8">
        <w:rPr>
          <w:highlight w:val="yellow"/>
        </w:rPr>
        <w:fldChar w:fldCharType="begin">
          <w:fldData xml:space="preserve">PEVuZE5vdGU+PENpdGU+PEF1dGhvcj5Sb2JlcnRzPC9BdXRob3I+PFllYXI+MjAxNzwvWWVhcj48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</w:fldData>
        </w:fldChar>
      </w:r>
      <w:r w:rsidR="00471027" w:rsidRPr="005A3DB8">
        <w:rPr>
          <w:highlight w:val="yellow"/>
        </w:rPr>
        <w:instrText xml:space="preserve"> ADDIN EN.CITE.DATA </w:instrText>
      </w:r>
      <w:r w:rsidR="00471027" w:rsidRPr="005A3DB8">
        <w:rPr>
          <w:highlight w:val="yellow"/>
        </w:rPr>
      </w:r>
      <w:r w:rsidR="00471027" w:rsidRPr="005A3DB8">
        <w:rPr>
          <w:highlight w:val="yellow"/>
        </w:rPr>
        <w:fldChar w:fldCharType="end"/>
      </w:r>
      <w:r w:rsidR="00471027" w:rsidRPr="005A3DB8">
        <w:rPr>
          <w:highlight w:val="yellow"/>
        </w:rPr>
      </w:r>
      <w:r w:rsidR="00471027" w:rsidRPr="005A3DB8">
        <w:rPr>
          <w:highlight w:val="yellow"/>
        </w:rPr>
        <w:fldChar w:fldCharType="separate"/>
      </w:r>
      <w:r w:rsidR="00471027" w:rsidRPr="0043335C">
        <w:rPr>
          <w:noProof/>
        </w:rPr>
        <w:t>(42, 43)</w:t>
      </w:r>
      <w:r w:rsidR="00471027" w:rsidRPr="005A3DB8">
        <w:rPr>
          <w:highlight w:val="yellow"/>
        </w:rPr>
        <w:fldChar w:fldCharType="end"/>
      </w:r>
      <w:r w:rsidR="00F40200" w:rsidRPr="007B7996">
        <w:t>.</w:t>
      </w:r>
      <w:r w:rsidR="00360214" w:rsidRPr="00204E5B">
        <w:t xml:space="preserve"> </w:t>
      </w:r>
    </w:p>
    <w:p w14:paraId="04BA6F9C" w14:textId="77777777" w:rsidR="00367A35" w:rsidRDefault="00367A35" w:rsidP="00AB28DE">
      <w:pPr>
        <w:pStyle w:val="LRiGnormal"/>
      </w:pPr>
    </w:p>
    <w:p w14:paraId="2C595D8B" w14:textId="1DE27DA6" w:rsidR="00AC4228" w:rsidRPr="00A96C33" w:rsidRDefault="00CB0855" w:rsidP="008C0CF2">
      <w:pPr>
        <w:pStyle w:val="LRiGnormal"/>
      </w:pPr>
      <w:r w:rsidRPr="000B720A">
        <w:t xml:space="preserve">There </w:t>
      </w:r>
      <w:r w:rsidR="0077793F" w:rsidRPr="008B0ABE">
        <w:t>are also</w:t>
      </w:r>
      <w:r w:rsidRPr="008B0ABE">
        <w:t xml:space="preserve"> </w:t>
      </w:r>
      <w:r w:rsidRPr="000B720A">
        <w:t xml:space="preserve">methodological issues that warrant some discussion. First, for </w:t>
      </w:r>
      <w:r w:rsidR="004C1AAE" w:rsidRPr="000B720A">
        <w:t xml:space="preserve">the outcomes of </w:t>
      </w:r>
      <w:r w:rsidRPr="000B720A">
        <w:t>death and air leak, there were relative</w:t>
      </w:r>
      <w:r w:rsidR="004C1AAE" w:rsidRPr="000B720A">
        <w:t>ly</w:t>
      </w:r>
      <w:r w:rsidRPr="000B720A">
        <w:t xml:space="preserve"> few events. </w:t>
      </w:r>
      <w:r w:rsidR="004C1AAE" w:rsidRPr="000B720A">
        <w:t xml:space="preserve">It has been recommended that for rare events, analyses are conducted using the </w:t>
      </w:r>
      <w:proofErr w:type="spellStart"/>
      <w:r w:rsidR="004C1AAE" w:rsidRPr="000B720A">
        <w:t>Peto</w:t>
      </w:r>
      <w:proofErr w:type="spellEnd"/>
      <w:r w:rsidR="004C1AAE" w:rsidRPr="000B720A">
        <w:t xml:space="preserve"> </w:t>
      </w:r>
      <w:r w:rsidR="001D1258" w:rsidRPr="000B720A">
        <w:t xml:space="preserve">one-step odds ratio </w:t>
      </w:r>
      <w:r w:rsidR="004C1AAE" w:rsidRPr="000B720A">
        <w:t>method</w:t>
      </w:r>
      <w:r w:rsidR="004C4C11" w:rsidRPr="000B720A">
        <w:t xml:space="preserve"> </w:t>
      </w:r>
      <w:r w:rsidR="00FA7C79" w:rsidRPr="000B720A">
        <w:fldChar w:fldCharType="begin"/>
      </w:r>
      <w:r w:rsidR="00311226" w:rsidRPr="000B720A">
        <w:instrText xml:space="preserve"> ADDIN EN.CITE &lt;EndNote&gt;&lt;Cite&gt;&lt;Author&gt;Higgins&lt;/Author&gt;&lt;Year&gt;2011&lt;/Year&gt;&lt;RecNum&gt;858&lt;/RecNum&gt;&lt;DisplayText&gt;(44)&lt;/DisplayText&gt;&lt;record&gt;&lt;rec-number&gt;858&lt;/rec-number&gt;&lt;foreign-keys&gt;&lt;key app="EN" db-id="pd92zap0v0aswfeves659zdtrrrwdzzarvrz" timestamp="1548255365"&gt;858&lt;/key&gt;&lt;/foreign-keys&gt;&lt;ref-type name="Edited Book"&gt;28&lt;/ref-type&gt;&lt;contributors&gt;&lt;authors&gt;&lt;author&gt;Higgins, Julian PT &lt;/author&gt;&lt;author&gt;Green, Sally &lt;/author&gt;&lt;/authors&gt;&lt;/contributors&gt;&lt;titles&gt;&lt;title&gt;Cochrane Handbook for Systematic Reviews of Interventions. Version 5.1.0 [updated March 2011]&lt;/title&gt;&lt;/titles&gt;&lt;dates&gt;&lt;year&gt;2011&lt;/year&gt;&lt;/dates&gt;&lt;publisher&gt;&lt;style face="normal" font="default" size="100%"&gt;The Cochrane Collaboration. Available from &lt;/style&gt;&lt;style face="underline" font="default" size="100%"&gt;http://handbook-5-1.cochrane.org/&lt;/style&gt;&lt;style face="normal" font="default" size="100%"&gt; (accessed January 23, 2019)&lt;/style&gt;&lt;/publisher&gt;&lt;urls&gt;&lt;/urls&gt;&lt;/record&gt;&lt;/Cite&gt;&lt;/EndNote&gt;</w:instrText>
      </w:r>
      <w:r w:rsidR="00FA7C79" w:rsidRPr="000B720A">
        <w:fldChar w:fldCharType="separate"/>
      </w:r>
      <w:r w:rsidR="00FA7C79" w:rsidRPr="000B720A">
        <w:rPr>
          <w:noProof/>
        </w:rPr>
        <w:t>(44)</w:t>
      </w:r>
      <w:r w:rsidR="00FA7C79" w:rsidRPr="000B720A">
        <w:fldChar w:fldCharType="end"/>
      </w:r>
      <w:r w:rsidR="00FA7C79" w:rsidRPr="000B720A">
        <w:t>.</w:t>
      </w:r>
      <w:r w:rsidR="004C4C11" w:rsidRPr="000B720A">
        <w:t xml:space="preserve"> </w:t>
      </w:r>
      <w:r w:rsidR="004C1AAE" w:rsidRPr="000B720A">
        <w:t xml:space="preserve">We made no provision for analysing rare events in our protocol, but we did </w:t>
      </w:r>
      <w:r w:rsidR="00AC4228" w:rsidRPr="000B720A">
        <w:t xml:space="preserve">conduct post-hoc analyses using the </w:t>
      </w:r>
      <w:proofErr w:type="spellStart"/>
      <w:r w:rsidR="00AC4228" w:rsidRPr="000B720A">
        <w:t>Peto</w:t>
      </w:r>
      <w:proofErr w:type="spellEnd"/>
      <w:r w:rsidR="00AC4228" w:rsidRPr="000B720A">
        <w:t xml:space="preserve"> method for the</w:t>
      </w:r>
      <w:r w:rsidR="004C1AAE" w:rsidRPr="000B720A">
        <w:t>se</w:t>
      </w:r>
      <w:r w:rsidR="00AC4228" w:rsidRPr="000B720A">
        <w:t xml:space="preserve"> </w:t>
      </w:r>
      <w:r w:rsidR="004C1AAE" w:rsidRPr="000B720A">
        <w:t xml:space="preserve">two </w:t>
      </w:r>
      <w:r w:rsidR="00AC4228" w:rsidRPr="000B720A">
        <w:t>outcomes</w:t>
      </w:r>
      <w:r w:rsidR="001D1258" w:rsidRPr="000B720A">
        <w:t xml:space="preserve">. </w:t>
      </w:r>
      <w:r w:rsidR="004C1AAE" w:rsidRPr="000B720A">
        <w:t>Th</w:t>
      </w:r>
      <w:r w:rsidR="00AC4228" w:rsidRPr="000B720A">
        <w:t xml:space="preserve">e odds ratios (ORs) </w:t>
      </w:r>
      <w:r w:rsidR="004C1AAE" w:rsidRPr="000B720A">
        <w:t xml:space="preserve">derived from the analyses </w:t>
      </w:r>
      <w:r w:rsidR="004C4C11" w:rsidRPr="000B720A">
        <w:t xml:space="preserve">using the </w:t>
      </w:r>
      <w:proofErr w:type="spellStart"/>
      <w:r w:rsidR="004C4C11" w:rsidRPr="000B720A">
        <w:t>Peto</w:t>
      </w:r>
      <w:proofErr w:type="spellEnd"/>
      <w:r w:rsidR="004C4C11" w:rsidRPr="000B720A">
        <w:t xml:space="preserve"> method </w:t>
      </w:r>
      <w:r w:rsidR="004C1AAE" w:rsidRPr="000B720A">
        <w:t>were</w:t>
      </w:r>
      <w:r w:rsidR="00AC4228" w:rsidRPr="000B720A">
        <w:t xml:space="preserve"> very similar to those of the RRs we found from our original analyses.</w:t>
      </w:r>
      <w:r w:rsidR="004C1AAE" w:rsidRPr="000B720A">
        <w:t xml:space="preserve"> A second </w:t>
      </w:r>
      <w:r w:rsidR="004C1AAE" w:rsidRPr="00A96C33">
        <w:t>methodological issue to note is that including crossover trials in meta-analyses can be problematic</w:t>
      </w:r>
      <w:r w:rsidR="001D1258" w:rsidRPr="00A96C33">
        <w:t xml:space="preserve">. </w:t>
      </w:r>
      <w:r w:rsidR="00C32991" w:rsidRPr="00A96C33">
        <w:t xml:space="preserve">In the crossover trial included in our review, the outcomes were </w:t>
      </w:r>
      <w:r w:rsidR="00C32991" w:rsidRPr="00A96C33">
        <w:lastRenderedPageBreak/>
        <w:t xml:space="preserve">reported at two 24-hour intervals and were not relevant to this review. </w:t>
      </w:r>
      <w:r w:rsidR="0030473D" w:rsidRPr="00A96C33">
        <w:t xml:space="preserve">A third </w:t>
      </w:r>
      <w:r w:rsidR="00637DF3" w:rsidRPr="00A96C33">
        <w:t xml:space="preserve">methodological </w:t>
      </w:r>
      <w:r w:rsidR="0030473D" w:rsidRPr="00A96C33">
        <w:t>issue</w:t>
      </w:r>
      <w:r w:rsidR="00637DF3" w:rsidRPr="00A96C33">
        <w:t xml:space="preserve"> was that</w:t>
      </w:r>
      <w:r w:rsidR="008C0CF2" w:rsidRPr="00A96C33">
        <w:t xml:space="preserve"> in two studies </w:t>
      </w:r>
      <w:r w:rsidR="00FA7C79" w:rsidRPr="00A96C33">
        <w:fldChar w:fldCharType="begin">
          <w:fldData xml:space="preserve">PEVuZE5vdGU+PENpdGU+PEF1dGhvcj5Db2xsYWJvcmF0aXZlIEdyb3VwIGZvciB0aGUgTXVsdGlj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ZTE0ODItOTA8L3BhZ2VzPjx2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FA7C79" w:rsidRPr="00A96C33">
        <w:instrText xml:space="preserve"> ADDIN EN.CITE </w:instrText>
      </w:r>
      <w:r w:rsidR="00FA7C79" w:rsidRPr="00A96C33">
        <w:fldChar w:fldCharType="begin">
          <w:fldData xml:space="preserve">PEVuZE5vdGU+PENpdGU+PEF1dGhvcj5Db2xsYWJvcmF0aXZlIEdyb3VwIGZvciB0aGUgTXVsdGlj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ZTE0ODItOTA8L3BhZ2VzPjx2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FA7C79" w:rsidRPr="00A96C33">
        <w:instrText xml:space="preserve"> ADDIN EN.CITE.DATA </w:instrText>
      </w:r>
      <w:r w:rsidR="00FA7C79" w:rsidRPr="00A96C33">
        <w:fldChar w:fldCharType="end"/>
      </w:r>
      <w:r w:rsidR="00FA7C79" w:rsidRPr="00A96C33">
        <w:fldChar w:fldCharType="separate"/>
      </w:r>
      <w:r w:rsidR="00FA7C79" w:rsidRPr="00A96C33">
        <w:rPr>
          <w:noProof/>
        </w:rPr>
        <w:t>(14, 37)</w:t>
      </w:r>
      <w:r w:rsidR="00FA7C79" w:rsidRPr="00A96C33">
        <w:fldChar w:fldCharType="end"/>
      </w:r>
      <w:r w:rsidR="008C0CF2" w:rsidRPr="00A96C33">
        <w:t>, we only included relevant subgroup populations of the overall trial populations in our meta-analyses. Neither trial was designed in such a way that it was stratified for the</w:t>
      </w:r>
      <w:r w:rsidR="00F74D4A" w:rsidRPr="00A96C33">
        <w:t>s</w:t>
      </w:r>
      <w:r w:rsidR="008C0CF2" w:rsidRPr="00A96C33">
        <w:t xml:space="preserve">e subgroups and therefore randomisation was broken. </w:t>
      </w:r>
      <w:r w:rsidR="00786542" w:rsidRPr="00A96C33">
        <w:t>Thus</w:t>
      </w:r>
      <w:r w:rsidR="008C0CF2" w:rsidRPr="00A96C33">
        <w:t>, w</w:t>
      </w:r>
      <w:r w:rsidR="00AC4228" w:rsidRPr="00A96C33">
        <w:t>e conducted post-hoc sensitivity analyses excluding these two studies</w:t>
      </w:r>
      <w:r w:rsidR="00786542" w:rsidRPr="00A96C33">
        <w:t xml:space="preserve"> to determine if their exclusion altered the results.</w:t>
      </w:r>
      <w:r w:rsidR="00C32991" w:rsidRPr="00A96C33">
        <w:t xml:space="preserve"> </w:t>
      </w:r>
      <w:r w:rsidR="00786542" w:rsidRPr="00A96C33">
        <w:t>Sensitivity analyses</w:t>
      </w:r>
      <w:r w:rsidR="00F74D4A" w:rsidRPr="00A96C33">
        <w:t xml:space="preserve"> yielded </w:t>
      </w:r>
      <w:r w:rsidR="00AC4228" w:rsidRPr="00A96C33">
        <w:t xml:space="preserve">very similar </w:t>
      </w:r>
      <w:r w:rsidR="00F74D4A" w:rsidRPr="00A96C33">
        <w:t xml:space="preserve">results </w:t>
      </w:r>
      <w:r w:rsidR="00AC4228" w:rsidRPr="00A96C33">
        <w:t xml:space="preserve">to those we found from our original analyses. </w:t>
      </w:r>
    </w:p>
    <w:p w14:paraId="7B667562" w14:textId="77777777" w:rsidR="00AC4228" w:rsidRPr="000B720A" w:rsidRDefault="00AC4228" w:rsidP="00AC4228">
      <w:pPr>
        <w:pStyle w:val="LRiGnormal"/>
        <w:tabs>
          <w:tab w:val="left" w:pos="1134"/>
        </w:tabs>
      </w:pPr>
    </w:p>
    <w:p w14:paraId="36D94BFB" w14:textId="249B006B" w:rsidR="00875629" w:rsidRPr="005F0957" w:rsidRDefault="00AC4228" w:rsidP="005F0957">
      <w:pPr>
        <w:pStyle w:val="LRiGnormal"/>
      </w:pPr>
      <w:r w:rsidRPr="000B720A">
        <w:t>Finally, a</w:t>
      </w:r>
      <w:r w:rsidR="009F0572" w:rsidRPr="000B720A">
        <w:t xml:space="preserve">side from the </w:t>
      </w:r>
      <w:r w:rsidRPr="000B720A">
        <w:t xml:space="preserve">consideration of the </w:t>
      </w:r>
      <w:r w:rsidR="009F0572" w:rsidRPr="000B720A">
        <w:t xml:space="preserve">clinical effectiveness of HHHFNC versus standard </w:t>
      </w:r>
      <w:r w:rsidR="009F0572" w:rsidRPr="00FA7C79">
        <w:t xml:space="preserve">treatment, other key </w:t>
      </w:r>
      <w:r w:rsidR="00C447DC" w:rsidRPr="00FA7C79">
        <w:t xml:space="preserve">factors </w:t>
      </w:r>
      <w:r w:rsidR="00CF23DE" w:rsidRPr="00FA7C79">
        <w:t xml:space="preserve">to take into account when considering which </w:t>
      </w:r>
      <w:r w:rsidR="00E728BA" w:rsidRPr="00FA7C79">
        <w:t>intervention</w:t>
      </w:r>
      <w:r w:rsidR="00CF23DE" w:rsidRPr="00FA7C79">
        <w:t xml:space="preserve"> to use</w:t>
      </w:r>
      <w:r w:rsidR="00E728BA" w:rsidRPr="00FA7C79">
        <w:t xml:space="preserve"> for preterm interventions</w:t>
      </w:r>
      <w:r w:rsidR="00CF23DE" w:rsidRPr="00FA7C79">
        <w:t xml:space="preserve"> </w:t>
      </w:r>
      <w:r w:rsidR="009F0572" w:rsidRPr="00FA7C79">
        <w:t xml:space="preserve">include </w:t>
      </w:r>
      <w:r w:rsidR="00E728BA" w:rsidRPr="00FA7C79">
        <w:t xml:space="preserve">evidence regarding </w:t>
      </w:r>
      <w:r w:rsidR="009F0572" w:rsidRPr="00FA7C79">
        <w:t xml:space="preserve">the quality of care and </w:t>
      </w:r>
      <w:r w:rsidR="00E728BA" w:rsidRPr="00FA7C79">
        <w:t>c</w:t>
      </w:r>
      <w:r w:rsidR="009F0572" w:rsidRPr="00FA7C79">
        <w:t>ost</w:t>
      </w:r>
      <w:r w:rsidR="00CF23DE" w:rsidRPr="00FA7C79">
        <w:t xml:space="preserve"> effectiveness</w:t>
      </w:r>
      <w:r w:rsidR="009F0572" w:rsidRPr="00FA7C79">
        <w:t xml:space="preserve"> of treatment. </w:t>
      </w:r>
      <w:r w:rsidR="00FA5C7C" w:rsidRPr="00FA7C79">
        <w:t>Findings from surveys</w:t>
      </w:r>
      <w:r w:rsidR="00384BC3" w:rsidRPr="00FA7C79">
        <w:t xml:space="preserve"> of practitioners </w:t>
      </w:r>
      <w:r w:rsidR="00FA5C7C" w:rsidRPr="00FA7C79">
        <w:t>have</w:t>
      </w:r>
      <w:r w:rsidR="00384BC3" w:rsidRPr="00FA7C79">
        <w:t xml:space="preserve"> found </w:t>
      </w:r>
      <w:r w:rsidR="00CF23DE" w:rsidRPr="00FA7C79">
        <w:t xml:space="preserve">HHHFNC </w:t>
      </w:r>
      <w:r w:rsidR="00384BC3" w:rsidRPr="00FA7C79">
        <w:t>enable</w:t>
      </w:r>
      <w:r w:rsidR="00FA5C7C" w:rsidRPr="00FA7C79">
        <w:t>s</w:t>
      </w:r>
      <w:r w:rsidR="00CF23DE" w:rsidRPr="00FA7C79">
        <w:t xml:space="preserve"> family members to be more involved in the care of their infants</w:t>
      </w:r>
      <w:r w:rsidR="00F40200" w:rsidRPr="00FA7C79">
        <w:t xml:space="preserve"> </w:t>
      </w:r>
      <w:r w:rsidR="00471027" w:rsidRPr="00FA7C79">
        <w:fldChar w:fldCharType="begin">
          <w:fldData xml:space="preserve">PEVuZE5vdGU+PENpdGU+PEF1dGhvcj5Ib3VnaDwvQXV0aG9yPjxZZWFyPjIwMTI8L1llYXI+PFJl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FA7C79" w:rsidRPr="00FA7C79">
        <w:instrText xml:space="preserve"> ADDIN EN.CITE </w:instrText>
      </w:r>
      <w:r w:rsidR="00FA7C79" w:rsidRPr="00FA7C79">
        <w:fldChar w:fldCharType="begin">
          <w:fldData xml:space="preserve">PEVuZE5vdGU+PENpdGU+PEF1dGhvcj5Ib3VnaDwvQXV0aG9yPjxZZWFyPjIwMTI8L1llYXI+PFJl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FA7C79" w:rsidRPr="00FA7C79">
        <w:instrText xml:space="preserve"> ADDIN EN.CITE.DATA </w:instrText>
      </w:r>
      <w:r w:rsidR="00FA7C79" w:rsidRPr="00FA7C79">
        <w:fldChar w:fldCharType="end"/>
      </w:r>
      <w:r w:rsidR="00471027" w:rsidRPr="00FA7C79">
        <w:fldChar w:fldCharType="separate"/>
      </w:r>
      <w:r w:rsidR="00FA7C79" w:rsidRPr="00FA7C79">
        <w:rPr>
          <w:noProof/>
        </w:rPr>
        <w:t>(45)</w:t>
      </w:r>
      <w:r w:rsidR="00471027" w:rsidRPr="00FA7C79">
        <w:fldChar w:fldCharType="end"/>
      </w:r>
      <w:r w:rsidR="00471027" w:rsidRPr="00FA7C79">
        <w:t xml:space="preserve"> </w:t>
      </w:r>
      <w:r w:rsidR="00FA5C7C" w:rsidRPr="00FA7C79">
        <w:t>and</w:t>
      </w:r>
      <w:r w:rsidR="00384BC3" w:rsidRPr="00FA7C79">
        <w:t xml:space="preserve"> to be </w:t>
      </w:r>
      <w:r w:rsidR="00CF23DE" w:rsidRPr="00FA7C79">
        <w:t>better tolerated by infants</w:t>
      </w:r>
      <w:r w:rsidR="00F40200" w:rsidRPr="00FA7C79">
        <w:t xml:space="preserve"> </w:t>
      </w:r>
      <w:r w:rsidR="00471027" w:rsidRPr="00FA7C79">
        <w:fldChar w:fldCharType="begin">
          <w:fldData xml:space="preserve">PEVuZE5vdGU+PENpdGU+PEF1dGhvcj5PamhhPC9BdXRob3I+PFllYXI+MjAxMzwvWWVhcj48UmVj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FA7C79" w:rsidRPr="00FA7C79">
        <w:instrText xml:space="preserve"> ADDIN EN.CITE </w:instrText>
      </w:r>
      <w:r w:rsidR="00FA7C79" w:rsidRPr="00FA7C79">
        <w:fldChar w:fldCharType="begin">
          <w:fldData xml:space="preserve">PEVuZE5vdGU+PENpdGU+PEF1dGhvcj5PamhhPC9BdXRob3I+PFllYXI+MjAxMzwvWWVhcj48UmVj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FA7C79" w:rsidRPr="00FA7C79">
        <w:instrText xml:space="preserve"> ADDIN EN.CITE.DATA </w:instrText>
      </w:r>
      <w:r w:rsidR="00FA7C79" w:rsidRPr="00FA7C79">
        <w:fldChar w:fldCharType="end"/>
      </w:r>
      <w:r w:rsidR="00471027" w:rsidRPr="00FA7C79">
        <w:fldChar w:fldCharType="separate"/>
      </w:r>
      <w:r w:rsidR="00FA7C79" w:rsidRPr="00FA7C79">
        <w:rPr>
          <w:noProof/>
        </w:rPr>
        <w:t>(46)</w:t>
      </w:r>
      <w:r w:rsidR="00471027" w:rsidRPr="00FA7C79">
        <w:fldChar w:fldCharType="end"/>
      </w:r>
      <w:r w:rsidR="00CF23DE" w:rsidRPr="00FA7C79">
        <w:t xml:space="preserve"> </w:t>
      </w:r>
      <w:r w:rsidR="00FA5C7C" w:rsidRPr="00FA7C79">
        <w:t xml:space="preserve">than other treatment options. </w:t>
      </w:r>
      <w:r w:rsidR="00CF23DE" w:rsidRPr="00FA7C79">
        <w:t>Evidence from a small crossover trial (n</w:t>
      </w:r>
      <w:r w:rsidR="00C86E65" w:rsidRPr="00FA7C79">
        <w:t xml:space="preserve"> = </w:t>
      </w:r>
      <w:r w:rsidR="00CF23DE" w:rsidRPr="00FA7C79">
        <w:t xml:space="preserve">20) </w:t>
      </w:r>
      <w:r w:rsidR="00FA5C7C" w:rsidRPr="00FA7C79">
        <w:t>also</w:t>
      </w:r>
      <w:r w:rsidR="005563EA" w:rsidRPr="00FA7C79">
        <w:t xml:space="preserve"> </w:t>
      </w:r>
      <w:r w:rsidR="00384BC3" w:rsidRPr="00FA7C79">
        <w:t>found</w:t>
      </w:r>
      <w:r w:rsidR="00CF23DE" w:rsidRPr="00FA7C79">
        <w:t xml:space="preserve"> parents preferred HHHFNC to NCPAP for these reasons</w:t>
      </w:r>
      <w:r w:rsidR="00F40200" w:rsidRPr="00FA7C79">
        <w:t xml:space="preserve"> </w:t>
      </w:r>
      <w:r w:rsidR="002B31F9" w:rsidRPr="00FA7C79">
        <w:fldChar w:fldCharType="begin">
          <w:fldData xml:space="preserve">PEVuZE5vdGU+PENpdGU+PEF1dGhvcj5LbGluZ2VuYmVyZzwvQXV0aG9yPjxZZWFyPjIwMTQ8L1ll
YXI+PFJlY051bT4zODwvUmVjTnVtPjxEaXNwbGF5VGV4dD4oMjM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0E77E1" w:rsidRPr="00FA7C79">
        <w:instrText xml:space="preserve"> ADDIN EN.CITE </w:instrText>
      </w:r>
      <w:r w:rsidR="000E77E1" w:rsidRPr="00FA7C79">
        <w:fldChar w:fldCharType="begin">
          <w:fldData xml:space="preserve">PEVuZE5vdGU+PENpdGU+PEF1dGhvcj5LbGluZ2VuYmVyZzwvQXV0aG9yPjxZZWFyPjIwMTQ8L1ll
YXI+PFJlY051bT4zODwvUmVjTnVtPjxEaXNwbGF5VGV4dD4oMjM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0E77E1" w:rsidRPr="00FA7C79">
        <w:instrText xml:space="preserve"> ADDIN EN.CITE.DATA </w:instrText>
      </w:r>
      <w:r w:rsidR="000E77E1" w:rsidRPr="00FA7C79">
        <w:fldChar w:fldCharType="end"/>
      </w:r>
      <w:r w:rsidR="002B31F9" w:rsidRPr="00FA7C79">
        <w:fldChar w:fldCharType="separate"/>
      </w:r>
      <w:r w:rsidR="000E77E1" w:rsidRPr="00FA7C79">
        <w:rPr>
          <w:noProof/>
        </w:rPr>
        <w:t>(23)</w:t>
      </w:r>
      <w:r w:rsidR="002B31F9" w:rsidRPr="00FA7C79">
        <w:fldChar w:fldCharType="end"/>
      </w:r>
      <w:r w:rsidR="00F40200" w:rsidRPr="00FA7C79">
        <w:t>.</w:t>
      </w:r>
      <w:r w:rsidR="00CF23DE" w:rsidRPr="00FA7C79">
        <w:t xml:space="preserve"> </w:t>
      </w:r>
      <w:r w:rsidR="00FA5C7C" w:rsidRPr="00FA7C79">
        <w:t>Survey findings</w:t>
      </w:r>
      <w:r w:rsidR="00F40200" w:rsidRPr="00FA7C79">
        <w:t xml:space="preserve"> </w:t>
      </w:r>
      <w:r w:rsidR="002B31F9" w:rsidRPr="00FA7C79">
        <w:fldChar w:fldCharType="begin">
          <w:fldData xml:space="preserve">PEVuZE5vdGU+PENpdGU+PEF1dGhvcj5Ib3VnaDwvQXV0aG9yPjxZZWFyPjIwMTI8L1llYXI+PFJl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FA7C79" w:rsidRPr="00FA7C79">
        <w:instrText xml:space="preserve"> ADDIN EN.CITE </w:instrText>
      </w:r>
      <w:r w:rsidR="00FA7C79" w:rsidRPr="00FA7C79">
        <w:fldChar w:fldCharType="begin">
          <w:fldData xml:space="preserve">PEVuZE5vdGU+PENpdGU+PEF1dGhvcj5Ib3VnaDwvQXV0aG9yPjxZZWFyPjIwMTI8L1llYXI+PFJl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FA7C79" w:rsidRPr="00FA7C79">
        <w:instrText xml:space="preserve"> ADDIN EN.CITE.DATA </w:instrText>
      </w:r>
      <w:r w:rsidR="00FA7C79" w:rsidRPr="00FA7C79">
        <w:fldChar w:fldCharType="end"/>
      </w:r>
      <w:r w:rsidR="002B31F9" w:rsidRPr="00FA7C79">
        <w:fldChar w:fldCharType="separate"/>
      </w:r>
      <w:r w:rsidR="00FA7C79" w:rsidRPr="00FA7C79">
        <w:rPr>
          <w:noProof/>
        </w:rPr>
        <w:t>(45)</w:t>
      </w:r>
      <w:r w:rsidR="002B31F9" w:rsidRPr="00FA7C79">
        <w:fldChar w:fldCharType="end"/>
      </w:r>
      <w:r w:rsidR="00C86E65" w:rsidRPr="00FA7C79">
        <w:t xml:space="preserve"> </w:t>
      </w:r>
      <w:r w:rsidR="00FA5C7C" w:rsidRPr="00FA7C79">
        <w:t xml:space="preserve">and findings from </w:t>
      </w:r>
      <w:r w:rsidR="00B956A0" w:rsidRPr="00FA7C79">
        <w:t xml:space="preserve">a </w:t>
      </w:r>
      <w:r w:rsidR="00FA5C7C" w:rsidRPr="00FA7C79">
        <w:t>small RCT (n</w:t>
      </w:r>
      <w:r w:rsidR="00C86E65" w:rsidRPr="00FA7C79">
        <w:t xml:space="preserve"> = </w:t>
      </w:r>
      <w:r w:rsidR="00FA5C7C" w:rsidRPr="00FA7C79">
        <w:t>70)</w:t>
      </w:r>
      <w:r w:rsidR="00F40200" w:rsidRPr="00FA7C79">
        <w:t xml:space="preserve"> </w:t>
      </w:r>
      <w:r w:rsidR="002B31F9" w:rsidRPr="00FA7C79">
        <w:fldChar w:fldCharType="begin">
          <w:fldData xml:space="preserve">PEVuZE5vdGU+PENpdGU+PEF1dGhvcj5JcmFucG91cjwvQXV0aG9yPjxZZWFyPjIwMTE8L1llYXI+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=
</w:fldData>
        </w:fldChar>
      </w:r>
      <w:r w:rsidR="000E77E1" w:rsidRPr="00FA7C79">
        <w:instrText xml:space="preserve"> ADDIN EN.CITE </w:instrText>
      </w:r>
      <w:r w:rsidR="000E77E1" w:rsidRPr="00FA7C79">
        <w:fldChar w:fldCharType="begin">
          <w:fldData xml:space="preserve">PEVuZE5vdGU+PENpdGU+PEF1dGhvcj5JcmFucG91cjwvQXV0aG9yPjxZZWFyPjIwMTE8L1llYXI+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=
</w:fldData>
        </w:fldChar>
      </w:r>
      <w:r w:rsidR="000E77E1" w:rsidRPr="00FA7C79">
        <w:instrText xml:space="preserve"> ADDIN EN.CITE.DATA </w:instrText>
      </w:r>
      <w:r w:rsidR="000E77E1" w:rsidRPr="00FA7C79">
        <w:fldChar w:fldCharType="end"/>
      </w:r>
      <w:r w:rsidR="002B31F9" w:rsidRPr="00FA7C79">
        <w:fldChar w:fldCharType="separate"/>
      </w:r>
      <w:r w:rsidR="000E77E1" w:rsidRPr="00FA7C79">
        <w:rPr>
          <w:noProof/>
        </w:rPr>
        <w:t>(19)</w:t>
      </w:r>
      <w:r w:rsidR="002B31F9" w:rsidRPr="00FA7C79">
        <w:fldChar w:fldCharType="end"/>
      </w:r>
      <w:r w:rsidR="00C86E65" w:rsidRPr="00FA7C79">
        <w:t xml:space="preserve"> </w:t>
      </w:r>
      <w:r w:rsidR="00384BC3" w:rsidRPr="00FA7C79">
        <w:t xml:space="preserve">also found </w:t>
      </w:r>
      <w:r w:rsidR="00BA3AD6" w:rsidRPr="00FA7C79">
        <w:t>HHHFNC to be easier to use compared to other modalities, allowing health care</w:t>
      </w:r>
      <w:r w:rsidR="00384BC3" w:rsidRPr="00FA7C79">
        <w:t>,</w:t>
      </w:r>
      <w:r w:rsidR="00BA3AD6" w:rsidRPr="00FA7C79">
        <w:t xml:space="preserve"> practitioners to more easily handle and care for infants</w:t>
      </w:r>
      <w:r w:rsidR="00471027" w:rsidRPr="00FA7C79">
        <w:t xml:space="preserve"> </w:t>
      </w:r>
      <w:r w:rsidR="00471027" w:rsidRPr="00FA7C79">
        <w:fldChar w:fldCharType="begin">
          <w:fldData xml:space="preserve">PEVuZE5vdGU+PENpdGU+PEF1dGhvcj5Ib3VnaDwvQXV0aG9yPjxZZWFyPjIwMTI8L1llYXI+PFJl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FA7C79" w:rsidRPr="00FA7C79">
        <w:instrText xml:space="preserve"> ADDIN EN.CITE </w:instrText>
      </w:r>
      <w:r w:rsidR="00FA7C79" w:rsidRPr="00FA7C79">
        <w:fldChar w:fldCharType="begin">
          <w:fldData xml:space="preserve">PEVuZE5vdGU+PENpdGU+PEF1dGhvcj5Ib3VnaDwvQXV0aG9yPjxZZWFyPjIwMTI8L1llYXI+PFJl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FA7C79" w:rsidRPr="00FA7C79">
        <w:instrText xml:space="preserve"> ADDIN EN.CITE.DATA </w:instrText>
      </w:r>
      <w:r w:rsidR="00FA7C79" w:rsidRPr="00FA7C79">
        <w:fldChar w:fldCharType="end"/>
      </w:r>
      <w:r w:rsidR="00471027" w:rsidRPr="00FA7C79">
        <w:fldChar w:fldCharType="separate"/>
      </w:r>
      <w:r w:rsidR="00FA7C79" w:rsidRPr="00FA7C79">
        <w:rPr>
          <w:noProof/>
        </w:rPr>
        <w:t>(45)</w:t>
      </w:r>
      <w:r w:rsidR="00471027" w:rsidRPr="00FA7C79">
        <w:fldChar w:fldCharType="end"/>
      </w:r>
      <w:r w:rsidR="00F40200" w:rsidRPr="00FA7C79">
        <w:t>.</w:t>
      </w:r>
      <w:r w:rsidR="009A1AED" w:rsidRPr="00FA7C79">
        <w:t xml:space="preserve"> </w:t>
      </w:r>
      <w:r w:rsidR="00CF23DE" w:rsidRPr="00FA7C79">
        <w:t>O</w:t>
      </w:r>
      <w:r w:rsidR="00832332" w:rsidRPr="00FA7C79">
        <w:t xml:space="preserve">ur previous review </w:t>
      </w:r>
      <w:r w:rsidR="0016493A" w:rsidRPr="00FA7C79">
        <w:t xml:space="preserve">found </w:t>
      </w:r>
      <w:r w:rsidR="00DE7ADC" w:rsidRPr="00FA7C79">
        <w:t xml:space="preserve">that </w:t>
      </w:r>
      <w:r w:rsidR="00B956A0" w:rsidRPr="00FA7C79">
        <w:t>w</w:t>
      </w:r>
      <w:r w:rsidR="0016493A" w:rsidRPr="00FA7C79">
        <w:t xml:space="preserve">hile </w:t>
      </w:r>
      <w:r w:rsidR="00CE2191" w:rsidRPr="00FA7C79">
        <w:t xml:space="preserve">the capital cost of HHHFNC </w:t>
      </w:r>
      <w:r w:rsidR="0016493A" w:rsidRPr="00FA7C79">
        <w:t>was</w:t>
      </w:r>
      <w:r w:rsidR="00CE2191" w:rsidRPr="00FA7C79">
        <w:t xml:space="preserve"> lower than </w:t>
      </w:r>
      <w:r w:rsidR="00DE7ADC" w:rsidRPr="00FA7C79">
        <w:t xml:space="preserve">of </w:t>
      </w:r>
      <w:r w:rsidR="00CE2191" w:rsidRPr="00FA7C79">
        <w:t>NCPAP</w:t>
      </w:r>
      <w:r w:rsidR="0016493A" w:rsidRPr="00FA7C79">
        <w:t>,</w:t>
      </w:r>
      <w:r w:rsidR="00CE2191" w:rsidRPr="00FA7C79">
        <w:t xml:space="preserve"> consumable cost</w:t>
      </w:r>
      <w:r w:rsidR="0016493A" w:rsidRPr="00FA7C79">
        <w:t>s</w:t>
      </w:r>
      <w:r w:rsidR="00CE2191" w:rsidRPr="00FA7C79">
        <w:t xml:space="preserve"> </w:t>
      </w:r>
      <w:r w:rsidR="0016493A" w:rsidRPr="00FA7C79">
        <w:t>were higher</w:t>
      </w:r>
      <w:r w:rsidR="00F40200" w:rsidRPr="00FA7C79">
        <w:t xml:space="preserve"> </w:t>
      </w:r>
      <w:r w:rsidR="002B31F9" w:rsidRPr="00FA7C79">
        <w:fldChar w:fldCharType="begin">
          <w:fldData xml:space="preserve">PEVuZE5vdGU+PENpdGU+PEF1dGhvcj5GbGVlbWFuPC9BdXRob3I+PFllYXI+MjAxNjwvWWVhcj48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</w:fldData>
        </w:fldChar>
      </w:r>
      <w:r w:rsidR="000E77E1" w:rsidRPr="00FA7C79">
        <w:instrText xml:space="preserve"> ADDIN EN.CITE </w:instrText>
      </w:r>
      <w:r w:rsidR="000E77E1" w:rsidRPr="00FA7C79">
        <w:fldChar w:fldCharType="begin">
          <w:fldData xml:space="preserve">PEVuZE5vdGU+PENpdGU+PEF1dGhvcj5GbGVlbWFuPC9BdXRob3I+PFllYXI+MjAxNjwvWWVhcj48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</w:fldData>
        </w:fldChar>
      </w:r>
      <w:r w:rsidR="000E77E1" w:rsidRPr="00FA7C79">
        <w:instrText xml:space="preserve"> ADDIN EN.CITE.DATA </w:instrText>
      </w:r>
      <w:r w:rsidR="000E77E1" w:rsidRPr="00FA7C79">
        <w:fldChar w:fldCharType="end"/>
      </w:r>
      <w:r w:rsidR="002B31F9" w:rsidRPr="00FA7C79">
        <w:fldChar w:fldCharType="separate"/>
      </w:r>
      <w:r w:rsidR="000E77E1" w:rsidRPr="00FA7C79">
        <w:rPr>
          <w:noProof/>
        </w:rPr>
        <w:t>(9)</w:t>
      </w:r>
      <w:r w:rsidR="002B31F9" w:rsidRPr="00FA7C79">
        <w:fldChar w:fldCharType="end"/>
      </w:r>
      <w:r w:rsidR="00F40200" w:rsidRPr="00FA7C79">
        <w:t>.</w:t>
      </w:r>
      <w:r w:rsidR="00CE2191" w:rsidRPr="00FA7C79">
        <w:t xml:space="preserve"> </w:t>
      </w:r>
      <w:r w:rsidR="00B956A0" w:rsidRPr="00FA7C79">
        <w:t xml:space="preserve">Therefore, at machine lifespans over five years, as the difference between interventions in consumable costs decrease, utilisation rates would also have to decrease in order for HHHFNC to remain cost saving. </w:t>
      </w:r>
      <w:r w:rsidR="00DE7ADC" w:rsidRPr="00FA7C79">
        <w:t>T</w:t>
      </w:r>
      <w:r w:rsidR="00B20EC8" w:rsidRPr="00FA7C79">
        <w:t xml:space="preserve">he HIPSTER trial </w:t>
      </w:r>
      <w:r w:rsidR="00DE7ADC" w:rsidRPr="00FA7C79">
        <w:t>has since</w:t>
      </w:r>
      <w:r w:rsidR="00B20EC8" w:rsidRPr="00FA7C79">
        <w:t xml:space="preserve"> reported </w:t>
      </w:r>
      <w:r w:rsidR="00DE7ADC" w:rsidRPr="00FA7C79">
        <w:t xml:space="preserve">the difference in total treatment costs </w:t>
      </w:r>
      <w:r w:rsidR="009F0572" w:rsidRPr="00FA7C79">
        <w:t xml:space="preserve">for </w:t>
      </w:r>
      <w:r w:rsidR="00B956A0" w:rsidRPr="00FA7C79">
        <w:t xml:space="preserve">an inpatient admission for </w:t>
      </w:r>
      <w:r w:rsidR="009F0572" w:rsidRPr="00FA7C79">
        <w:t>primary respiratory support</w:t>
      </w:r>
      <w:r w:rsidR="00F40200" w:rsidRPr="00FA7C79">
        <w:t xml:space="preserve"> </w:t>
      </w:r>
      <w:r w:rsidR="002B31F9" w:rsidRPr="00FA7C79">
        <w:fldChar w:fldCharType="begin">
          <w:fldData xml:space="preserve">PEVuZE5vdGU+PENpdGU+PEF1dGhvcj5Sb2JlcnRzPC9BdXRob3I+PFllYXI+MjAxNjwvWWVhcj48
UmVjTnVtPjg2PC9SZWNOdW0+PERpc3BsYXlUZXh0PigzMy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0E77E1" w:rsidRPr="00FA7C79">
        <w:instrText xml:space="preserve"> ADDIN EN.CITE </w:instrText>
      </w:r>
      <w:r w:rsidR="000E77E1" w:rsidRPr="00FA7C79">
        <w:fldChar w:fldCharType="begin">
          <w:fldData xml:space="preserve">PEVuZE5vdGU+PENpdGU+PEF1dGhvcj5Sb2JlcnRzPC9BdXRob3I+PFllYXI+MjAxNjwvWWVhcj48
UmVjTnVtPjg2PC9SZWNOdW0+PERpc3BsYXlUZXh0PigzMy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0E77E1" w:rsidRPr="00FA7C79">
        <w:instrText xml:space="preserve"> ADDIN EN.CITE.DATA </w:instrText>
      </w:r>
      <w:r w:rsidR="000E77E1" w:rsidRPr="00FA7C79">
        <w:fldChar w:fldCharType="end"/>
      </w:r>
      <w:r w:rsidR="002B31F9" w:rsidRPr="00FA7C79">
        <w:fldChar w:fldCharType="separate"/>
      </w:r>
      <w:r w:rsidR="000E77E1" w:rsidRPr="00FA7C79">
        <w:rPr>
          <w:noProof/>
        </w:rPr>
        <w:t>(33)</w:t>
      </w:r>
      <w:r w:rsidR="002B31F9" w:rsidRPr="00FA7C79">
        <w:fldChar w:fldCharType="end"/>
      </w:r>
      <w:r w:rsidR="00F40200" w:rsidRPr="00FA7C79">
        <w:t>.</w:t>
      </w:r>
      <w:r w:rsidR="009F0572" w:rsidRPr="00FA7C79">
        <w:t xml:space="preserve"> The </w:t>
      </w:r>
      <w:r w:rsidR="009E0F8A" w:rsidRPr="00FA7C79">
        <w:t xml:space="preserve">study </w:t>
      </w:r>
      <w:r w:rsidR="009F0572" w:rsidRPr="00FA7C79">
        <w:t xml:space="preserve">authors found </w:t>
      </w:r>
      <w:r w:rsidR="00B956A0" w:rsidRPr="00FA7C79">
        <w:t>the cost difference of the treatment specific consumable equipment between the two interventions to be neither statistically nor economically significant, with HHHFNC being US$17 cheaper on average</w:t>
      </w:r>
      <w:r w:rsidR="00B20EC8" w:rsidRPr="00FA7C79">
        <w:t>.</w:t>
      </w:r>
      <w:r w:rsidR="00C86E65" w:rsidRPr="005F0957">
        <w:t xml:space="preserve"> </w:t>
      </w:r>
    </w:p>
    <w:p w14:paraId="4944AE74" w14:textId="77777777" w:rsidR="00AF63FB" w:rsidRDefault="00AF63FB" w:rsidP="00AB28DE">
      <w:pPr>
        <w:pStyle w:val="LRiGnormal"/>
      </w:pPr>
    </w:p>
    <w:p w14:paraId="6AE582E9" w14:textId="77777777" w:rsidR="00EB5503" w:rsidRDefault="00EB5503" w:rsidP="00EB5503">
      <w:pPr>
        <w:pStyle w:val="Heading2"/>
      </w:pPr>
      <w:bookmarkStart w:id="39" w:name="_Toc418760046"/>
      <w:r w:rsidRPr="00E96723">
        <w:lastRenderedPageBreak/>
        <w:t>CONCLUSIONS</w:t>
      </w:r>
      <w:bookmarkEnd w:id="39"/>
    </w:p>
    <w:p w14:paraId="01DC1EA2" w14:textId="53E499E5" w:rsidR="00663F51" w:rsidRPr="00204E5B" w:rsidRDefault="009932CD" w:rsidP="00AB28DE">
      <w:pPr>
        <w:pStyle w:val="LRiGnormal"/>
      </w:pPr>
      <w:r>
        <w:t xml:space="preserve">Since our last review, </w:t>
      </w:r>
      <w:r w:rsidR="00366886">
        <w:t>a large number of RCTs</w:t>
      </w:r>
      <w:r>
        <w:t xml:space="preserve"> </w:t>
      </w:r>
      <w:r w:rsidR="00CD3C5E">
        <w:t xml:space="preserve">have been </w:t>
      </w:r>
      <w:r>
        <w:t xml:space="preserve">published </w:t>
      </w:r>
      <w:r w:rsidR="00CD3C5E">
        <w:t>comparing</w:t>
      </w:r>
      <w:r>
        <w:t xml:space="preserve"> HHHFNC to NCPAP</w:t>
      </w:r>
      <w:r w:rsidR="00CD3C5E">
        <w:t xml:space="preserve">. </w:t>
      </w:r>
      <w:r w:rsidR="005B212C" w:rsidRPr="009F56E8">
        <w:t>T</w:t>
      </w:r>
      <w:r w:rsidR="00012C9B" w:rsidRPr="0044222E">
        <w:t>here appears to be</w:t>
      </w:r>
      <w:r w:rsidR="008542CD" w:rsidRPr="0044222E">
        <w:t xml:space="preserve"> </w:t>
      </w:r>
      <w:r w:rsidR="003D6950">
        <w:t xml:space="preserve">at least moderate </w:t>
      </w:r>
      <w:r w:rsidR="008542CD" w:rsidRPr="0044222E">
        <w:t xml:space="preserve">quality </w:t>
      </w:r>
      <w:r w:rsidR="00012C9B" w:rsidRPr="0044222E">
        <w:t xml:space="preserve">evidence </w:t>
      </w:r>
      <w:r w:rsidR="008542CD" w:rsidRPr="0044222E">
        <w:t xml:space="preserve">indicating </w:t>
      </w:r>
      <w:r w:rsidR="00012C9B" w:rsidRPr="0044222E">
        <w:t>that</w:t>
      </w:r>
      <w:r w:rsidR="005B212C" w:rsidRPr="0043335C">
        <w:t>, compared with NCPAP,</w:t>
      </w:r>
      <w:r w:rsidR="00012C9B" w:rsidRPr="0044222E">
        <w:t xml:space="preserve"> the incidence of air leak and nasal trauma is reduced using HHHFNC for post-</w:t>
      </w:r>
      <w:r w:rsidR="00012C9B" w:rsidRPr="0043335C">
        <w:t>extubation</w:t>
      </w:r>
      <w:r w:rsidR="005B212C" w:rsidRPr="0043335C">
        <w:t xml:space="preserve"> as is the incidence of nasal trauma for HHHFNC used as primary respiratory support</w:t>
      </w:r>
      <w:r w:rsidR="00012C9B" w:rsidRPr="0044222E">
        <w:t xml:space="preserve">. </w:t>
      </w:r>
      <w:r w:rsidR="00012C9B">
        <w:t>However, there remains a lack of convincing clinical effectiveness evidence to s</w:t>
      </w:r>
      <w:r w:rsidR="003B7BB0">
        <w:t xml:space="preserve">uggest </w:t>
      </w:r>
      <w:r w:rsidR="00071789">
        <w:t xml:space="preserve">a difference between HHHFNC and NCPAP for most </w:t>
      </w:r>
      <w:r w:rsidR="008542CD">
        <w:t xml:space="preserve">of the </w:t>
      </w:r>
      <w:r w:rsidR="00071789">
        <w:t>other outcomes, including all efficacy outcomes</w:t>
      </w:r>
      <w:r w:rsidR="00874ACC">
        <w:t xml:space="preserve"> for post-extubation</w:t>
      </w:r>
      <w:r w:rsidR="008542CD">
        <w:t>,</w:t>
      </w:r>
      <w:r w:rsidR="00874ACC">
        <w:t xml:space="preserve"> and </w:t>
      </w:r>
      <w:r w:rsidR="001C7BDD" w:rsidRPr="0043335C">
        <w:t>efficacy</w:t>
      </w:r>
      <w:r w:rsidR="001C7BDD">
        <w:t xml:space="preserve"> </w:t>
      </w:r>
      <w:r w:rsidR="00874ACC">
        <w:t xml:space="preserve">outcomes </w:t>
      </w:r>
      <w:r w:rsidR="001C7BDD" w:rsidRPr="0043335C">
        <w:t>and air-leak</w:t>
      </w:r>
      <w:r w:rsidR="001C7BDD">
        <w:t xml:space="preserve"> </w:t>
      </w:r>
      <w:r w:rsidR="00874ACC">
        <w:t>for primary respiratory support</w:t>
      </w:r>
      <w:r w:rsidR="00071789">
        <w:t>.</w:t>
      </w:r>
      <w:r w:rsidR="0036380E">
        <w:t xml:space="preserve"> Evidence for an effect between HHHFNC and NIPPV is seriously lacking.</w:t>
      </w:r>
      <w:r w:rsidR="00071789">
        <w:t xml:space="preserve"> T</w:t>
      </w:r>
      <w:r w:rsidR="00C6581D">
        <w:t xml:space="preserve">here </w:t>
      </w:r>
      <w:r w:rsidR="00071789">
        <w:t>is</w:t>
      </w:r>
      <w:r w:rsidR="003525AA">
        <w:t xml:space="preserve"> </w:t>
      </w:r>
      <w:r w:rsidR="00071789">
        <w:t>therefore still the need for further research examining these efficacy outcomes</w:t>
      </w:r>
      <w:r w:rsidR="003D6950">
        <w:t xml:space="preserve"> and also </w:t>
      </w:r>
      <w:r w:rsidR="0036380E">
        <w:t xml:space="preserve">for </w:t>
      </w:r>
      <w:r w:rsidR="003D6950">
        <w:t xml:space="preserve">investigating </w:t>
      </w:r>
      <w:r w:rsidR="0036380E">
        <w:t xml:space="preserve">outcomes of </w:t>
      </w:r>
      <w:r w:rsidR="003D6950">
        <w:t>HHHFNC versus NIPPV</w:t>
      </w:r>
      <w:r w:rsidR="00C6581D">
        <w:t xml:space="preserve">. </w:t>
      </w:r>
      <w:r w:rsidR="00663F51">
        <w:t xml:space="preserve">We would </w:t>
      </w:r>
      <w:r w:rsidR="00071789">
        <w:t xml:space="preserve">also </w:t>
      </w:r>
      <w:r w:rsidR="00663F51">
        <w:t xml:space="preserve">recommend that further consideration should be given </w:t>
      </w:r>
      <w:r w:rsidR="008542CD">
        <w:t xml:space="preserve">to future research including </w:t>
      </w:r>
      <w:r w:rsidR="00663F51">
        <w:t xml:space="preserve">the quality of care and costs of treatment. </w:t>
      </w:r>
      <w:r w:rsidR="005F0957" w:rsidRPr="007B7996">
        <w:t xml:space="preserve">Further research is also needed into the efficacy and safety of HHHFNC for infants with GA </w:t>
      </w:r>
      <w:r w:rsidR="00326B03" w:rsidRPr="007B7996">
        <w:rPr>
          <w:rFonts w:cs="Arial"/>
        </w:rPr>
        <w:t>≤</w:t>
      </w:r>
      <w:r w:rsidR="00326B03" w:rsidRPr="007B7996">
        <w:t>28 weeks</w:t>
      </w:r>
      <w:r w:rsidR="005F0957" w:rsidRPr="007B7996">
        <w:rPr>
          <w:rFonts w:cs="Arial"/>
        </w:rPr>
        <w:t>.</w:t>
      </w:r>
    </w:p>
    <w:p w14:paraId="07C3AB51" w14:textId="772F4C5C" w:rsidR="00B7502B" w:rsidRPr="00675717" w:rsidRDefault="00B7502B" w:rsidP="000713F5">
      <w:pPr>
        <w:pStyle w:val="Normaltext"/>
        <w:spacing w:line="240" w:lineRule="auto"/>
        <w:rPr>
          <w:rFonts w:ascii="Arial" w:hAnsi="Arial"/>
        </w:rPr>
      </w:pPr>
      <w:bookmarkStart w:id="40" w:name="_Hlk505945498"/>
    </w:p>
    <w:p w14:paraId="4CF45B54" w14:textId="4BA166C9" w:rsidR="00F67EB5" w:rsidRDefault="00A36FF0" w:rsidP="00792665">
      <w:pPr>
        <w:pStyle w:val="Heading2"/>
        <w:pageBreakBefore/>
      </w:pPr>
      <w:r w:rsidRPr="00665636">
        <w:lastRenderedPageBreak/>
        <w:t>REFERENCES</w:t>
      </w:r>
    </w:p>
    <w:p w14:paraId="36835AC3" w14:textId="77777777" w:rsidR="00311226" w:rsidRPr="00311226" w:rsidRDefault="005B73E4" w:rsidP="00311226">
      <w:pPr>
        <w:pStyle w:val="EndNoteBibliography"/>
        <w:rPr>
          <w:rFonts w:ascii="Arial" w:hAnsi="Arial" w:cs="Arial"/>
        </w:rPr>
      </w:pPr>
      <w:r w:rsidRPr="00311226">
        <w:rPr>
          <w:rFonts w:ascii="Arial" w:eastAsiaTheme="minorHAnsi" w:hAnsi="Arial" w:cs="Arial"/>
        </w:rPr>
        <w:fldChar w:fldCharType="begin"/>
      </w:r>
      <w:r w:rsidRPr="00311226">
        <w:rPr>
          <w:rFonts w:ascii="Arial" w:eastAsiaTheme="minorHAnsi" w:hAnsi="Arial" w:cs="Arial"/>
        </w:rPr>
        <w:instrText xml:space="preserve"> ADDIN EN.REFLIST </w:instrText>
      </w:r>
      <w:r w:rsidRPr="00311226">
        <w:rPr>
          <w:rFonts w:ascii="Arial" w:eastAsiaTheme="minorHAnsi" w:hAnsi="Arial" w:cs="Arial"/>
        </w:rPr>
        <w:fldChar w:fldCharType="separate"/>
      </w:r>
      <w:r w:rsidR="00311226" w:rsidRPr="00311226">
        <w:rPr>
          <w:rFonts w:ascii="Arial" w:hAnsi="Arial" w:cs="Arial"/>
        </w:rPr>
        <w:t>1.</w:t>
      </w:r>
      <w:r w:rsidR="00311226" w:rsidRPr="00311226">
        <w:rPr>
          <w:rFonts w:ascii="Arial" w:hAnsi="Arial" w:cs="Arial"/>
        </w:rPr>
        <w:tab/>
        <w:t>Kramer MS, Demissie K, Yang H, Platt RW, Sauve R, Liston R. The contribution of mild and moderate preterm birth to infant mortality. Fetal and Infant Health Study Group of the Canadian Perinatal Surveillance System. JAMA. 2000;284(7):843-9.</w:t>
      </w:r>
    </w:p>
    <w:p w14:paraId="30EF6F92" w14:textId="7C11C07D" w:rsidR="00311226" w:rsidRPr="00311226" w:rsidRDefault="00311226" w:rsidP="00311226">
      <w:pPr>
        <w:pStyle w:val="EndNoteBibliography"/>
        <w:rPr>
          <w:rFonts w:ascii="Arial" w:hAnsi="Arial" w:cs="Arial"/>
        </w:rPr>
      </w:pPr>
      <w:r w:rsidRPr="00311226">
        <w:rPr>
          <w:rFonts w:ascii="Arial" w:hAnsi="Arial" w:cs="Arial"/>
        </w:rPr>
        <w:t>2.</w:t>
      </w:r>
      <w:r w:rsidRPr="00311226">
        <w:rPr>
          <w:rFonts w:ascii="Arial" w:hAnsi="Arial" w:cs="Arial"/>
        </w:rPr>
        <w:tab/>
        <w:t xml:space="preserve">Office for National Statistics. Gestation-specific infant mortality, 2013 2015 [Available from: </w:t>
      </w:r>
      <w:hyperlink r:id="rId12" w:anchor="downloadable-tables" w:history="1">
        <w:r w:rsidRPr="00311226">
          <w:rPr>
            <w:rStyle w:val="Hyperlink"/>
            <w:rFonts w:ascii="Arial" w:hAnsi="Arial" w:cs="Arial"/>
          </w:rPr>
          <w:t>https://www.ons.gov.uk/peoplepopulationandcommunity/healthandsocialcare/causesofdeath/bulletins/pregnancyandethnicfactorsinfluencingbirthsandinfantmortality/2015-10-14#downloadable-tables</w:t>
        </w:r>
      </w:hyperlink>
      <w:r w:rsidRPr="00311226">
        <w:rPr>
          <w:rFonts w:ascii="Arial" w:hAnsi="Arial" w:cs="Arial"/>
        </w:rPr>
        <w:t xml:space="preserve"> (accessed December 12, 2017).</w:t>
      </w:r>
    </w:p>
    <w:p w14:paraId="2003064B" w14:textId="77777777" w:rsidR="00311226" w:rsidRPr="00311226" w:rsidRDefault="00311226" w:rsidP="00311226">
      <w:pPr>
        <w:pStyle w:val="EndNoteBibliography"/>
        <w:rPr>
          <w:rFonts w:ascii="Arial" w:hAnsi="Arial" w:cs="Arial"/>
        </w:rPr>
      </w:pPr>
      <w:r w:rsidRPr="00311226">
        <w:rPr>
          <w:rFonts w:ascii="Arial" w:hAnsi="Arial" w:cs="Arial"/>
        </w:rPr>
        <w:t>3.</w:t>
      </w:r>
      <w:r w:rsidRPr="00311226">
        <w:rPr>
          <w:rFonts w:ascii="Arial" w:hAnsi="Arial" w:cs="Arial"/>
        </w:rPr>
        <w:tab/>
        <w:t>de Winter JP, de Vries MA, Zimmermann LJ. Clinical practice: noninvasive respiratory support in newborns. Eur J Pediatr. 2010;169(7):777-82.</w:t>
      </w:r>
    </w:p>
    <w:p w14:paraId="73D3ED51" w14:textId="77777777" w:rsidR="00311226" w:rsidRPr="00311226" w:rsidRDefault="00311226" w:rsidP="00311226">
      <w:pPr>
        <w:pStyle w:val="EndNoteBibliography"/>
        <w:rPr>
          <w:rFonts w:ascii="Arial" w:hAnsi="Arial" w:cs="Arial"/>
        </w:rPr>
      </w:pPr>
      <w:r w:rsidRPr="00311226">
        <w:rPr>
          <w:rFonts w:ascii="Arial" w:hAnsi="Arial" w:cs="Arial"/>
        </w:rPr>
        <w:t>4.</w:t>
      </w:r>
      <w:r w:rsidRPr="00311226">
        <w:rPr>
          <w:rFonts w:ascii="Arial" w:hAnsi="Arial" w:cs="Arial"/>
        </w:rPr>
        <w:tab/>
        <w:t>Kugelman A. Optimal management of neonatal lung diseases using current technologies. Pediatr Pulmonol. 2014;49:S26-S8.</w:t>
      </w:r>
    </w:p>
    <w:p w14:paraId="6769AE95" w14:textId="77777777" w:rsidR="00311226" w:rsidRPr="00311226" w:rsidRDefault="00311226" w:rsidP="00311226">
      <w:pPr>
        <w:pStyle w:val="EndNoteBibliography"/>
        <w:rPr>
          <w:rFonts w:ascii="Arial" w:hAnsi="Arial" w:cs="Arial"/>
        </w:rPr>
      </w:pPr>
      <w:r w:rsidRPr="00311226">
        <w:rPr>
          <w:rFonts w:ascii="Arial" w:hAnsi="Arial" w:cs="Arial"/>
        </w:rPr>
        <w:t>5.</w:t>
      </w:r>
      <w:r w:rsidRPr="00311226">
        <w:rPr>
          <w:rFonts w:ascii="Arial" w:hAnsi="Arial" w:cs="Arial"/>
        </w:rPr>
        <w:tab/>
        <w:t>Mahmoud RA, Roehr CC, Schmalisch G. Current methods of non-invasive ventilatory support for neonates. Paediatr Respir Rev. 2011;12(3):196-205.</w:t>
      </w:r>
    </w:p>
    <w:p w14:paraId="6343BD46" w14:textId="77777777" w:rsidR="00311226" w:rsidRPr="00311226" w:rsidRDefault="00311226" w:rsidP="00311226">
      <w:pPr>
        <w:pStyle w:val="EndNoteBibliography"/>
        <w:rPr>
          <w:rFonts w:ascii="Arial" w:hAnsi="Arial" w:cs="Arial"/>
        </w:rPr>
      </w:pPr>
      <w:r w:rsidRPr="00311226">
        <w:rPr>
          <w:rFonts w:ascii="Arial" w:hAnsi="Arial" w:cs="Arial"/>
        </w:rPr>
        <w:t>6.</w:t>
      </w:r>
      <w:r w:rsidRPr="00311226">
        <w:rPr>
          <w:rFonts w:ascii="Arial" w:hAnsi="Arial" w:cs="Arial"/>
        </w:rPr>
        <w:tab/>
        <w:t>Jane Pillow J. Which continuous positive airway pressure system is best for the preterm infant with respiratory distress syndrome? Clin Perinatol. 2012;39(3):483-96.</w:t>
      </w:r>
    </w:p>
    <w:p w14:paraId="6419705A" w14:textId="77777777" w:rsidR="00311226" w:rsidRPr="00311226" w:rsidRDefault="00311226" w:rsidP="00311226">
      <w:pPr>
        <w:pStyle w:val="EndNoteBibliography"/>
        <w:rPr>
          <w:rFonts w:ascii="Arial" w:hAnsi="Arial" w:cs="Arial"/>
        </w:rPr>
      </w:pPr>
      <w:r w:rsidRPr="00311226">
        <w:rPr>
          <w:rFonts w:ascii="Arial" w:hAnsi="Arial" w:cs="Arial"/>
        </w:rPr>
        <w:t>7.</w:t>
      </w:r>
      <w:r w:rsidRPr="00311226">
        <w:rPr>
          <w:rFonts w:ascii="Arial" w:hAnsi="Arial" w:cs="Arial"/>
        </w:rPr>
        <w:tab/>
        <w:t>Garg S, Sinha S. Non-invasive ventilation in premature infants: based on evidence or habit. J Clin Neonatol. 2013;2(4):155-9.</w:t>
      </w:r>
    </w:p>
    <w:p w14:paraId="0A1016EA" w14:textId="77777777" w:rsidR="00311226" w:rsidRPr="00311226" w:rsidRDefault="00311226" w:rsidP="00311226">
      <w:pPr>
        <w:pStyle w:val="EndNoteBibliography"/>
        <w:rPr>
          <w:rFonts w:ascii="Arial" w:hAnsi="Arial" w:cs="Arial"/>
        </w:rPr>
      </w:pPr>
      <w:r w:rsidRPr="00311226">
        <w:rPr>
          <w:rFonts w:ascii="Arial" w:hAnsi="Arial" w:cs="Arial"/>
        </w:rPr>
        <w:t>8.</w:t>
      </w:r>
      <w:r w:rsidRPr="00311226">
        <w:rPr>
          <w:rFonts w:ascii="Arial" w:hAnsi="Arial" w:cs="Arial"/>
        </w:rPr>
        <w:tab/>
        <w:t>Shetty S, Sundaresan A, Hunt K, Desai P, Greenough A. Changes in use of heated humidified high flow nasal cannula oxygen (HHFNC). Eur Respir J. 2016;48:PA1296.</w:t>
      </w:r>
    </w:p>
    <w:p w14:paraId="170D008B" w14:textId="77777777" w:rsidR="00311226" w:rsidRPr="00311226" w:rsidRDefault="00311226" w:rsidP="00311226">
      <w:pPr>
        <w:pStyle w:val="EndNoteBibliography"/>
        <w:rPr>
          <w:rFonts w:ascii="Arial" w:hAnsi="Arial" w:cs="Arial"/>
        </w:rPr>
      </w:pPr>
      <w:r w:rsidRPr="00311226">
        <w:rPr>
          <w:rFonts w:ascii="Arial" w:hAnsi="Arial" w:cs="Arial"/>
        </w:rPr>
        <w:t>9.</w:t>
      </w:r>
      <w:r w:rsidRPr="00311226">
        <w:rPr>
          <w:rFonts w:ascii="Arial" w:hAnsi="Arial" w:cs="Arial"/>
        </w:rPr>
        <w:tab/>
        <w:t>Fleeman N, Mahon J, Bates V, Dickson R, Dundar Y, Dwan K, et al. The clinical effectiveness and cost-effectiveness of heated humidified high-flow nasal cannula compared with usual care for preterm infants: Systematic review and economic evaluation. Health Technol Assess. 2016;20(30):1-70.</w:t>
      </w:r>
    </w:p>
    <w:p w14:paraId="16797CD1" w14:textId="77777777" w:rsidR="00311226" w:rsidRPr="00311226" w:rsidRDefault="00311226" w:rsidP="00311226">
      <w:pPr>
        <w:pStyle w:val="EndNoteBibliography"/>
        <w:rPr>
          <w:rFonts w:ascii="Arial" w:hAnsi="Arial" w:cs="Arial"/>
        </w:rPr>
      </w:pPr>
      <w:r w:rsidRPr="00311226">
        <w:rPr>
          <w:rFonts w:ascii="Arial" w:hAnsi="Arial" w:cs="Arial"/>
        </w:rPr>
        <w:t>10.</w:t>
      </w:r>
      <w:r w:rsidRPr="00311226">
        <w:rPr>
          <w:rFonts w:ascii="Arial" w:hAnsi="Arial" w:cs="Arial"/>
        </w:rPr>
        <w:tab/>
        <w:t>Centre for Reviews and Dissemination (CRD). CRD's guidance for undertaking reviews in healthcare: systematic reviews (3rd Edition). York: CRD, University of York; 2008.</w:t>
      </w:r>
    </w:p>
    <w:p w14:paraId="608F2281" w14:textId="77777777" w:rsidR="00311226" w:rsidRPr="00311226" w:rsidRDefault="00311226" w:rsidP="00311226">
      <w:pPr>
        <w:pStyle w:val="EndNoteBibliography"/>
        <w:rPr>
          <w:rFonts w:ascii="Arial" w:hAnsi="Arial" w:cs="Arial"/>
        </w:rPr>
      </w:pPr>
      <w:r w:rsidRPr="00311226">
        <w:rPr>
          <w:rFonts w:ascii="Arial" w:hAnsi="Arial" w:cs="Arial"/>
        </w:rPr>
        <w:t>11.</w:t>
      </w:r>
      <w:r w:rsidRPr="00311226">
        <w:rPr>
          <w:rFonts w:ascii="Arial" w:hAnsi="Arial" w:cs="Arial"/>
        </w:rPr>
        <w:tab/>
        <w:t>Higgins JPT, Thompson SG, Deeks JJ, Altman DG. Measuring inconsistency in meta-analyses. BMJ. 2003;327(7414):557-60.</w:t>
      </w:r>
    </w:p>
    <w:p w14:paraId="15147838" w14:textId="77777777" w:rsidR="00311226" w:rsidRPr="00311226" w:rsidRDefault="00311226" w:rsidP="00311226">
      <w:pPr>
        <w:pStyle w:val="EndNoteBibliography"/>
        <w:rPr>
          <w:rFonts w:ascii="Arial" w:hAnsi="Arial" w:cs="Arial"/>
        </w:rPr>
      </w:pPr>
      <w:r w:rsidRPr="00311226">
        <w:rPr>
          <w:rFonts w:ascii="Arial" w:hAnsi="Arial" w:cs="Arial"/>
        </w:rPr>
        <w:t>12.</w:t>
      </w:r>
      <w:r w:rsidRPr="00311226">
        <w:rPr>
          <w:rFonts w:ascii="Arial" w:hAnsi="Arial" w:cs="Arial"/>
        </w:rPr>
        <w:tab/>
        <w:t>Grade Working Group. Grading quality of evidence and strength of recommendations. BMJ. 2004;328(7454):1490-.</w:t>
      </w:r>
    </w:p>
    <w:p w14:paraId="6EAD5724" w14:textId="77777777" w:rsidR="00311226" w:rsidRPr="00311226" w:rsidRDefault="00311226" w:rsidP="00311226">
      <w:pPr>
        <w:pStyle w:val="EndNoteBibliography"/>
        <w:rPr>
          <w:rFonts w:ascii="Arial" w:hAnsi="Arial" w:cs="Arial"/>
        </w:rPr>
      </w:pPr>
      <w:r w:rsidRPr="00311226">
        <w:rPr>
          <w:rFonts w:ascii="Arial" w:hAnsi="Arial" w:cs="Arial"/>
        </w:rPr>
        <w:t>13.</w:t>
      </w:r>
      <w:r w:rsidRPr="00311226">
        <w:rPr>
          <w:rFonts w:ascii="Arial" w:hAnsi="Arial" w:cs="Arial"/>
        </w:rPr>
        <w:tab/>
        <w:t>Chen J, Gao WW, Xu F, Du LL, Zhang T, Ling X, et al. [Comparison of clinical efficacy of heated humidified high flow nasal cannula versus nasal continuous positive airway pressure in treatment of respiratory distress syndrome in very low birth weight infants]. Zhongguo Dang Dai Er Ke Za Zhi. 2015;17(8):847-51.</w:t>
      </w:r>
    </w:p>
    <w:p w14:paraId="1AACFE2E" w14:textId="77777777" w:rsidR="00311226" w:rsidRPr="00311226" w:rsidRDefault="00311226" w:rsidP="00311226">
      <w:pPr>
        <w:pStyle w:val="EndNoteBibliography"/>
        <w:rPr>
          <w:rFonts w:ascii="Arial" w:hAnsi="Arial" w:cs="Arial"/>
        </w:rPr>
      </w:pPr>
      <w:r w:rsidRPr="00311226">
        <w:rPr>
          <w:rFonts w:ascii="Arial" w:hAnsi="Arial" w:cs="Arial"/>
        </w:rPr>
        <w:t>14.</w:t>
      </w:r>
      <w:r w:rsidRPr="00311226">
        <w:rPr>
          <w:rFonts w:ascii="Arial" w:hAnsi="Arial" w:cs="Arial"/>
        </w:rPr>
        <w:tab/>
        <w:t>Collaborative Group for the Multicenter Study on Heated Humidified High-flow Nasal Cannula Ventilation. [Efficacy and safety of heated humidified high-flow nasal cannula for prevention of extubation failure in neonates]. Zhonghua Er Ke Za Zhi. 2014;52(4):271-6.</w:t>
      </w:r>
    </w:p>
    <w:p w14:paraId="0ED01839" w14:textId="77777777" w:rsidR="00311226" w:rsidRPr="00311226" w:rsidRDefault="00311226" w:rsidP="00311226">
      <w:pPr>
        <w:pStyle w:val="EndNoteBibliography"/>
        <w:rPr>
          <w:rFonts w:ascii="Arial" w:hAnsi="Arial" w:cs="Arial"/>
        </w:rPr>
      </w:pPr>
      <w:r w:rsidRPr="00311226">
        <w:rPr>
          <w:rFonts w:ascii="Arial" w:hAnsi="Arial" w:cs="Arial"/>
        </w:rPr>
        <w:t>15.</w:t>
      </w:r>
      <w:r w:rsidRPr="00311226">
        <w:rPr>
          <w:rFonts w:ascii="Arial" w:hAnsi="Arial" w:cs="Arial"/>
        </w:rPr>
        <w:tab/>
        <w:t>Collins CL, Barfield C, Horne RS, Davis PG. A comparison of nasal trauma in preterm infants extubated to either heated humidified high-flow nasal cannulae or nasal continuous positive airway pressure. Eur J Pediatr. 2014;173(2):181-6.</w:t>
      </w:r>
    </w:p>
    <w:p w14:paraId="723B12E3" w14:textId="77777777" w:rsidR="00311226" w:rsidRPr="00311226" w:rsidRDefault="00311226" w:rsidP="00311226">
      <w:pPr>
        <w:pStyle w:val="EndNoteBibliography"/>
        <w:rPr>
          <w:rFonts w:ascii="Arial" w:hAnsi="Arial" w:cs="Arial"/>
        </w:rPr>
      </w:pPr>
      <w:r w:rsidRPr="00311226">
        <w:rPr>
          <w:rFonts w:ascii="Arial" w:hAnsi="Arial" w:cs="Arial"/>
        </w:rPr>
        <w:t>16.</w:t>
      </w:r>
      <w:r w:rsidRPr="00311226">
        <w:rPr>
          <w:rFonts w:ascii="Arial" w:hAnsi="Arial" w:cs="Arial"/>
        </w:rPr>
        <w:tab/>
        <w:t>Collins CL, Holberton JR, Barfield C, Davis PG. A randomized controlled trial to compare heated humidified high-flow nasal cannulae with nasal continuous positive airway pressure postextubation in premature infants. J Pediatr. 2013;162(5):949-54.e1.</w:t>
      </w:r>
    </w:p>
    <w:p w14:paraId="25337382" w14:textId="77777777" w:rsidR="00311226" w:rsidRPr="00311226" w:rsidRDefault="00311226" w:rsidP="00311226">
      <w:pPr>
        <w:pStyle w:val="EndNoteBibliography"/>
        <w:rPr>
          <w:rFonts w:ascii="Arial" w:hAnsi="Arial" w:cs="Arial"/>
        </w:rPr>
      </w:pPr>
      <w:r w:rsidRPr="00311226">
        <w:rPr>
          <w:rFonts w:ascii="Arial" w:hAnsi="Arial" w:cs="Arial"/>
        </w:rPr>
        <w:lastRenderedPageBreak/>
        <w:t>17.</w:t>
      </w:r>
      <w:r w:rsidRPr="00311226">
        <w:rPr>
          <w:rFonts w:ascii="Arial" w:hAnsi="Arial" w:cs="Arial"/>
        </w:rPr>
        <w:tab/>
        <w:t>Elkhwad M, Dako J, Jennifer G, Harriet F, Anand K. Randomized control trial: heated humidity high flow nasal cannula in comparison with ncpap in the management of rds in extreme low birth infants in immediate post extubation period. J Neonat Pediatr Med. 2017;3(1).</w:t>
      </w:r>
    </w:p>
    <w:p w14:paraId="20C817AE" w14:textId="77777777" w:rsidR="00311226" w:rsidRPr="00311226" w:rsidRDefault="00311226" w:rsidP="00311226">
      <w:pPr>
        <w:pStyle w:val="EndNoteBibliography"/>
        <w:rPr>
          <w:rFonts w:ascii="Arial" w:hAnsi="Arial" w:cs="Arial"/>
        </w:rPr>
      </w:pPr>
      <w:r w:rsidRPr="00311226">
        <w:rPr>
          <w:rFonts w:ascii="Arial" w:hAnsi="Arial" w:cs="Arial"/>
        </w:rPr>
        <w:t>18.</w:t>
      </w:r>
      <w:r w:rsidRPr="00311226">
        <w:rPr>
          <w:rFonts w:ascii="Arial" w:hAnsi="Arial" w:cs="Arial"/>
        </w:rPr>
        <w:tab/>
        <w:t>Glackin SJ, O'Sullivan A, George S, Semberova J, Miletin J. High flow nasal cannula versus NCPAP, duration to full oral feeds in preterm infants: a randomised controlled trial. Arch Dis Child Fetal Neonatal Ed. 2016;23:23.</w:t>
      </w:r>
    </w:p>
    <w:p w14:paraId="65FAB95C" w14:textId="77777777" w:rsidR="00311226" w:rsidRPr="00311226" w:rsidRDefault="00311226" w:rsidP="00311226">
      <w:pPr>
        <w:pStyle w:val="EndNoteBibliography"/>
        <w:rPr>
          <w:rFonts w:ascii="Arial" w:hAnsi="Arial" w:cs="Arial"/>
        </w:rPr>
      </w:pPr>
      <w:r w:rsidRPr="00311226">
        <w:rPr>
          <w:rFonts w:ascii="Arial" w:hAnsi="Arial" w:cs="Arial"/>
        </w:rPr>
        <w:t>19.</w:t>
      </w:r>
      <w:r w:rsidRPr="00311226">
        <w:rPr>
          <w:rFonts w:ascii="Arial" w:hAnsi="Arial" w:cs="Arial"/>
        </w:rPr>
        <w:tab/>
        <w:t>Iranpour R, Sadeghnia A, Hesaraki M. High-flow nasal cannula versus nasal continuous positive airway pressure in the management of respiratory distress syndrome. J Isfahan Med Sch. 2011;29(143):761-72.</w:t>
      </w:r>
    </w:p>
    <w:p w14:paraId="1832A1EC" w14:textId="77777777" w:rsidR="00311226" w:rsidRPr="00311226" w:rsidRDefault="00311226" w:rsidP="00311226">
      <w:pPr>
        <w:pStyle w:val="EndNoteBibliography"/>
        <w:rPr>
          <w:rFonts w:ascii="Arial" w:hAnsi="Arial" w:cs="Arial"/>
        </w:rPr>
      </w:pPr>
      <w:r w:rsidRPr="00311226">
        <w:rPr>
          <w:rFonts w:ascii="Arial" w:hAnsi="Arial" w:cs="Arial"/>
        </w:rPr>
        <w:t>20.</w:t>
      </w:r>
      <w:r w:rsidRPr="00311226">
        <w:rPr>
          <w:rFonts w:ascii="Arial" w:hAnsi="Arial" w:cs="Arial"/>
        </w:rPr>
        <w:tab/>
        <w:t>Iranpour R, Sadeghnia A, Hesaraki M. 393 High-flow nasal cannula versus nasal continuous positive airway pressure in the management of respiratory distress syndrome. Arch Dis Child. 2012;97(Suppl 2):A115-A6.</w:t>
      </w:r>
    </w:p>
    <w:p w14:paraId="40380D6B" w14:textId="77777777" w:rsidR="00311226" w:rsidRPr="00311226" w:rsidRDefault="00311226" w:rsidP="00311226">
      <w:pPr>
        <w:pStyle w:val="EndNoteBibliography"/>
        <w:rPr>
          <w:rFonts w:ascii="Arial" w:hAnsi="Arial" w:cs="Arial"/>
        </w:rPr>
      </w:pPr>
      <w:r w:rsidRPr="00311226">
        <w:rPr>
          <w:rFonts w:ascii="Arial" w:hAnsi="Arial" w:cs="Arial"/>
        </w:rPr>
        <w:t>21.</w:t>
      </w:r>
      <w:r w:rsidRPr="00311226">
        <w:rPr>
          <w:rFonts w:ascii="Arial" w:hAnsi="Arial" w:cs="Arial"/>
        </w:rPr>
        <w:tab/>
        <w:t>Kadivar MM, Mosayebi ZM, Razi NM, Nariman SM, Sangsari RM. High flow nasal cannulae versus nasal continuous positive airway pressure in neonates with respiratory distress syndrome managed with insure method: a randomized clinical trial. Iran J Med Sci. 2016;41(6):494-500.</w:t>
      </w:r>
    </w:p>
    <w:p w14:paraId="64E12A6E" w14:textId="77777777" w:rsidR="00311226" w:rsidRPr="00311226" w:rsidRDefault="00311226" w:rsidP="00311226">
      <w:pPr>
        <w:pStyle w:val="EndNoteBibliography"/>
        <w:rPr>
          <w:rFonts w:ascii="Arial" w:hAnsi="Arial" w:cs="Arial"/>
        </w:rPr>
      </w:pPr>
      <w:r w:rsidRPr="00311226">
        <w:rPr>
          <w:rFonts w:ascii="Arial" w:hAnsi="Arial" w:cs="Arial"/>
        </w:rPr>
        <w:t>22.</w:t>
      </w:r>
      <w:r w:rsidRPr="00311226">
        <w:rPr>
          <w:rFonts w:ascii="Arial" w:hAnsi="Arial" w:cs="Arial"/>
        </w:rPr>
        <w:tab/>
        <w:t>Kang WQ, Xu BL, Liu DP, Zhang YD, Guo J, Li ZH, et al. [Efficacy of heated humidified high-flow nasal cannula in preterm infants aged less than 32 weeks after ventilator weaning]. Zhongguo Dang Dai Er Ke Za Zhi. 2016;18(6):488-91.</w:t>
      </w:r>
    </w:p>
    <w:p w14:paraId="737FED11" w14:textId="77777777" w:rsidR="00311226" w:rsidRPr="00311226" w:rsidRDefault="00311226" w:rsidP="00311226">
      <w:pPr>
        <w:pStyle w:val="EndNoteBibliography"/>
        <w:rPr>
          <w:rFonts w:ascii="Arial" w:hAnsi="Arial" w:cs="Arial"/>
        </w:rPr>
      </w:pPr>
      <w:r w:rsidRPr="00311226">
        <w:rPr>
          <w:rFonts w:ascii="Arial" w:hAnsi="Arial" w:cs="Arial"/>
        </w:rPr>
        <w:t>23.</w:t>
      </w:r>
      <w:r w:rsidRPr="00311226">
        <w:rPr>
          <w:rFonts w:ascii="Arial" w:hAnsi="Arial" w:cs="Arial"/>
        </w:rPr>
        <w:tab/>
        <w:t>Klingenberg C, Pettersen M, Hansen EA, Gustavsen LJ, Dahl IA, Leknessund A, et al. Patient comfort during treatment with heated humidified high flow nasal cannulae versus nasal continuous positive airway pressure: A randomised cross-over trial. Arch Dis Child Fetal Neonatal Ed. 2014;99(2):F134-f7.</w:t>
      </w:r>
    </w:p>
    <w:p w14:paraId="2CEA3208" w14:textId="77777777" w:rsidR="00311226" w:rsidRPr="00311226" w:rsidRDefault="00311226" w:rsidP="00311226">
      <w:pPr>
        <w:pStyle w:val="EndNoteBibliography"/>
        <w:rPr>
          <w:rFonts w:ascii="Arial" w:hAnsi="Arial" w:cs="Arial"/>
        </w:rPr>
      </w:pPr>
      <w:r w:rsidRPr="00311226">
        <w:rPr>
          <w:rFonts w:ascii="Arial" w:hAnsi="Arial" w:cs="Arial"/>
        </w:rPr>
        <w:t>24.</w:t>
      </w:r>
      <w:r w:rsidRPr="00311226">
        <w:rPr>
          <w:rFonts w:ascii="Arial" w:hAnsi="Arial" w:cs="Arial"/>
        </w:rPr>
        <w:tab/>
        <w:t>Kugelman A, Riskin A, Said W, Shoris I, Mor F, Bader D. A randomized pilot study comparing heated humidified high-flow nasal cannulae with NIPPV for RDS. Pediatr Pulmonol. 2014;50(6):576-83.</w:t>
      </w:r>
    </w:p>
    <w:p w14:paraId="03A73A6E" w14:textId="77777777" w:rsidR="00311226" w:rsidRPr="00311226" w:rsidRDefault="00311226" w:rsidP="00311226">
      <w:pPr>
        <w:pStyle w:val="EndNoteBibliography"/>
        <w:rPr>
          <w:rFonts w:ascii="Arial" w:hAnsi="Arial" w:cs="Arial"/>
        </w:rPr>
      </w:pPr>
      <w:r w:rsidRPr="00311226">
        <w:rPr>
          <w:rFonts w:ascii="Arial" w:hAnsi="Arial" w:cs="Arial"/>
        </w:rPr>
        <w:t>25.</w:t>
      </w:r>
      <w:r w:rsidRPr="00311226">
        <w:rPr>
          <w:rFonts w:ascii="Arial" w:hAnsi="Arial" w:cs="Arial"/>
        </w:rPr>
        <w:tab/>
        <w:t>Lavizzari A, Colnaghi M, Ciuffini F, Veneroni C, Musumeci S, Cortinovis I, et al. Heated, humidified high-flow nasal cannula vs nasal continuous positive airway pressure for respiratory distress syndrome of prematurity: a randomized clinical noninferiority trial. Jama, Pediatr. 2016;08:08.</w:t>
      </w:r>
    </w:p>
    <w:p w14:paraId="6368E39F" w14:textId="77777777" w:rsidR="00311226" w:rsidRPr="00311226" w:rsidRDefault="00311226" w:rsidP="00311226">
      <w:pPr>
        <w:pStyle w:val="EndNoteBibliography"/>
        <w:rPr>
          <w:rFonts w:ascii="Arial" w:hAnsi="Arial" w:cs="Arial"/>
        </w:rPr>
      </w:pPr>
      <w:r w:rsidRPr="00311226">
        <w:rPr>
          <w:rFonts w:ascii="Arial" w:hAnsi="Arial" w:cs="Arial"/>
        </w:rPr>
        <w:t>26.</w:t>
      </w:r>
      <w:r w:rsidRPr="00311226">
        <w:rPr>
          <w:rFonts w:ascii="Arial" w:hAnsi="Arial" w:cs="Arial"/>
        </w:rPr>
        <w:tab/>
        <w:t>Ma L, Liu CQ, Gu XH, Liu XJ. The efficacy and safety of heated humidified high-flow nasal cannula for prevention of extubation failure in neonates. J Matern Fetal Neonatal Med. 2014;27:208-9.</w:t>
      </w:r>
    </w:p>
    <w:p w14:paraId="18C903D3" w14:textId="77777777" w:rsidR="00311226" w:rsidRPr="00311226" w:rsidRDefault="00311226" w:rsidP="00311226">
      <w:pPr>
        <w:pStyle w:val="EndNoteBibliography"/>
        <w:rPr>
          <w:rFonts w:ascii="Arial" w:hAnsi="Arial" w:cs="Arial"/>
        </w:rPr>
      </w:pPr>
      <w:r w:rsidRPr="00311226">
        <w:rPr>
          <w:rFonts w:ascii="Arial" w:hAnsi="Arial" w:cs="Arial"/>
        </w:rPr>
        <w:t>27.</w:t>
      </w:r>
      <w:r w:rsidRPr="00311226">
        <w:rPr>
          <w:rFonts w:ascii="Arial" w:hAnsi="Arial" w:cs="Arial"/>
        </w:rPr>
        <w:tab/>
        <w:t>Manley BJ, Owen LS, Doyle LW, Andersen CC, Cartwright DW, Pritchard MA, et al. High-flow nasal cannulae vs. nasal cpap for post-extubation respiratory support of very preterm infants: A multicentre, randomised non-inferiority trial. J Paediatr Child Health. 2013;49:41.</w:t>
      </w:r>
    </w:p>
    <w:p w14:paraId="294D9E0F" w14:textId="77777777" w:rsidR="00311226" w:rsidRPr="00311226" w:rsidRDefault="00311226" w:rsidP="00311226">
      <w:pPr>
        <w:pStyle w:val="EndNoteBibliography"/>
        <w:rPr>
          <w:rFonts w:ascii="Arial" w:hAnsi="Arial" w:cs="Arial"/>
        </w:rPr>
      </w:pPr>
      <w:r w:rsidRPr="00311226">
        <w:rPr>
          <w:rFonts w:ascii="Arial" w:hAnsi="Arial" w:cs="Arial"/>
        </w:rPr>
        <w:t>28.</w:t>
      </w:r>
      <w:r w:rsidRPr="00311226">
        <w:rPr>
          <w:rFonts w:ascii="Arial" w:hAnsi="Arial" w:cs="Arial"/>
        </w:rPr>
        <w:tab/>
        <w:t>Manley BJ, Owen LS, Doyle LW, Andersen CC, Cartwright DW, Pritchard MA, et al. High-flow nasal cannulae in very preterm infants after extubation. N Engl J Med. 2013;369(15):1425-33.</w:t>
      </w:r>
    </w:p>
    <w:p w14:paraId="4AFF65E6" w14:textId="77777777" w:rsidR="00311226" w:rsidRPr="00311226" w:rsidRDefault="00311226" w:rsidP="00311226">
      <w:pPr>
        <w:pStyle w:val="EndNoteBibliography"/>
        <w:rPr>
          <w:rFonts w:ascii="Arial" w:hAnsi="Arial" w:cs="Arial"/>
        </w:rPr>
      </w:pPr>
      <w:r w:rsidRPr="00311226">
        <w:rPr>
          <w:rFonts w:ascii="Arial" w:hAnsi="Arial" w:cs="Arial"/>
        </w:rPr>
        <w:t>29.</w:t>
      </w:r>
      <w:r w:rsidRPr="00311226">
        <w:rPr>
          <w:rFonts w:ascii="Arial" w:hAnsi="Arial" w:cs="Arial"/>
        </w:rPr>
        <w:tab/>
        <w:t>Mohammed E, Anand K, Joleen D, Jennifer G. Randomized control trial: heated humidity high flow nasal cannula in comparison with ncpap in the management of rds in extreme low birth infants in immediate post extubation period. J Neonat Pediatr Med. 2014;3:121.</w:t>
      </w:r>
    </w:p>
    <w:p w14:paraId="62635FCE" w14:textId="77777777" w:rsidR="00311226" w:rsidRPr="00311226" w:rsidRDefault="00311226" w:rsidP="00311226">
      <w:pPr>
        <w:pStyle w:val="EndNoteBibliography"/>
        <w:rPr>
          <w:rFonts w:ascii="Arial" w:hAnsi="Arial" w:cs="Arial"/>
        </w:rPr>
      </w:pPr>
      <w:r w:rsidRPr="00311226">
        <w:rPr>
          <w:rFonts w:ascii="Arial" w:hAnsi="Arial" w:cs="Arial"/>
        </w:rPr>
        <w:t>30.</w:t>
      </w:r>
      <w:r w:rsidRPr="00311226">
        <w:rPr>
          <w:rFonts w:ascii="Arial" w:hAnsi="Arial" w:cs="Arial"/>
        </w:rPr>
        <w:tab/>
        <w:t>Mostafa-Gharehbaghi M, Mojabi H. Comparing the effectiveness of nasal continuous positive airway pressure (NCPAP) and high flow nasal cannula (HFNC) in prevention of post extubation assisted ventilation. Zahedan J Res Med Sci. 2014;17(6):e984.</w:t>
      </w:r>
    </w:p>
    <w:p w14:paraId="02E73EE1" w14:textId="77777777" w:rsidR="00311226" w:rsidRPr="00311226" w:rsidRDefault="00311226" w:rsidP="00311226">
      <w:pPr>
        <w:pStyle w:val="EndNoteBibliography"/>
        <w:rPr>
          <w:rFonts w:ascii="Arial" w:hAnsi="Arial" w:cs="Arial"/>
        </w:rPr>
      </w:pPr>
      <w:r w:rsidRPr="00311226">
        <w:rPr>
          <w:rFonts w:ascii="Arial" w:hAnsi="Arial" w:cs="Arial"/>
        </w:rPr>
        <w:lastRenderedPageBreak/>
        <w:t>31.</w:t>
      </w:r>
      <w:r w:rsidRPr="00311226">
        <w:rPr>
          <w:rFonts w:ascii="Arial" w:hAnsi="Arial" w:cs="Arial"/>
        </w:rPr>
        <w:tab/>
        <w:t>Nair G, Karna P. Comparison of the effects of vapotherm and nasal CPAP in respiratory distress in preterm infants. PAS. 2005;57:2054.</w:t>
      </w:r>
    </w:p>
    <w:p w14:paraId="0F6C2EC4" w14:textId="77777777" w:rsidR="00311226" w:rsidRPr="00311226" w:rsidRDefault="00311226" w:rsidP="00311226">
      <w:pPr>
        <w:pStyle w:val="EndNoteBibliography"/>
        <w:rPr>
          <w:rFonts w:ascii="Arial" w:hAnsi="Arial" w:cs="Arial"/>
        </w:rPr>
      </w:pPr>
      <w:r w:rsidRPr="00311226">
        <w:rPr>
          <w:rFonts w:ascii="Arial" w:hAnsi="Arial" w:cs="Arial"/>
        </w:rPr>
        <w:t>32.</w:t>
      </w:r>
      <w:r w:rsidRPr="00311226">
        <w:rPr>
          <w:rFonts w:ascii="Arial" w:hAnsi="Arial" w:cs="Arial"/>
        </w:rPr>
        <w:tab/>
        <w:t>Roberts CT, Owen LS, Manley BJ, Donath SM, Davis PG. A multicentre, randomised controlled, non-inferiority trial, comparing high flow therapy with nasal continuous positive airway pressure as primary support for preterm infants with respiratory distress (the HIPSTER trial): study protocol. BMJ Open. 2015;5(6):e008483.</w:t>
      </w:r>
    </w:p>
    <w:p w14:paraId="1D339BA2" w14:textId="77777777" w:rsidR="00311226" w:rsidRPr="00311226" w:rsidRDefault="00311226" w:rsidP="00311226">
      <w:pPr>
        <w:pStyle w:val="EndNoteBibliography"/>
        <w:rPr>
          <w:rFonts w:ascii="Arial" w:hAnsi="Arial" w:cs="Arial"/>
        </w:rPr>
      </w:pPr>
      <w:r w:rsidRPr="00311226">
        <w:rPr>
          <w:rFonts w:ascii="Arial" w:hAnsi="Arial" w:cs="Arial"/>
        </w:rPr>
        <w:t>33.</w:t>
      </w:r>
      <w:r w:rsidRPr="00311226">
        <w:rPr>
          <w:rFonts w:ascii="Arial" w:hAnsi="Arial" w:cs="Arial"/>
        </w:rPr>
        <w:tab/>
        <w:t>Roberts CT, Owen LS, Manley BJ, Froisland DH, Donath SM, Dalziel KM, et al. Nasal high-flow therapy for primary respiratory support in preterm infants. N Engl J Med. 2016;375(12):1142-51.</w:t>
      </w:r>
    </w:p>
    <w:p w14:paraId="6505F780" w14:textId="77777777" w:rsidR="00311226" w:rsidRPr="00311226" w:rsidRDefault="00311226" w:rsidP="00311226">
      <w:pPr>
        <w:pStyle w:val="EndNoteBibliography"/>
        <w:rPr>
          <w:rFonts w:ascii="Arial" w:hAnsi="Arial" w:cs="Arial"/>
        </w:rPr>
      </w:pPr>
      <w:r w:rsidRPr="00311226">
        <w:rPr>
          <w:rFonts w:ascii="Arial" w:hAnsi="Arial" w:cs="Arial"/>
        </w:rPr>
        <w:t>34.</w:t>
      </w:r>
      <w:r w:rsidRPr="00311226">
        <w:rPr>
          <w:rFonts w:ascii="Arial" w:hAnsi="Arial" w:cs="Arial"/>
        </w:rPr>
        <w:tab/>
        <w:t>Roberts CT, Owen LS, Manley BJ, Froisland DH, Donath SM, Pritchard MA, et al. High-flow nasal cannulae as primary respiratory support for preterm infants-an international, multi-centre, randomised, controlled, non-inferiority trial. J Paediatr Child Health. 2016;52:120.</w:t>
      </w:r>
    </w:p>
    <w:p w14:paraId="6F0F0C6A" w14:textId="77777777" w:rsidR="00311226" w:rsidRPr="00311226" w:rsidRDefault="00311226" w:rsidP="00311226">
      <w:pPr>
        <w:pStyle w:val="EndNoteBibliography"/>
        <w:rPr>
          <w:rFonts w:ascii="Arial" w:hAnsi="Arial" w:cs="Arial"/>
        </w:rPr>
      </w:pPr>
      <w:r w:rsidRPr="00311226">
        <w:rPr>
          <w:rFonts w:ascii="Arial" w:hAnsi="Arial" w:cs="Arial"/>
        </w:rPr>
        <w:t>35.</w:t>
      </w:r>
      <w:r w:rsidRPr="00311226">
        <w:rPr>
          <w:rFonts w:ascii="Arial" w:hAnsi="Arial" w:cs="Arial"/>
        </w:rPr>
        <w:tab/>
        <w:t>Shin J, Park K, Lee EH, Choi BM. Humidified high flow nasal cannula versus nasal continuous positive airway pressure as an initial respiratory support in preterm infants with respiratory distress: a randomized, controlled non-inferiority trial. J Korean Med Sci. 2017;32(4):650-5.</w:t>
      </w:r>
    </w:p>
    <w:p w14:paraId="465964C3" w14:textId="77777777" w:rsidR="00311226" w:rsidRPr="00311226" w:rsidRDefault="00311226" w:rsidP="00311226">
      <w:pPr>
        <w:pStyle w:val="EndNoteBibliography"/>
        <w:rPr>
          <w:rFonts w:ascii="Arial" w:hAnsi="Arial" w:cs="Arial"/>
        </w:rPr>
      </w:pPr>
      <w:r w:rsidRPr="00311226">
        <w:rPr>
          <w:rFonts w:ascii="Arial" w:hAnsi="Arial" w:cs="Arial"/>
        </w:rPr>
        <w:t>36.</w:t>
      </w:r>
      <w:r w:rsidRPr="00311226">
        <w:rPr>
          <w:rFonts w:ascii="Arial" w:hAnsi="Arial" w:cs="Arial"/>
        </w:rPr>
        <w:tab/>
        <w:t>Soonsawad S, Tongsawang N, Nuntnarumit P. Heated humidified high-flow nasal cannula for weaning from continuous positive airway pressure in preterm infants: a randomized controlled trial. Neonatology. 2016;110(3):204-9.</w:t>
      </w:r>
    </w:p>
    <w:p w14:paraId="3CC1FA06" w14:textId="77777777" w:rsidR="00311226" w:rsidRPr="00311226" w:rsidRDefault="00311226" w:rsidP="00311226">
      <w:pPr>
        <w:pStyle w:val="EndNoteBibliography"/>
        <w:rPr>
          <w:rFonts w:ascii="Arial" w:hAnsi="Arial" w:cs="Arial"/>
        </w:rPr>
      </w:pPr>
      <w:r w:rsidRPr="00311226">
        <w:rPr>
          <w:rFonts w:ascii="Arial" w:hAnsi="Arial" w:cs="Arial"/>
        </w:rPr>
        <w:t>37.</w:t>
      </w:r>
      <w:r w:rsidRPr="00311226">
        <w:rPr>
          <w:rFonts w:ascii="Arial" w:hAnsi="Arial" w:cs="Arial"/>
        </w:rPr>
        <w:tab/>
        <w:t>Yoder BA, Stoddard RA, Li M, King J, Dirnberger DR, Abbasi S. Heated, humidified high-flow nasal cannula versus nasal CPAP for respiratory support in neonates. Pediatrics. 2013;131(5):e1482-90.</w:t>
      </w:r>
    </w:p>
    <w:p w14:paraId="5A26E05C" w14:textId="77777777" w:rsidR="00311226" w:rsidRPr="00311226" w:rsidRDefault="00311226" w:rsidP="00311226">
      <w:pPr>
        <w:pStyle w:val="EndNoteBibliography"/>
        <w:rPr>
          <w:rFonts w:ascii="Arial" w:hAnsi="Arial" w:cs="Arial"/>
        </w:rPr>
      </w:pPr>
      <w:r w:rsidRPr="00311226">
        <w:rPr>
          <w:rFonts w:ascii="Arial" w:hAnsi="Arial" w:cs="Arial"/>
        </w:rPr>
        <w:t>38.</w:t>
      </w:r>
      <w:r w:rsidRPr="00311226">
        <w:rPr>
          <w:rFonts w:ascii="Arial" w:hAnsi="Arial" w:cs="Arial"/>
        </w:rPr>
        <w:tab/>
        <w:t>Murki S, Singh J, Khant C, Kumar Dash S, Oleti TP, Joy P, et al. High-Flow Nasal Cannula versus Nasal Continuous Positive Airway Pressure for Primary Respiratory Support in Preterm Infants with Respiratory Distress: A Randomized Controlled Trial. Neonatology. 2018:235-41.</w:t>
      </w:r>
    </w:p>
    <w:p w14:paraId="549EDCB2" w14:textId="77777777" w:rsidR="00311226" w:rsidRPr="00311226" w:rsidRDefault="00311226" w:rsidP="00311226">
      <w:pPr>
        <w:pStyle w:val="EndNoteBibliography"/>
        <w:rPr>
          <w:rFonts w:ascii="Arial" w:hAnsi="Arial" w:cs="Arial"/>
        </w:rPr>
      </w:pPr>
      <w:r w:rsidRPr="00311226">
        <w:rPr>
          <w:rFonts w:ascii="Arial" w:hAnsi="Arial" w:cs="Arial"/>
        </w:rPr>
        <w:t>39.</w:t>
      </w:r>
      <w:r w:rsidRPr="00311226">
        <w:rPr>
          <w:rFonts w:ascii="Arial" w:hAnsi="Arial" w:cs="Arial"/>
        </w:rPr>
        <w:tab/>
        <w:t>Wilkinson D, Andersen C, O'Donnell CP, De Paoli AG, Manley BJ. High flow nasal cannula for respiratory support in preterm infants. Cochrane Database Syst Rev. 2016;2:CD006405.</w:t>
      </w:r>
    </w:p>
    <w:p w14:paraId="357ABA09" w14:textId="77777777" w:rsidR="00311226" w:rsidRPr="00311226" w:rsidRDefault="00311226" w:rsidP="00311226">
      <w:pPr>
        <w:pStyle w:val="EndNoteBibliography"/>
        <w:rPr>
          <w:rFonts w:ascii="Arial" w:hAnsi="Arial" w:cs="Arial"/>
        </w:rPr>
      </w:pPr>
      <w:r w:rsidRPr="00311226">
        <w:rPr>
          <w:rFonts w:ascii="Arial" w:hAnsi="Arial" w:cs="Arial"/>
        </w:rPr>
        <w:t>40.</w:t>
      </w:r>
      <w:r w:rsidRPr="00311226">
        <w:rPr>
          <w:rFonts w:ascii="Arial" w:hAnsi="Arial" w:cs="Arial"/>
        </w:rPr>
        <w:tab/>
        <w:t>Kotecha SJ, Adappa R, Gupta N, John Watkins W, Kotecha S, Chakraborty M. Safety and efficacy of high-flow nasal cannula therapy in preterm infants: A meta-analysis. Pediatrics. 2015;136(3):542-53.</w:t>
      </w:r>
    </w:p>
    <w:p w14:paraId="654B1338" w14:textId="77777777" w:rsidR="00311226" w:rsidRPr="00311226" w:rsidRDefault="00311226" w:rsidP="00311226">
      <w:pPr>
        <w:pStyle w:val="EndNoteBibliography"/>
        <w:rPr>
          <w:rFonts w:ascii="Arial" w:hAnsi="Arial" w:cs="Arial"/>
        </w:rPr>
      </w:pPr>
      <w:r w:rsidRPr="00311226">
        <w:rPr>
          <w:rFonts w:ascii="Arial" w:hAnsi="Arial" w:cs="Arial"/>
        </w:rPr>
        <w:t>41.</w:t>
      </w:r>
      <w:r w:rsidRPr="00311226">
        <w:rPr>
          <w:rFonts w:ascii="Arial" w:hAnsi="Arial" w:cs="Arial"/>
        </w:rPr>
        <w:tab/>
        <w:t>Muthu V. The number needed to treat: problems describing non-significant results. Evid Based Ment Health. 2003;6(3):72.</w:t>
      </w:r>
    </w:p>
    <w:p w14:paraId="725FE99B" w14:textId="77777777" w:rsidR="00311226" w:rsidRPr="00311226" w:rsidRDefault="00311226" w:rsidP="00311226">
      <w:pPr>
        <w:pStyle w:val="EndNoteBibliography"/>
        <w:rPr>
          <w:rFonts w:ascii="Arial" w:hAnsi="Arial" w:cs="Arial"/>
        </w:rPr>
      </w:pPr>
      <w:r w:rsidRPr="00311226">
        <w:rPr>
          <w:rFonts w:ascii="Arial" w:hAnsi="Arial" w:cs="Arial"/>
        </w:rPr>
        <w:t>42.</w:t>
      </w:r>
      <w:r w:rsidRPr="00311226">
        <w:rPr>
          <w:rFonts w:ascii="Arial" w:hAnsi="Arial" w:cs="Arial"/>
        </w:rPr>
        <w:tab/>
        <w:t>Conte F, Orfeo L, Gizzi C, Massenzi L, Fasola S. Rapid systematic review shows that using a high-flow nasal cannula is inferior to nasal continuous positive airway pressure as first-line support in preterm neonates. Acta Paediatr. 2018.</w:t>
      </w:r>
    </w:p>
    <w:p w14:paraId="48F3D076" w14:textId="77777777" w:rsidR="00311226" w:rsidRPr="00311226" w:rsidRDefault="00311226" w:rsidP="00311226">
      <w:pPr>
        <w:pStyle w:val="EndNoteBibliography"/>
        <w:rPr>
          <w:rFonts w:ascii="Arial" w:hAnsi="Arial" w:cs="Arial"/>
        </w:rPr>
      </w:pPr>
      <w:r w:rsidRPr="00311226">
        <w:rPr>
          <w:rFonts w:ascii="Arial" w:hAnsi="Arial" w:cs="Arial"/>
        </w:rPr>
        <w:t>43.</w:t>
      </w:r>
      <w:r w:rsidRPr="00311226">
        <w:rPr>
          <w:rFonts w:ascii="Arial" w:hAnsi="Arial" w:cs="Arial"/>
        </w:rPr>
        <w:tab/>
        <w:t>Roberts CT, Hodgson KA. Nasal high flow treatment in preterm infants. Matern Health Neonatol Perinatol. 2017;3:15.</w:t>
      </w:r>
    </w:p>
    <w:p w14:paraId="2E9BDD50" w14:textId="1D407BE5" w:rsidR="00311226" w:rsidRPr="00311226" w:rsidRDefault="00311226" w:rsidP="00311226">
      <w:pPr>
        <w:pStyle w:val="EndNoteBibliography"/>
        <w:rPr>
          <w:rFonts w:ascii="Arial" w:hAnsi="Arial" w:cs="Arial"/>
        </w:rPr>
      </w:pPr>
      <w:r w:rsidRPr="00311226">
        <w:rPr>
          <w:rFonts w:ascii="Arial" w:hAnsi="Arial" w:cs="Arial"/>
        </w:rPr>
        <w:t>44.</w:t>
      </w:r>
      <w:r w:rsidRPr="00311226">
        <w:rPr>
          <w:rFonts w:ascii="Arial" w:hAnsi="Arial" w:cs="Arial"/>
        </w:rPr>
        <w:tab/>
        <w:t xml:space="preserve">Higgins JP, Green S, editors. Cochrane Handbook for Systematic Reviews of Interventions. Version 5.1.0 [updated March 2011]: The Cochrane Collaboration. Available from </w:t>
      </w:r>
      <w:hyperlink r:id="rId13" w:history="1">
        <w:r w:rsidRPr="00311226">
          <w:rPr>
            <w:rStyle w:val="Hyperlink"/>
            <w:rFonts w:ascii="Arial" w:hAnsi="Arial" w:cs="Arial"/>
          </w:rPr>
          <w:t>http://handbook-5-1.cochrane.org/</w:t>
        </w:r>
      </w:hyperlink>
      <w:r w:rsidRPr="00311226">
        <w:rPr>
          <w:rFonts w:ascii="Arial" w:hAnsi="Arial" w:cs="Arial"/>
        </w:rPr>
        <w:t xml:space="preserve"> (accessed January 23, 2019); 2011.</w:t>
      </w:r>
    </w:p>
    <w:p w14:paraId="77A4119E" w14:textId="77777777" w:rsidR="00311226" w:rsidRPr="00311226" w:rsidRDefault="00311226" w:rsidP="00311226">
      <w:pPr>
        <w:pStyle w:val="EndNoteBibliography"/>
        <w:rPr>
          <w:rFonts w:ascii="Arial" w:hAnsi="Arial" w:cs="Arial"/>
        </w:rPr>
      </w:pPr>
      <w:r w:rsidRPr="00311226">
        <w:rPr>
          <w:rFonts w:ascii="Arial" w:hAnsi="Arial" w:cs="Arial"/>
        </w:rPr>
        <w:t>45.</w:t>
      </w:r>
      <w:r w:rsidRPr="00311226">
        <w:rPr>
          <w:rFonts w:ascii="Arial" w:hAnsi="Arial" w:cs="Arial"/>
        </w:rPr>
        <w:tab/>
        <w:t>Hough JL, Shearman AD, Jardine LA, Davies MW. Humidified high flow nasal cannulae: current practice in Australasian nurseries, a survey. J Paediatr Child Health. 2012;48(2):106-13.</w:t>
      </w:r>
    </w:p>
    <w:p w14:paraId="3C0C3270" w14:textId="1BD3102E" w:rsidR="00FD1E62" w:rsidRPr="00F14AB1" w:rsidRDefault="00311226" w:rsidP="00311226">
      <w:pPr>
        <w:pStyle w:val="EndNoteBibliography"/>
        <w:rPr>
          <w:rFonts w:ascii="Arial" w:hAnsi="Arial" w:cs="Arial"/>
        </w:rPr>
      </w:pPr>
      <w:r w:rsidRPr="00311226">
        <w:rPr>
          <w:rFonts w:ascii="Arial" w:hAnsi="Arial" w:cs="Arial"/>
        </w:rPr>
        <w:t>46.</w:t>
      </w:r>
      <w:r w:rsidRPr="00311226">
        <w:rPr>
          <w:rFonts w:ascii="Arial" w:hAnsi="Arial" w:cs="Arial"/>
        </w:rPr>
        <w:tab/>
        <w:t>Ojha S, Gridley E, Dorling J. Use of heated humidified high-flow nasal cannula oxygen in neonates: a UK wide survey. Acta Paediatr. 2013;102(3):249-53.</w:t>
      </w:r>
      <w:r w:rsidR="005B73E4" w:rsidRPr="00311226">
        <w:rPr>
          <w:rFonts w:ascii="Arial" w:hAnsi="Arial" w:cs="Arial"/>
        </w:rPr>
        <w:fldChar w:fldCharType="end"/>
      </w:r>
    </w:p>
    <w:bookmarkEnd w:id="40"/>
    <w:p w14:paraId="25121D27" w14:textId="77777777" w:rsidR="00FD1E62" w:rsidRPr="00F14AB1" w:rsidRDefault="00FD1E62" w:rsidP="00AB4297">
      <w:pPr>
        <w:pStyle w:val="Heading2"/>
        <w:rPr>
          <w:rFonts w:cs="Arial"/>
        </w:rPr>
        <w:sectPr w:rsidR="00FD1E62" w:rsidRPr="00F14AB1" w:rsidSect="00CA2489">
          <w:headerReference w:type="default" r:id="rId14"/>
          <w:footerReference w:type="default" r:id="rId15"/>
          <w:pgSz w:w="11906" w:h="16838"/>
          <w:pgMar w:top="1440" w:right="1440" w:bottom="1440" w:left="1440" w:header="708" w:footer="708" w:gutter="0"/>
          <w:cols w:space="708"/>
          <w:docGrid w:linePitch="360"/>
        </w:sectPr>
      </w:pPr>
    </w:p>
    <w:p w14:paraId="6CAEA283" w14:textId="0381C93F" w:rsidR="003F70F6" w:rsidRDefault="00AB4297" w:rsidP="00AB4297">
      <w:pPr>
        <w:pStyle w:val="Heading2"/>
      </w:pPr>
      <w:r>
        <w:lastRenderedPageBreak/>
        <w:t>TABLES</w:t>
      </w:r>
    </w:p>
    <w:p w14:paraId="0E8B9868" w14:textId="77777777" w:rsidR="00CA2489" w:rsidRPr="00675717" w:rsidRDefault="00CA2489" w:rsidP="00CA2489">
      <w:pPr>
        <w:pStyle w:val="Normaltext"/>
        <w:rPr>
          <w:rFonts w:ascii="Arial" w:hAnsi="Arial"/>
        </w:rPr>
        <w:sectPr w:rsidR="00CA2489" w:rsidRPr="00675717" w:rsidSect="00CA2489">
          <w:pgSz w:w="11906" w:h="16838"/>
          <w:pgMar w:top="1440" w:right="1440" w:bottom="1440" w:left="1440" w:header="708" w:footer="708" w:gutter="0"/>
          <w:cols w:space="708"/>
          <w:docGrid w:linePitch="360"/>
        </w:sectPr>
      </w:pPr>
    </w:p>
    <w:p w14:paraId="74AB0C80" w14:textId="3AA63443" w:rsidR="0041779C" w:rsidRPr="0043335C" w:rsidRDefault="0041779C" w:rsidP="0041779C">
      <w:pPr>
        <w:pStyle w:val="Heading2"/>
      </w:pPr>
      <w:bookmarkStart w:id="41" w:name="_Hlk500842188"/>
      <w:r w:rsidRPr="0043335C">
        <w:lastRenderedPageBreak/>
        <w:t>Table 1 Study and infant characteristics (Post-extubation analysis)</w:t>
      </w:r>
    </w:p>
    <w:tbl>
      <w:tblPr>
        <w:tblStyle w:val="TableGrid"/>
        <w:tblpPr w:leftFromText="180" w:rightFromText="180" w:vertAnchor="text" w:horzAnchor="margin" w:tblpY="66"/>
        <w:tblW w:w="5000" w:type="pct"/>
        <w:tblLayout w:type="fixed"/>
        <w:tblLook w:val="04A0" w:firstRow="1" w:lastRow="0" w:firstColumn="1" w:lastColumn="0" w:noHBand="0" w:noVBand="1"/>
      </w:tblPr>
      <w:tblGrid>
        <w:gridCol w:w="2613"/>
        <w:gridCol w:w="2340"/>
        <w:gridCol w:w="1288"/>
        <w:gridCol w:w="2400"/>
        <w:gridCol w:w="1560"/>
        <w:gridCol w:w="1843"/>
        <w:gridCol w:w="1904"/>
      </w:tblGrid>
      <w:tr w:rsidR="0041779C" w:rsidRPr="005A3DB8" w14:paraId="295BB9CF" w14:textId="77777777" w:rsidTr="0041779C">
        <w:trPr>
          <w:cantSplit/>
          <w:trHeight w:val="559"/>
          <w:tblHeader/>
        </w:trPr>
        <w:tc>
          <w:tcPr>
            <w:tcW w:w="2613" w:type="dxa"/>
            <w:tcBorders>
              <w:bottom w:val="single" w:sz="4" w:space="0" w:color="auto"/>
            </w:tcBorders>
            <w:shd w:val="clear" w:color="auto" w:fill="auto"/>
          </w:tcPr>
          <w:p w14:paraId="610B818F" w14:textId="77777777" w:rsidR="0041779C" w:rsidRPr="005A3DB8" w:rsidRDefault="0041779C" w:rsidP="0041779C">
            <w:pPr>
              <w:pStyle w:val="Tableheader"/>
              <w:rPr>
                <w:rFonts w:ascii="Arial" w:hAnsi="Arial"/>
                <w:sz w:val="20"/>
                <w:highlight w:val="yellow"/>
              </w:rPr>
            </w:pPr>
            <w:r w:rsidRPr="0043335C">
              <w:rPr>
                <w:rFonts w:ascii="Arial" w:hAnsi="Arial"/>
                <w:sz w:val="20"/>
              </w:rPr>
              <w:t xml:space="preserve">Study </w:t>
            </w:r>
          </w:p>
        </w:tc>
        <w:tc>
          <w:tcPr>
            <w:tcW w:w="2340" w:type="dxa"/>
            <w:tcBorders>
              <w:bottom w:val="single" w:sz="4" w:space="0" w:color="auto"/>
            </w:tcBorders>
            <w:shd w:val="clear" w:color="auto" w:fill="auto"/>
          </w:tcPr>
          <w:p w14:paraId="11763CEB" w14:textId="77777777" w:rsidR="0041779C" w:rsidRPr="005A3DB8" w:rsidRDefault="0041779C" w:rsidP="0041779C">
            <w:pPr>
              <w:pStyle w:val="Tableheader"/>
              <w:rPr>
                <w:rFonts w:ascii="Arial" w:hAnsi="Arial"/>
                <w:sz w:val="20"/>
                <w:highlight w:val="yellow"/>
              </w:rPr>
            </w:pPr>
            <w:r w:rsidRPr="0043335C">
              <w:rPr>
                <w:rFonts w:ascii="Arial" w:hAnsi="Arial"/>
                <w:sz w:val="20"/>
              </w:rPr>
              <w:t>Study design, Location</w:t>
            </w:r>
          </w:p>
        </w:tc>
        <w:tc>
          <w:tcPr>
            <w:tcW w:w="1288" w:type="dxa"/>
            <w:tcBorders>
              <w:bottom w:val="single" w:sz="4" w:space="0" w:color="auto"/>
            </w:tcBorders>
          </w:tcPr>
          <w:p w14:paraId="000BC16A" w14:textId="77777777" w:rsidR="0041779C" w:rsidRPr="005A3DB8" w:rsidRDefault="0041779C" w:rsidP="0041779C">
            <w:pPr>
              <w:pStyle w:val="Tableheader"/>
              <w:rPr>
                <w:rFonts w:ascii="Arial" w:hAnsi="Arial"/>
                <w:sz w:val="20"/>
                <w:highlight w:val="yellow"/>
              </w:rPr>
            </w:pPr>
            <w:r w:rsidRPr="0043335C">
              <w:rPr>
                <w:rFonts w:ascii="Arial" w:hAnsi="Arial"/>
                <w:sz w:val="20"/>
              </w:rPr>
              <w:t>HHHFNC flow rate</w:t>
            </w:r>
          </w:p>
        </w:tc>
        <w:tc>
          <w:tcPr>
            <w:tcW w:w="2400" w:type="dxa"/>
            <w:tcBorders>
              <w:bottom w:val="single" w:sz="4" w:space="0" w:color="auto"/>
            </w:tcBorders>
          </w:tcPr>
          <w:p w14:paraId="5E07C244" w14:textId="77777777" w:rsidR="0041779C" w:rsidRPr="005A3DB8" w:rsidRDefault="0041779C" w:rsidP="0041779C">
            <w:pPr>
              <w:pStyle w:val="Tableheader"/>
              <w:rPr>
                <w:rFonts w:ascii="Arial" w:hAnsi="Arial"/>
                <w:sz w:val="20"/>
                <w:highlight w:val="yellow"/>
              </w:rPr>
            </w:pPr>
            <w:r w:rsidRPr="0043335C">
              <w:rPr>
                <w:rFonts w:ascii="Arial" w:hAnsi="Arial"/>
                <w:sz w:val="20"/>
              </w:rPr>
              <w:t>Arm (number of preterm infants)</w:t>
            </w:r>
          </w:p>
        </w:tc>
        <w:tc>
          <w:tcPr>
            <w:tcW w:w="1560" w:type="dxa"/>
            <w:tcBorders>
              <w:bottom w:val="single" w:sz="4" w:space="0" w:color="auto"/>
            </w:tcBorders>
            <w:shd w:val="clear" w:color="auto" w:fill="auto"/>
          </w:tcPr>
          <w:p w14:paraId="6AB4A4D6" w14:textId="77777777" w:rsidR="0041779C" w:rsidRPr="005A3DB8" w:rsidRDefault="0041779C" w:rsidP="0041779C">
            <w:pPr>
              <w:pStyle w:val="Tableheader"/>
              <w:rPr>
                <w:rFonts w:ascii="Arial" w:hAnsi="Arial"/>
                <w:sz w:val="20"/>
                <w:highlight w:val="yellow"/>
              </w:rPr>
            </w:pPr>
            <w:r w:rsidRPr="0043335C">
              <w:rPr>
                <w:rFonts w:ascii="Arial" w:hAnsi="Arial"/>
                <w:sz w:val="20"/>
              </w:rPr>
              <w:t xml:space="preserve">Eligibility criteria </w:t>
            </w:r>
          </w:p>
        </w:tc>
        <w:tc>
          <w:tcPr>
            <w:tcW w:w="1843" w:type="dxa"/>
            <w:tcBorders>
              <w:bottom w:val="single" w:sz="4" w:space="0" w:color="auto"/>
            </w:tcBorders>
            <w:shd w:val="clear" w:color="auto" w:fill="auto"/>
          </w:tcPr>
          <w:p w14:paraId="2F249011" w14:textId="77777777" w:rsidR="0041779C" w:rsidRPr="005A3DB8" w:rsidRDefault="0041779C" w:rsidP="0041779C">
            <w:pPr>
              <w:pStyle w:val="Tableheader"/>
              <w:rPr>
                <w:rFonts w:ascii="Arial" w:hAnsi="Arial"/>
                <w:sz w:val="20"/>
                <w:highlight w:val="yellow"/>
              </w:rPr>
            </w:pPr>
            <w:r w:rsidRPr="0043335C">
              <w:rPr>
                <w:rFonts w:ascii="Arial" w:hAnsi="Arial"/>
                <w:sz w:val="20"/>
              </w:rPr>
              <w:t>GA, mean (SD), weeks</w:t>
            </w:r>
          </w:p>
        </w:tc>
        <w:tc>
          <w:tcPr>
            <w:tcW w:w="1904" w:type="dxa"/>
            <w:tcBorders>
              <w:bottom w:val="single" w:sz="4" w:space="0" w:color="auto"/>
            </w:tcBorders>
            <w:shd w:val="clear" w:color="auto" w:fill="auto"/>
          </w:tcPr>
          <w:p w14:paraId="28B7AC5A" w14:textId="77777777" w:rsidR="0041779C" w:rsidRPr="0043335C" w:rsidRDefault="0041779C" w:rsidP="0041779C">
            <w:pPr>
              <w:pStyle w:val="Tableheader"/>
              <w:rPr>
                <w:rFonts w:ascii="Arial" w:hAnsi="Arial"/>
                <w:sz w:val="20"/>
              </w:rPr>
            </w:pPr>
            <w:r w:rsidRPr="0043335C">
              <w:rPr>
                <w:rFonts w:ascii="Arial" w:hAnsi="Arial"/>
                <w:sz w:val="20"/>
              </w:rPr>
              <w:t xml:space="preserve">Birth weight, mean (SD), g </w:t>
            </w:r>
          </w:p>
        </w:tc>
      </w:tr>
      <w:tr w:rsidR="0041779C" w:rsidRPr="005A3DB8" w14:paraId="50DC8974" w14:textId="77777777" w:rsidTr="0041779C">
        <w:trPr>
          <w:cantSplit/>
          <w:trHeight w:val="348"/>
        </w:trPr>
        <w:tc>
          <w:tcPr>
            <w:tcW w:w="2613" w:type="dxa"/>
          </w:tcPr>
          <w:p w14:paraId="3EF40E1F" w14:textId="60B95EE9" w:rsidR="0041779C" w:rsidRPr="005A3DB8" w:rsidRDefault="0041779C" w:rsidP="00FA7C79">
            <w:pPr>
              <w:pStyle w:val="Tabletextleft"/>
              <w:rPr>
                <w:rFonts w:ascii="Arial" w:hAnsi="Arial"/>
                <w:sz w:val="20"/>
                <w:szCs w:val="20"/>
                <w:highlight w:val="yellow"/>
              </w:rPr>
            </w:pPr>
            <w:r w:rsidRPr="0043335C">
              <w:rPr>
                <w:rFonts w:ascii="Arial" w:hAnsi="Arial"/>
                <w:sz w:val="20"/>
                <w:szCs w:val="20"/>
              </w:rPr>
              <w:t>Collins et al 2013</w:t>
            </w:r>
            <w:r w:rsidRPr="0043335C">
              <w:rPr>
                <w:rFonts w:ascii="Arial" w:hAnsi="Arial"/>
                <w:sz w:val="20"/>
                <w:szCs w:val="20"/>
              </w:rPr>
              <w:fldChar w:fldCharType="begin"/>
            </w:r>
            <w:r w:rsidR="00FA7C79">
              <w:rPr>
                <w:rFonts w:ascii="Arial" w:hAnsi="Arial"/>
                <w:sz w:val="20"/>
                <w:szCs w:val="20"/>
              </w:rPr>
              <w:instrText xml:space="preserve"> ADDIN EN.CITE &lt;EndNote&gt;&lt;Cite&gt;&lt;Author&gt;Collins&lt;/Author&gt;&lt;Year&gt;2013&lt;/Year&gt;&lt;RecNum&gt;612&lt;/RecNum&gt;&lt;DisplayText&gt;(16)&lt;/DisplayText&gt;&lt;record&gt;&lt;rec-number&gt;612&lt;/rec-number&gt;&lt;foreign-keys&gt;&lt;key app="EN" db-id="pd92zap0v0aswfeves659zdtrrrwdzzarvrz" timestamp="1503504076"&gt;612&lt;/key&gt;&lt;/foreign-keys&gt;&lt;ref-type name="Journal Article"&gt;17&lt;/ref-type&gt;&lt;contributors&gt;&lt;authors&gt;&lt;author&gt;Collins, C. L.&lt;/author&gt;&lt;author&gt;Holberton, J. R.&lt;/author&gt;&lt;author&gt;Barfield, C.&lt;/author&gt;&lt;author&gt;Davis, P. G.&lt;/author&gt;&lt;/authors&gt;&lt;/contributors&gt;&lt;titles&gt;&lt;title&gt;A randomized controlled trial to compare heated humidified high-flow nasal cannulae with nasal continuous positive airway pressure postextubation in premature infants&lt;/title&gt;&lt;secondary-title&gt;Journal of Pediatrics&lt;/secondary-title&gt;&lt;/titles&gt;&lt;periodical&gt;&lt;full-title&gt;Journal of Pediatrics&lt;/full-title&gt;&lt;abbr-1&gt;J Pediatr&lt;/abbr-1&gt;&lt;/periodical&gt;&lt;pages&gt;949-54.e1&lt;/pages&gt;&lt;volume&gt;162&lt;/volume&gt;&lt;number&gt;5&lt;/number&gt;&lt;keywords&gt;&lt;keyword&gt;Airway Extubation [methods]&lt;/keyword&gt;&lt;keyword&gt;Catheters&lt;/keyword&gt;&lt;keyword&gt;Continuous Positive Airway Pressure [methods]&lt;/keyword&gt;&lt;keyword&gt;Heating&lt;/keyword&gt;&lt;keyword&gt;Infant, Newborn&lt;/keyword&gt;&lt;keyword&gt;Infant, Premature&lt;/keyword&gt;&lt;keyword&gt;Infant, Premature, Diseases [therapy]&lt;/keyword&gt;&lt;keyword&gt;Treatment Outcome&lt;/keyword&gt;&lt;keyword&gt;Female[checkword]&lt;/keyword&gt;&lt;keyword&gt;Humans[checkword]&lt;/keyword&gt;&lt;keyword&gt;Infant[checkword]&lt;/keyword&gt;&lt;keyword&gt;Male[checkword]&lt;/keyword&gt;&lt;/keywords&gt;&lt;dates&gt;&lt;year&gt;2013&lt;/year&gt;&lt;/dates&gt;&lt;accession-num&gt;CN-00966304&lt;/accession-num&gt;&lt;work-type&gt;Comparative Study; Randomized Controlled Trial; Research Support, Non-U.S. Gov&amp;apos;t&lt;/work-type&gt;&lt;urls&gt;&lt;related-urls&gt;&lt;url&gt;http://onlinelibrary.wiley.com/o/cochrane/clcentral/articles/304/CN-00966304/frame.html&lt;/url&gt;&lt;url&gt;http://ac.els-cdn.com/S0022347612012917/1-s2.0-S0022347612012917-main.pdf?_tid=bdbde272-6a7a-11e4-b769-00000aacb360&amp;amp;acdnat=1415803793_2d0cfcd5b87d9c3d3d38ebc0245f80e4&lt;/url&gt;&lt;/related-urls&gt;&lt;/urls&gt;&lt;custom3&gt;Pubmed 23260098&lt;/custom3&gt;&lt;electronic-resource-num&gt;10.1016/j.jpeds.2012.11.016&lt;/electronic-resource-num&gt;&lt;/record&gt;&lt;/Cite&gt;&lt;/EndNote&gt;</w:instrText>
            </w:r>
            <w:r w:rsidRPr="0043335C">
              <w:rPr>
                <w:rFonts w:ascii="Arial" w:hAnsi="Arial"/>
                <w:sz w:val="20"/>
                <w:szCs w:val="20"/>
              </w:rPr>
              <w:fldChar w:fldCharType="separate"/>
            </w:r>
            <w:r w:rsidR="00FA7C79">
              <w:rPr>
                <w:rFonts w:ascii="Arial" w:hAnsi="Arial"/>
                <w:noProof/>
                <w:sz w:val="20"/>
                <w:szCs w:val="20"/>
              </w:rPr>
              <w:t>(16)</w:t>
            </w:r>
            <w:r w:rsidRPr="0043335C">
              <w:rPr>
                <w:rFonts w:ascii="Arial" w:hAnsi="Arial"/>
                <w:sz w:val="20"/>
                <w:szCs w:val="20"/>
              </w:rPr>
              <w:fldChar w:fldCharType="end"/>
            </w:r>
            <w:r w:rsidRPr="0043335C">
              <w:rPr>
                <w:rFonts w:ascii="Arial" w:hAnsi="Arial"/>
                <w:sz w:val="20"/>
                <w:szCs w:val="20"/>
              </w:rPr>
              <w:t xml:space="preserve"> </w:t>
            </w:r>
          </w:p>
        </w:tc>
        <w:tc>
          <w:tcPr>
            <w:tcW w:w="2340" w:type="dxa"/>
          </w:tcPr>
          <w:p w14:paraId="33CE7F86"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Single centre: Australia</w:t>
            </w:r>
          </w:p>
        </w:tc>
        <w:tc>
          <w:tcPr>
            <w:tcW w:w="1288" w:type="dxa"/>
          </w:tcPr>
          <w:p w14:paraId="13FEFD5E"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8 L/min</w:t>
            </w:r>
          </w:p>
        </w:tc>
        <w:tc>
          <w:tcPr>
            <w:tcW w:w="2400" w:type="dxa"/>
          </w:tcPr>
          <w:p w14:paraId="384AAFC7" w14:textId="77777777" w:rsidR="0041779C" w:rsidRPr="0043335C" w:rsidRDefault="0041779C" w:rsidP="0041779C">
            <w:pPr>
              <w:pStyle w:val="Tabletextleft"/>
              <w:keepNext w:val="0"/>
              <w:widowControl w:val="0"/>
              <w:rPr>
                <w:rFonts w:ascii="Arial" w:hAnsi="Arial"/>
                <w:sz w:val="20"/>
                <w:szCs w:val="20"/>
              </w:rPr>
            </w:pPr>
            <w:r w:rsidRPr="0043335C">
              <w:rPr>
                <w:rFonts w:ascii="Arial" w:hAnsi="Arial"/>
                <w:sz w:val="20"/>
                <w:szCs w:val="20"/>
              </w:rPr>
              <w:t>HHHNFC (n = 67)</w:t>
            </w:r>
          </w:p>
          <w:p w14:paraId="24463AB7"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NCPAP (n = 65)</w:t>
            </w:r>
          </w:p>
        </w:tc>
        <w:tc>
          <w:tcPr>
            <w:tcW w:w="1560" w:type="dxa"/>
          </w:tcPr>
          <w:p w14:paraId="354734A8"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GA &lt;32 weeks</w:t>
            </w:r>
          </w:p>
        </w:tc>
        <w:tc>
          <w:tcPr>
            <w:tcW w:w="1843" w:type="dxa"/>
          </w:tcPr>
          <w:p w14:paraId="07BBD106" w14:textId="77777777" w:rsidR="0041779C" w:rsidRPr="0043335C" w:rsidRDefault="0041779C" w:rsidP="0041779C">
            <w:pPr>
              <w:pStyle w:val="Tablenumbersright"/>
              <w:rPr>
                <w:rFonts w:ascii="Arial" w:hAnsi="Arial" w:cs="Arial"/>
                <w:sz w:val="20"/>
              </w:rPr>
            </w:pPr>
            <w:r w:rsidRPr="0043335C">
              <w:rPr>
                <w:rFonts w:ascii="Arial" w:hAnsi="Arial" w:cs="Arial"/>
                <w:sz w:val="20"/>
              </w:rPr>
              <w:t>27.9 (1.95)</w:t>
            </w:r>
          </w:p>
          <w:p w14:paraId="4B4E8B4D"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27.6 (1.97)</w:t>
            </w:r>
          </w:p>
        </w:tc>
        <w:tc>
          <w:tcPr>
            <w:tcW w:w="1904" w:type="dxa"/>
          </w:tcPr>
          <w:p w14:paraId="1F42E4B0" w14:textId="77777777" w:rsidR="0041779C" w:rsidRPr="0043335C" w:rsidRDefault="0041779C" w:rsidP="0041779C">
            <w:pPr>
              <w:pStyle w:val="Tablenumbersright"/>
              <w:rPr>
                <w:rFonts w:ascii="Arial" w:hAnsi="Arial" w:cs="Arial"/>
                <w:sz w:val="20"/>
              </w:rPr>
            </w:pPr>
            <w:r w:rsidRPr="0043335C">
              <w:rPr>
                <w:rFonts w:ascii="Arial" w:hAnsi="Arial" w:cs="Arial"/>
                <w:sz w:val="20"/>
              </w:rPr>
              <w:t>1123 (317)</w:t>
            </w:r>
          </w:p>
          <w:p w14:paraId="644BF400" w14:textId="77777777" w:rsidR="0041779C" w:rsidRPr="0043335C" w:rsidRDefault="0041779C" w:rsidP="0041779C">
            <w:pPr>
              <w:pStyle w:val="Tablenumbersright"/>
              <w:rPr>
                <w:rFonts w:ascii="Arial" w:hAnsi="Arial" w:cs="Arial"/>
                <w:sz w:val="20"/>
              </w:rPr>
            </w:pPr>
            <w:r w:rsidRPr="0043335C">
              <w:rPr>
                <w:rFonts w:ascii="Arial" w:hAnsi="Arial" w:cs="Arial"/>
                <w:sz w:val="20"/>
              </w:rPr>
              <w:t>1105 (374)</w:t>
            </w:r>
          </w:p>
        </w:tc>
      </w:tr>
      <w:tr w:rsidR="0041779C" w:rsidRPr="005A3DB8" w14:paraId="6E9BF1AD" w14:textId="77777777" w:rsidTr="0041779C">
        <w:trPr>
          <w:cantSplit/>
          <w:trHeight w:val="624"/>
        </w:trPr>
        <w:tc>
          <w:tcPr>
            <w:tcW w:w="2613" w:type="dxa"/>
            <w:tcBorders>
              <w:bottom w:val="single" w:sz="4" w:space="0" w:color="auto"/>
            </w:tcBorders>
          </w:tcPr>
          <w:p w14:paraId="3791FEBC" w14:textId="66598978" w:rsidR="0041779C" w:rsidRPr="005A3DB8" w:rsidRDefault="0041779C" w:rsidP="00FA7C79">
            <w:pPr>
              <w:pStyle w:val="Tabletextleft"/>
              <w:rPr>
                <w:rFonts w:ascii="Arial" w:hAnsi="Arial"/>
                <w:sz w:val="20"/>
                <w:szCs w:val="20"/>
                <w:highlight w:val="yellow"/>
              </w:rPr>
            </w:pPr>
            <w:r w:rsidRPr="0043335C">
              <w:rPr>
                <w:rFonts w:ascii="Arial" w:hAnsi="Arial"/>
                <w:sz w:val="20"/>
                <w:szCs w:val="20"/>
              </w:rPr>
              <w:t>Manley et al 2013</w:t>
            </w:r>
            <w:r w:rsidRPr="0043335C">
              <w:rPr>
                <w:rFonts w:ascii="Arial" w:hAnsi="Arial"/>
                <w:sz w:val="20"/>
                <w:szCs w:val="20"/>
              </w:rPr>
              <w:fldChar w:fldCharType="begin">
                <w:fldData xml:space="preserve">PEVuZE5vdGU+PENpdGU+PEF1dGhvcj5NYW5sZXk8L0F1dGhvcj48WWVhcj4yMDEzPC9ZZWFyPjxS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FA7C79">
              <w:rPr>
                <w:rFonts w:ascii="Arial" w:hAnsi="Arial"/>
                <w:sz w:val="20"/>
                <w:szCs w:val="20"/>
              </w:rPr>
              <w:instrText xml:space="preserve"> ADDIN EN.CITE </w:instrText>
            </w:r>
            <w:r w:rsidR="00FA7C79">
              <w:rPr>
                <w:rFonts w:ascii="Arial" w:hAnsi="Arial"/>
                <w:sz w:val="20"/>
                <w:szCs w:val="20"/>
              </w:rPr>
              <w:fldChar w:fldCharType="begin">
                <w:fldData xml:space="preserve">PEVuZE5vdGU+PENpdGU+PEF1dGhvcj5NYW5sZXk8L0F1dGhvcj48WWVhcj4yMDEzPC9ZZWFyPjxS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FA7C79">
              <w:rPr>
                <w:rFonts w:ascii="Arial" w:hAnsi="Arial"/>
                <w:sz w:val="20"/>
                <w:szCs w:val="20"/>
              </w:rPr>
              <w:instrText xml:space="preserve"> ADDIN EN.CITE.DATA </w:instrText>
            </w:r>
            <w:r w:rsidR="00FA7C79">
              <w:rPr>
                <w:rFonts w:ascii="Arial" w:hAnsi="Arial"/>
                <w:sz w:val="20"/>
                <w:szCs w:val="20"/>
              </w:rPr>
            </w:r>
            <w:r w:rsidR="00FA7C79">
              <w:rPr>
                <w:rFonts w:ascii="Arial" w:hAnsi="Arial"/>
                <w:sz w:val="20"/>
                <w:szCs w:val="20"/>
              </w:rPr>
              <w:fldChar w:fldCharType="end"/>
            </w:r>
            <w:r w:rsidRPr="0043335C">
              <w:rPr>
                <w:rFonts w:ascii="Arial" w:hAnsi="Arial"/>
                <w:sz w:val="20"/>
                <w:szCs w:val="20"/>
              </w:rPr>
            </w:r>
            <w:r w:rsidRPr="0043335C">
              <w:rPr>
                <w:rFonts w:ascii="Arial" w:hAnsi="Arial"/>
                <w:sz w:val="20"/>
                <w:szCs w:val="20"/>
              </w:rPr>
              <w:fldChar w:fldCharType="separate"/>
            </w:r>
            <w:r w:rsidR="00FA7C79">
              <w:rPr>
                <w:rFonts w:ascii="Arial" w:hAnsi="Arial"/>
                <w:noProof/>
                <w:sz w:val="20"/>
                <w:szCs w:val="20"/>
              </w:rPr>
              <w:t>(27)</w:t>
            </w:r>
            <w:r w:rsidRPr="0043335C">
              <w:rPr>
                <w:rFonts w:ascii="Arial" w:hAnsi="Arial"/>
                <w:sz w:val="20"/>
                <w:szCs w:val="20"/>
              </w:rPr>
              <w:fldChar w:fldCharType="end"/>
            </w:r>
            <w:r w:rsidRPr="0043335C">
              <w:rPr>
                <w:rFonts w:ascii="Arial" w:hAnsi="Arial"/>
                <w:sz w:val="20"/>
                <w:szCs w:val="20"/>
              </w:rPr>
              <w:t xml:space="preserve"> </w:t>
            </w:r>
          </w:p>
        </w:tc>
        <w:tc>
          <w:tcPr>
            <w:tcW w:w="2340" w:type="dxa"/>
            <w:tcBorders>
              <w:bottom w:val="single" w:sz="4" w:space="0" w:color="auto"/>
            </w:tcBorders>
          </w:tcPr>
          <w:p w14:paraId="76E632BB"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Multicentre, non-inferiority: Australia</w:t>
            </w:r>
          </w:p>
        </w:tc>
        <w:tc>
          <w:tcPr>
            <w:tcW w:w="1288" w:type="dxa"/>
            <w:tcBorders>
              <w:bottom w:val="single" w:sz="4" w:space="0" w:color="auto"/>
            </w:tcBorders>
          </w:tcPr>
          <w:p w14:paraId="7835383A"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5 L/min to 6 L/min</w:t>
            </w:r>
          </w:p>
        </w:tc>
        <w:tc>
          <w:tcPr>
            <w:tcW w:w="2400" w:type="dxa"/>
            <w:tcBorders>
              <w:bottom w:val="single" w:sz="4" w:space="0" w:color="auto"/>
            </w:tcBorders>
          </w:tcPr>
          <w:p w14:paraId="2CBAF27F" w14:textId="77777777" w:rsidR="0041779C" w:rsidRPr="0043335C" w:rsidRDefault="0041779C" w:rsidP="0041779C">
            <w:pPr>
              <w:pStyle w:val="Tabletextleft"/>
              <w:rPr>
                <w:rFonts w:ascii="Arial" w:hAnsi="Arial"/>
                <w:sz w:val="20"/>
                <w:szCs w:val="20"/>
              </w:rPr>
            </w:pPr>
            <w:r w:rsidRPr="0043335C">
              <w:rPr>
                <w:rFonts w:ascii="Arial" w:hAnsi="Arial"/>
                <w:sz w:val="20"/>
                <w:szCs w:val="20"/>
              </w:rPr>
              <w:t>HHHNFC (n = 152)</w:t>
            </w:r>
          </w:p>
          <w:p w14:paraId="1AF5BB7E"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NCPAP (n = 151)</w:t>
            </w:r>
          </w:p>
        </w:tc>
        <w:tc>
          <w:tcPr>
            <w:tcW w:w="1560" w:type="dxa"/>
            <w:tcBorders>
              <w:bottom w:val="single" w:sz="4" w:space="0" w:color="auto"/>
            </w:tcBorders>
          </w:tcPr>
          <w:p w14:paraId="6026A3F1"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GA &lt;32 weeks</w:t>
            </w:r>
          </w:p>
        </w:tc>
        <w:tc>
          <w:tcPr>
            <w:tcW w:w="1843" w:type="dxa"/>
            <w:tcBorders>
              <w:bottom w:val="single" w:sz="4" w:space="0" w:color="auto"/>
            </w:tcBorders>
          </w:tcPr>
          <w:p w14:paraId="456C4638" w14:textId="77777777" w:rsidR="0041779C" w:rsidRPr="0043335C" w:rsidRDefault="0041779C" w:rsidP="0041779C">
            <w:pPr>
              <w:pStyle w:val="Tablenumbersright"/>
              <w:rPr>
                <w:rFonts w:ascii="Arial" w:hAnsi="Arial" w:cs="Arial"/>
                <w:sz w:val="20"/>
              </w:rPr>
            </w:pPr>
            <w:r w:rsidRPr="0043335C">
              <w:rPr>
                <w:rFonts w:ascii="Arial" w:hAnsi="Arial" w:cs="Arial"/>
                <w:sz w:val="20"/>
              </w:rPr>
              <w:t>27.7 (2.1)</w:t>
            </w:r>
          </w:p>
          <w:p w14:paraId="65CE9ADF"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27.5 (1.9)</w:t>
            </w:r>
          </w:p>
        </w:tc>
        <w:tc>
          <w:tcPr>
            <w:tcW w:w="1904" w:type="dxa"/>
            <w:tcBorders>
              <w:bottom w:val="single" w:sz="4" w:space="0" w:color="auto"/>
            </w:tcBorders>
          </w:tcPr>
          <w:p w14:paraId="4218569F" w14:textId="77777777" w:rsidR="0041779C" w:rsidRPr="0043335C" w:rsidRDefault="0041779C" w:rsidP="0041779C">
            <w:pPr>
              <w:pStyle w:val="Tablenumbersright"/>
              <w:rPr>
                <w:rFonts w:ascii="Arial" w:hAnsi="Arial" w:cs="Arial"/>
                <w:sz w:val="20"/>
              </w:rPr>
            </w:pPr>
            <w:r w:rsidRPr="0043335C">
              <w:rPr>
                <w:rFonts w:ascii="Arial" w:hAnsi="Arial" w:cs="Arial"/>
                <w:sz w:val="20"/>
              </w:rPr>
              <w:t>1041 (338)</w:t>
            </w:r>
          </w:p>
          <w:p w14:paraId="3ABFE409" w14:textId="77777777" w:rsidR="0041779C" w:rsidRPr="0043335C" w:rsidRDefault="0041779C" w:rsidP="0041779C">
            <w:pPr>
              <w:pStyle w:val="Tablenumbersright"/>
              <w:rPr>
                <w:rFonts w:ascii="Arial" w:hAnsi="Arial" w:cs="Arial"/>
                <w:sz w:val="20"/>
              </w:rPr>
            </w:pPr>
            <w:r w:rsidRPr="0043335C">
              <w:rPr>
                <w:rFonts w:ascii="Arial" w:hAnsi="Arial" w:cs="Arial"/>
                <w:sz w:val="20"/>
              </w:rPr>
              <w:t>1044 (327)</w:t>
            </w:r>
          </w:p>
        </w:tc>
      </w:tr>
      <w:tr w:rsidR="0041779C" w:rsidRPr="005A3DB8" w14:paraId="4269BB75" w14:textId="77777777" w:rsidTr="0041779C">
        <w:trPr>
          <w:cantSplit/>
          <w:trHeight w:val="526"/>
        </w:trPr>
        <w:tc>
          <w:tcPr>
            <w:tcW w:w="2613" w:type="dxa"/>
            <w:tcBorders>
              <w:bottom w:val="single" w:sz="4" w:space="0" w:color="000000" w:themeColor="text1"/>
            </w:tcBorders>
          </w:tcPr>
          <w:p w14:paraId="6F9373D4" w14:textId="1C44F534" w:rsidR="0041779C" w:rsidRPr="005A3DB8" w:rsidRDefault="0041779C" w:rsidP="00FA7C79">
            <w:pPr>
              <w:pStyle w:val="Tabletextleft"/>
              <w:rPr>
                <w:rFonts w:ascii="Arial" w:hAnsi="Arial"/>
                <w:sz w:val="20"/>
                <w:szCs w:val="20"/>
                <w:highlight w:val="yellow"/>
              </w:rPr>
            </w:pPr>
            <w:r w:rsidRPr="0043335C">
              <w:rPr>
                <w:rFonts w:ascii="Arial" w:hAnsi="Arial"/>
                <w:sz w:val="20"/>
                <w:szCs w:val="20"/>
              </w:rPr>
              <w:t>Yoder et al 2013</w:t>
            </w:r>
            <w:r w:rsidRPr="0043335C">
              <w:rPr>
                <w:rFonts w:ascii="Arial" w:hAnsi="Arial"/>
                <w:sz w:val="20"/>
                <w:szCs w:val="20"/>
              </w:rPr>
              <w:fldChar w:fldCharType="begin">
                <w:fldData xml:space="preserve">PEVuZE5vdGU+PENpdGU+PEF1dGhvcj5Zb2RlcjwvQXV0aG9yPjxZZWFyPjIwMTM8L1llYXI+PFJl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5lMTQ4Mi05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FA7C79">
              <w:rPr>
                <w:rFonts w:ascii="Arial" w:hAnsi="Arial"/>
                <w:sz w:val="20"/>
                <w:szCs w:val="20"/>
              </w:rPr>
              <w:instrText xml:space="preserve"> ADDIN EN.CITE </w:instrText>
            </w:r>
            <w:r w:rsidR="00FA7C79">
              <w:rPr>
                <w:rFonts w:ascii="Arial" w:hAnsi="Arial"/>
                <w:sz w:val="20"/>
                <w:szCs w:val="20"/>
              </w:rPr>
              <w:fldChar w:fldCharType="begin">
                <w:fldData xml:space="preserve">PEVuZE5vdGU+PENpdGU+PEF1dGhvcj5Zb2RlcjwvQXV0aG9yPjxZZWFyPjIwMTM8L1llYXI+PFJl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5lMTQ4Mi05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FA7C79">
              <w:rPr>
                <w:rFonts w:ascii="Arial" w:hAnsi="Arial"/>
                <w:sz w:val="20"/>
                <w:szCs w:val="20"/>
              </w:rPr>
              <w:instrText xml:space="preserve"> ADDIN EN.CITE.DATA </w:instrText>
            </w:r>
            <w:r w:rsidR="00FA7C79">
              <w:rPr>
                <w:rFonts w:ascii="Arial" w:hAnsi="Arial"/>
                <w:sz w:val="20"/>
                <w:szCs w:val="20"/>
              </w:rPr>
            </w:r>
            <w:r w:rsidR="00FA7C79">
              <w:rPr>
                <w:rFonts w:ascii="Arial" w:hAnsi="Arial"/>
                <w:sz w:val="20"/>
                <w:szCs w:val="20"/>
              </w:rPr>
              <w:fldChar w:fldCharType="end"/>
            </w:r>
            <w:r w:rsidRPr="0043335C">
              <w:rPr>
                <w:rFonts w:ascii="Arial" w:hAnsi="Arial"/>
                <w:sz w:val="20"/>
                <w:szCs w:val="20"/>
              </w:rPr>
            </w:r>
            <w:r w:rsidRPr="0043335C">
              <w:rPr>
                <w:rFonts w:ascii="Arial" w:hAnsi="Arial"/>
                <w:sz w:val="20"/>
                <w:szCs w:val="20"/>
              </w:rPr>
              <w:fldChar w:fldCharType="separate"/>
            </w:r>
            <w:r w:rsidR="00FA7C79">
              <w:rPr>
                <w:rFonts w:ascii="Arial" w:hAnsi="Arial"/>
                <w:noProof/>
                <w:sz w:val="20"/>
                <w:szCs w:val="20"/>
              </w:rPr>
              <w:t>(37)</w:t>
            </w:r>
            <w:r w:rsidRPr="0043335C">
              <w:rPr>
                <w:rFonts w:ascii="Arial" w:hAnsi="Arial"/>
                <w:sz w:val="20"/>
                <w:szCs w:val="20"/>
              </w:rPr>
              <w:fldChar w:fldCharType="end"/>
            </w:r>
            <w:r w:rsidRPr="0043335C">
              <w:rPr>
                <w:rFonts w:ascii="Arial" w:hAnsi="Arial"/>
                <w:sz w:val="20"/>
                <w:szCs w:val="20"/>
              </w:rPr>
              <w:t xml:space="preserve"> </w:t>
            </w:r>
          </w:p>
        </w:tc>
        <w:tc>
          <w:tcPr>
            <w:tcW w:w="2340" w:type="dxa"/>
            <w:tcBorders>
              <w:bottom w:val="single" w:sz="4" w:space="0" w:color="000000" w:themeColor="text1"/>
            </w:tcBorders>
          </w:tcPr>
          <w:p w14:paraId="06CF8122"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Multicentre: United States</w:t>
            </w:r>
          </w:p>
        </w:tc>
        <w:tc>
          <w:tcPr>
            <w:tcW w:w="1288" w:type="dxa"/>
            <w:tcBorders>
              <w:bottom w:val="single" w:sz="4" w:space="0" w:color="000000" w:themeColor="text1"/>
            </w:tcBorders>
          </w:tcPr>
          <w:p w14:paraId="6199A53B"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3 L/min to 8 L/min</w:t>
            </w:r>
          </w:p>
        </w:tc>
        <w:tc>
          <w:tcPr>
            <w:tcW w:w="2400" w:type="dxa"/>
            <w:tcBorders>
              <w:bottom w:val="single" w:sz="4" w:space="0" w:color="000000" w:themeColor="text1"/>
            </w:tcBorders>
          </w:tcPr>
          <w:p w14:paraId="5E64A4E5" w14:textId="77777777" w:rsidR="0041779C" w:rsidRPr="0043335C" w:rsidRDefault="0041779C" w:rsidP="0041779C">
            <w:pPr>
              <w:pStyle w:val="Tabletextleft"/>
              <w:keepNext w:val="0"/>
              <w:widowControl w:val="0"/>
              <w:rPr>
                <w:rFonts w:ascii="Arial" w:hAnsi="Arial"/>
                <w:sz w:val="20"/>
                <w:szCs w:val="20"/>
              </w:rPr>
            </w:pPr>
            <w:r w:rsidRPr="0043335C">
              <w:rPr>
                <w:rFonts w:ascii="Arial" w:hAnsi="Arial"/>
                <w:sz w:val="20"/>
                <w:szCs w:val="20"/>
              </w:rPr>
              <w:t>HHHNFC (n = 75)</w:t>
            </w:r>
          </w:p>
          <w:p w14:paraId="5616C493" w14:textId="77777777" w:rsidR="0041779C" w:rsidRPr="005A3DB8" w:rsidRDefault="0041779C" w:rsidP="0041779C">
            <w:pPr>
              <w:pStyle w:val="Tablenumbersright"/>
              <w:jc w:val="left"/>
              <w:rPr>
                <w:rFonts w:ascii="Arial" w:hAnsi="Arial" w:cs="Arial"/>
                <w:sz w:val="20"/>
                <w:highlight w:val="yellow"/>
              </w:rPr>
            </w:pPr>
            <w:r w:rsidRPr="0043335C">
              <w:rPr>
                <w:rFonts w:ascii="Arial" w:hAnsi="Arial" w:cs="Arial"/>
                <w:sz w:val="20"/>
              </w:rPr>
              <w:t>NCPAP (n = 73)</w:t>
            </w:r>
          </w:p>
        </w:tc>
        <w:tc>
          <w:tcPr>
            <w:tcW w:w="1560" w:type="dxa"/>
            <w:tcBorders>
              <w:bottom w:val="single" w:sz="4" w:space="0" w:color="000000" w:themeColor="text1"/>
            </w:tcBorders>
          </w:tcPr>
          <w:p w14:paraId="42801E02"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No limitation on GA §</w:t>
            </w:r>
          </w:p>
        </w:tc>
        <w:tc>
          <w:tcPr>
            <w:tcW w:w="1843" w:type="dxa"/>
            <w:tcBorders>
              <w:bottom w:val="single" w:sz="4" w:space="0" w:color="000000" w:themeColor="text1"/>
            </w:tcBorders>
          </w:tcPr>
          <w:p w14:paraId="480C0E10" w14:textId="77777777" w:rsidR="0041779C" w:rsidRPr="0043335C" w:rsidRDefault="0041779C" w:rsidP="0041779C">
            <w:pPr>
              <w:pStyle w:val="Tablenumbersright"/>
              <w:rPr>
                <w:rFonts w:ascii="Arial" w:hAnsi="Arial" w:cs="Arial"/>
                <w:sz w:val="20"/>
              </w:rPr>
            </w:pPr>
            <w:r w:rsidRPr="0043335C">
              <w:rPr>
                <w:rFonts w:ascii="Arial" w:hAnsi="Arial" w:cs="Arial"/>
                <w:sz w:val="20"/>
              </w:rPr>
              <w:t>NR §</w:t>
            </w:r>
          </w:p>
          <w:p w14:paraId="118465C4"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NR §</w:t>
            </w:r>
          </w:p>
        </w:tc>
        <w:tc>
          <w:tcPr>
            <w:tcW w:w="1904" w:type="dxa"/>
            <w:tcBorders>
              <w:bottom w:val="single" w:sz="4" w:space="0" w:color="000000" w:themeColor="text1"/>
            </w:tcBorders>
          </w:tcPr>
          <w:p w14:paraId="1F40BD89" w14:textId="77777777" w:rsidR="0041779C" w:rsidRPr="0043335C" w:rsidRDefault="0041779C" w:rsidP="0041779C">
            <w:pPr>
              <w:pStyle w:val="Tablenumbersright"/>
              <w:rPr>
                <w:rFonts w:ascii="Arial" w:hAnsi="Arial" w:cs="Arial"/>
                <w:sz w:val="20"/>
              </w:rPr>
            </w:pPr>
            <w:r w:rsidRPr="0043335C">
              <w:rPr>
                <w:rFonts w:ascii="Arial" w:hAnsi="Arial" w:cs="Arial"/>
                <w:sz w:val="20"/>
              </w:rPr>
              <w:t>NR §</w:t>
            </w:r>
          </w:p>
          <w:p w14:paraId="11B4067E" w14:textId="77777777" w:rsidR="0041779C" w:rsidRPr="0043335C" w:rsidRDefault="0041779C" w:rsidP="0041779C">
            <w:pPr>
              <w:pStyle w:val="Tablenumbersright"/>
              <w:rPr>
                <w:rFonts w:ascii="Arial" w:hAnsi="Arial" w:cs="Arial"/>
                <w:sz w:val="20"/>
              </w:rPr>
            </w:pPr>
            <w:r w:rsidRPr="0043335C">
              <w:rPr>
                <w:rFonts w:ascii="Arial" w:hAnsi="Arial" w:cs="Arial"/>
                <w:sz w:val="20"/>
              </w:rPr>
              <w:t>NR §</w:t>
            </w:r>
          </w:p>
        </w:tc>
      </w:tr>
      <w:tr w:rsidR="0041779C" w:rsidRPr="005A3DB8" w14:paraId="042C3704" w14:textId="77777777" w:rsidTr="0041779C">
        <w:trPr>
          <w:cantSplit/>
          <w:trHeight w:val="422"/>
        </w:trPr>
        <w:tc>
          <w:tcPr>
            <w:tcW w:w="2613" w:type="dxa"/>
            <w:tcBorders>
              <w:bottom w:val="nil"/>
            </w:tcBorders>
          </w:tcPr>
          <w:p w14:paraId="6D494D5F" w14:textId="78BC3C7C" w:rsidR="0041779C" w:rsidRPr="005A3DB8" w:rsidRDefault="0041779C" w:rsidP="00FA7C79">
            <w:pPr>
              <w:pStyle w:val="Tabletextleft"/>
              <w:rPr>
                <w:rFonts w:ascii="Arial" w:hAnsi="Arial"/>
                <w:sz w:val="20"/>
                <w:szCs w:val="20"/>
                <w:highlight w:val="yellow"/>
              </w:rPr>
            </w:pPr>
            <w:r w:rsidRPr="0043335C">
              <w:rPr>
                <w:rFonts w:ascii="Arial" w:hAnsi="Arial"/>
                <w:sz w:val="20"/>
                <w:szCs w:val="20"/>
              </w:rPr>
              <w:t>Collaborative group 2014</w:t>
            </w:r>
            <w:r w:rsidRPr="0043335C">
              <w:rPr>
                <w:rFonts w:ascii="Arial" w:hAnsi="Arial"/>
                <w:sz w:val="20"/>
                <w:szCs w:val="20"/>
              </w:rPr>
              <w:fldChar w:fldCharType="begin">
                <w:fldData xml:space="preserve">PEVuZE5vdGU+PENpdGU+PEF1dGhvcj5Db2xsYWJvcmF0aXZlIEdyb3VwIGZvciB0aGUgTXVsdGlj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</w:fldData>
              </w:fldChar>
            </w:r>
            <w:r w:rsidR="00FA7C79">
              <w:rPr>
                <w:rFonts w:ascii="Arial" w:hAnsi="Arial"/>
                <w:sz w:val="20"/>
                <w:szCs w:val="20"/>
              </w:rPr>
              <w:instrText xml:space="preserve"> ADDIN EN.CITE </w:instrText>
            </w:r>
            <w:r w:rsidR="00FA7C79">
              <w:rPr>
                <w:rFonts w:ascii="Arial" w:hAnsi="Arial"/>
                <w:sz w:val="20"/>
                <w:szCs w:val="20"/>
              </w:rPr>
              <w:fldChar w:fldCharType="begin">
                <w:fldData xml:space="preserve">PEVuZE5vdGU+PENpdGU+PEF1dGhvcj5Db2xsYWJvcmF0aXZlIEdyb3VwIGZvciB0aGUgTXVsdGlj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</w:fldData>
              </w:fldChar>
            </w:r>
            <w:r w:rsidR="00FA7C79">
              <w:rPr>
                <w:rFonts w:ascii="Arial" w:hAnsi="Arial"/>
                <w:sz w:val="20"/>
                <w:szCs w:val="20"/>
              </w:rPr>
              <w:instrText xml:space="preserve"> ADDIN EN.CITE.DATA </w:instrText>
            </w:r>
            <w:r w:rsidR="00FA7C79">
              <w:rPr>
                <w:rFonts w:ascii="Arial" w:hAnsi="Arial"/>
                <w:sz w:val="20"/>
                <w:szCs w:val="20"/>
              </w:rPr>
            </w:r>
            <w:r w:rsidR="00FA7C79">
              <w:rPr>
                <w:rFonts w:ascii="Arial" w:hAnsi="Arial"/>
                <w:sz w:val="20"/>
                <w:szCs w:val="20"/>
              </w:rPr>
              <w:fldChar w:fldCharType="end"/>
            </w:r>
            <w:r w:rsidRPr="0043335C">
              <w:rPr>
                <w:rFonts w:ascii="Arial" w:hAnsi="Arial"/>
                <w:sz w:val="20"/>
                <w:szCs w:val="20"/>
              </w:rPr>
            </w:r>
            <w:r w:rsidRPr="0043335C">
              <w:rPr>
                <w:rFonts w:ascii="Arial" w:hAnsi="Arial"/>
                <w:sz w:val="20"/>
                <w:szCs w:val="20"/>
              </w:rPr>
              <w:fldChar w:fldCharType="separate"/>
            </w:r>
            <w:r w:rsidR="00FA7C79">
              <w:rPr>
                <w:rFonts w:ascii="Arial" w:hAnsi="Arial"/>
                <w:noProof/>
                <w:sz w:val="20"/>
                <w:szCs w:val="20"/>
              </w:rPr>
              <w:t>(14)</w:t>
            </w:r>
            <w:r w:rsidRPr="0043335C">
              <w:rPr>
                <w:rFonts w:ascii="Arial" w:hAnsi="Arial"/>
                <w:sz w:val="20"/>
                <w:szCs w:val="20"/>
              </w:rPr>
              <w:fldChar w:fldCharType="end"/>
            </w:r>
          </w:p>
        </w:tc>
        <w:tc>
          <w:tcPr>
            <w:tcW w:w="2340" w:type="dxa"/>
            <w:tcBorders>
              <w:bottom w:val="nil"/>
            </w:tcBorders>
          </w:tcPr>
          <w:p w14:paraId="302A157F"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Multicentre: China</w:t>
            </w:r>
          </w:p>
        </w:tc>
        <w:tc>
          <w:tcPr>
            <w:tcW w:w="1288" w:type="dxa"/>
          </w:tcPr>
          <w:p w14:paraId="598776D6"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3 L/min to 8 L/min</w:t>
            </w:r>
          </w:p>
        </w:tc>
        <w:tc>
          <w:tcPr>
            <w:tcW w:w="2400" w:type="dxa"/>
            <w:tcBorders>
              <w:bottom w:val="nil"/>
            </w:tcBorders>
          </w:tcPr>
          <w:p w14:paraId="3CE6D772" w14:textId="77777777" w:rsidR="0041779C" w:rsidRPr="0043335C" w:rsidRDefault="0041779C" w:rsidP="0041779C">
            <w:pPr>
              <w:pStyle w:val="Tabletextleft"/>
              <w:rPr>
                <w:rFonts w:ascii="Arial" w:hAnsi="Arial"/>
                <w:sz w:val="20"/>
                <w:szCs w:val="20"/>
              </w:rPr>
            </w:pPr>
            <w:r w:rsidRPr="0043335C">
              <w:rPr>
                <w:rFonts w:ascii="Arial" w:hAnsi="Arial"/>
                <w:sz w:val="20"/>
                <w:szCs w:val="20"/>
              </w:rPr>
              <w:t>HHHNFC (n = 79)</w:t>
            </w:r>
          </w:p>
          <w:p w14:paraId="7EE3F2DF"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NCPAP (n = 71)</w:t>
            </w:r>
          </w:p>
        </w:tc>
        <w:tc>
          <w:tcPr>
            <w:tcW w:w="1560" w:type="dxa"/>
            <w:tcBorders>
              <w:bottom w:val="nil"/>
            </w:tcBorders>
          </w:tcPr>
          <w:p w14:paraId="09E959A3"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No limitation on GA §</w:t>
            </w:r>
          </w:p>
        </w:tc>
        <w:tc>
          <w:tcPr>
            <w:tcW w:w="1843" w:type="dxa"/>
            <w:tcBorders>
              <w:bottom w:val="nil"/>
            </w:tcBorders>
          </w:tcPr>
          <w:p w14:paraId="5820892C" w14:textId="77777777" w:rsidR="0041779C" w:rsidRPr="0043335C" w:rsidRDefault="0041779C" w:rsidP="0041779C">
            <w:pPr>
              <w:pStyle w:val="Tablenumbersright"/>
              <w:rPr>
                <w:rFonts w:ascii="Arial" w:hAnsi="Arial" w:cs="Arial"/>
                <w:sz w:val="20"/>
              </w:rPr>
            </w:pPr>
            <w:r w:rsidRPr="0043335C">
              <w:rPr>
                <w:rFonts w:ascii="Arial" w:hAnsi="Arial" w:cs="Arial"/>
                <w:sz w:val="20"/>
              </w:rPr>
              <w:t>NR §</w:t>
            </w:r>
          </w:p>
          <w:p w14:paraId="733B3758"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NR §</w:t>
            </w:r>
          </w:p>
        </w:tc>
        <w:tc>
          <w:tcPr>
            <w:tcW w:w="1904" w:type="dxa"/>
          </w:tcPr>
          <w:p w14:paraId="41C72D6B" w14:textId="77777777" w:rsidR="0041779C" w:rsidRPr="0043335C" w:rsidRDefault="0041779C" w:rsidP="0041779C">
            <w:pPr>
              <w:pStyle w:val="Tablenumbersright"/>
              <w:rPr>
                <w:rFonts w:ascii="Arial" w:hAnsi="Arial" w:cs="Arial"/>
                <w:sz w:val="20"/>
              </w:rPr>
            </w:pPr>
            <w:r w:rsidRPr="0043335C">
              <w:rPr>
                <w:rFonts w:ascii="Arial" w:hAnsi="Arial" w:cs="Arial"/>
                <w:sz w:val="20"/>
              </w:rPr>
              <w:t>NR §</w:t>
            </w:r>
          </w:p>
          <w:p w14:paraId="112644DB" w14:textId="77777777" w:rsidR="0041779C" w:rsidRPr="0043335C" w:rsidRDefault="0041779C" w:rsidP="0041779C">
            <w:pPr>
              <w:pStyle w:val="Tablenumbersright"/>
              <w:rPr>
                <w:rFonts w:ascii="Arial" w:hAnsi="Arial" w:cs="Arial"/>
                <w:sz w:val="20"/>
              </w:rPr>
            </w:pPr>
            <w:r w:rsidRPr="0043335C">
              <w:rPr>
                <w:rFonts w:ascii="Arial" w:hAnsi="Arial" w:cs="Arial"/>
                <w:sz w:val="20"/>
              </w:rPr>
              <w:t>NR §</w:t>
            </w:r>
          </w:p>
        </w:tc>
      </w:tr>
      <w:tr w:rsidR="0041779C" w:rsidRPr="005A3DB8" w14:paraId="116DD93D" w14:textId="77777777" w:rsidTr="0041779C">
        <w:trPr>
          <w:cantSplit/>
          <w:trHeight w:val="446"/>
        </w:trPr>
        <w:tc>
          <w:tcPr>
            <w:tcW w:w="2613" w:type="dxa"/>
          </w:tcPr>
          <w:p w14:paraId="2F47436F" w14:textId="050EF6A9" w:rsidR="0041779C" w:rsidRPr="005A3DB8" w:rsidRDefault="0041779C" w:rsidP="00FA7C79">
            <w:pPr>
              <w:pStyle w:val="Tabletextleft"/>
              <w:rPr>
                <w:rFonts w:ascii="Arial" w:hAnsi="Arial"/>
                <w:sz w:val="20"/>
                <w:szCs w:val="20"/>
                <w:highlight w:val="yellow"/>
              </w:rPr>
            </w:pPr>
            <w:r w:rsidRPr="0043335C">
              <w:rPr>
                <w:rFonts w:ascii="Arial" w:hAnsi="Arial"/>
                <w:sz w:val="20"/>
                <w:szCs w:val="20"/>
              </w:rPr>
              <w:t>Mostafa-</w:t>
            </w:r>
            <w:proofErr w:type="spellStart"/>
            <w:r w:rsidRPr="0043335C">
              <w:rPr>
                <w:rFonts w:ascii="Arial" w:hAnsi="Arial"/>
                <w:sz w:val="20"/>
                <w:szCs w:val="20"/>
              </w:rPr>
              <w:t>Gharehbaghi</w:t>
            </w:r>
            <w:proofErr w:type="spellEnd"/>
            <w:r w:rsidRPr="0043335C">
              <w:rPr>
                <w:rFonts w:ascii="Arial" w:hAnsi="Arial"/>
                <w:sz w:val="20"/>
                <w:szCs w:val="20"/>
              </w:rPr>
              <w:t xml:space="preserve"> 2014</w:t>
            </w:r>
            <w:r w:rsidRPr="0043335C">
              <w:rPr>
                <w:rFonts w:ascii="Arial" w:hAnsi="Arial"/>
                <w:sz w:val="20"/>
                <w:szCs w:val="20"/>
              </w:rPr>
              <w:fldChar w:fldCharType="begin"/>
            </w:r>
            <w:r w:rsidR="00FA7C79">
              <w:rPr>
                <w:rFonts w:ascii="Arial" w:hAnsi="Arial"/>
                <w:sz w:val="20"/>
                <w:szCs w:val="20"/>
              </w:rPr>
              <w:instrText xml:space="preserve"> ADDIN EN.CITE &lt;EndNote&gt;&lt;Cite&gt;&lt;Author&gt;Mostafa-Gharehbaghi&lt;/Author&gt;&lt;Year&gt;2014&lt;/Year&gt;&lt;RecNum&gt;797&lt;/RecNum&gt;&lt;DisplayText&gt;(30)&lt;/DisplayText&gt;&lt;record&gt;&lt;rec-number&gt;797&lt;/rec-number&gt;&lt;foreign-keys&gt;&lt;key app="EN" db-id="pd92zap0v0aswfeves659zdtrrrwdzzarvrz" timestamp="1512993551"&gt;797&lt;/key&gt;&lt;/foreign-keys&gt;&lt;ref-type name="Journal Article"&gt;17&lt;/ref-type&gt;&lt;contributors&gt;&lt;authors&gt;&lt;author&gt;Mostafa-Gharehbaghi, Manizheh&lt;/author&gt;&lt;author&gt;Mojabi, Hooshyar&lt;/author&gt;&lt;/authors&gt;&lt;/contributors&gt;&lt;titles&gt;&lt;title&gt;Comparing the effectiveness of nasal continuous positive airway pressure (NCPAP) and high flow nasal cannula (HFNC) in prevention of post extubation assisted ventilation&lt;/title&gt;&lt;secondary-title&gt;Zahedan Journal of Research in Medical Sciences&lt;/secondary-title&gt;&lt;/titles&gt;&lt;periodical&gt;&lt;full-title&gt;Zahedan Journal of Research in Medical Sciences&lt;/full-title&gt;&lt;abbr-1&gt;Zahedan J Res Med Sci&lt;/abbr-1&gt;&lt;/periodical&gt;&lt;pages&gt;e984&lt;/pages&gt;&lt;volume&gt;17&lt;/volume&gt;&lt;number&gt;6&lt;/number&gt;&lt;dates&gt;&lt;year&gt;2014&lt;/year&gt;&lt;/dates&gt;&lt;urls&gt;&lt;/urls&gt;&lt;research-notes&gt;&lt;style face="underline" font="default" size="100%"&gt;http://zjrms.ir/files/site1/user_files_10e1c1/gharehbaghi-A-10-819-3-cbe03fb.pdf&lt;/style&gt;&lt;style face="normal" font="default" size="100%"&gt;, Accessed 8 Feb 2017&amp;#xD;&lt;/style&gt;&lt;style face="underline" font="default" size="100%"&gt;https://www.researchgate.net/publication/282468100_Comparing_the_Effectiveness_of_Nasal_Continuous_Positive_Airway_Pressure_NCPAP_and_High_Flow_Nasal_Cannula_HFNC_in_Prevention_of_Post_Extubation_Assisted_Ventilation&lt;/style&gt;&lt;style face="normal" font="default" size="100%"&gt;, Accessed 8 Feb 2017&lt;/style&gt;&lt;/research-notes&gt;&lt;/record&gt;&lt;/Cite&gt;&lt;/EndNote&gt;</w:instrText>
            </w:r>
            <w:r w:rsidRPr="0043335C">
              <w:rPr>
                <w:rFonts w:ascii="Arial" w:hAnsi="Arial"/>
                <w:sz w:val="20"/>
                <w:szCs w:val="20"/>
              </w:rPr>
              <w:fldChar w:fldCharType="separate"/>
            </w:r>
            <w:r w:rsidR="00FA7C79">
              <w:rPr>
                <w:rFonts w:ascii="Arial" w:hAnsi="Arial"/>
                <w:noProof/>
                <w:sz w:val="20"/>
                <w:szCs w:val="20"/>
              </w:rPr>
              <w:t>(30)</w:t>
            </w:r>
            <w:r w:rsidRPr="0043335C">
              <w:rPr>
                <w:rFonts w:ascii="Arial" w:hAnsi="Arial"/>
                <w:sz w:val="20"/>
                <w:szCs w:val="20"/>
              </w:rPr>
              <w:fldChar w:fldCharType="end"/>
            </w:r>
          </w:p>
        </w:tc>
        <w:tc>
          <w:tcPr>
            <w:tcW w:w="2340" w:type="dxa"/>
          </w:tcPr>
          <w:p w14:paraId="5BF2CEE4"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Single centre: Iran</w:t>
            </w:r>
          </w:p>
        </w:tc>
        <w:tc>
          <w:tcPr>
            <w:tcW w:w="1288" w:type="dxa"/>
          </w:tcPr>
          <w:p w14:paraId="0CF7EB4E"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6 L/min</w:t>
            </w:r>
          </w:p>
        </w:tc>
        <w:tc>
          <w:tcPr>
            <w:tcW w:w="2400" w:type="dxa"/>
          </w:tcPr>
          <w:p w14:paraId="1E0AC716" w14:textId="77777777" w:rsidR="0041779C" w:rsidRPr="0043335C" w:rsidRDefault="0041779C" w:rsidP="0041779C">
            <w:pPr>
              <w:pStyle w:val="Tabletextleft"/>
              <w:rPr>
                <w:rFonts w:ascii="Arial" w:hAnsi="Arial"/>
                <w:sz w:val="20"/>
                <w:szCs w:val="20"/>
              </w:rPr>
            </w:pPr>
            <w:r w:rsidRPr="0043335C">
              <w:rPr>
                <w:rFonts w:ascii="Arial" w:hAnsi="Arial"/>
                <w:sz w:val="20"/>
                <w:szCs w:val="20"/>
              </w:rPr>
              <w:t>HHHNFC (n = 42)</w:t>
            </w:r>
          </w:p>
          <w:p w14:paraId="1E844FDD" w14:textId="77777777" w:rsidR="0041779C" w:rsidRPr="005A3DB8" w:rsidRDefault="0041779C" w:rsidP="0041779C">
            <w:pPr>
              <w:pStyle w:val="Tabletextleft"/>
              <w:widowControl w:val="0"/>
              <w:rPr>
                <w:rFonts w:ascii="Arial" w:hAnsi="Arial"/>
                <w:sz w:val="20"/>
                <w:szCs w:val="20"/>
                <w:highlight w:val="yellow"/>
              </w:rPr>
            </w:pPr>
            <w:r w:rsidRPr="0043335C">
              <w:rPr>
                <w:rFonts w:ascii="Arial" w:hAnsi="Arial"/>
                <w:sz w:val="20"/>
                <w:szCs w:val="20"/>
              </w:rPr>
              <w:t>NCPAP (n = 43)</w:t>
            </w:r>
          </w:p>
        </w:tc>
        <w:tc>
          <w:tcPr>
            <w:tcW w:w="1560" w:type="dxa"/>
          </w:tcPr>
          <w:p w14:paraId="54F8A5F4"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GA 30 to 34 weeks</w:t>
            </w:r>
          </w:p>
        </w:tc>
        <w:tc>
          <w:tcPr>
            <w:tcW w:w="1843" w:type="dxa"/>
          </w:tcPr>
          <w:p w14:paraId="62036538" w14:textId="77777777" w:rsidR="0041779C" w:rsidRPr="0043335C" w:rsidRDefault="0041779C" w:rsidP="0041779C">
            <w:pPr>
              <w:pStyle w:val="Tablenumbersright"/>
              <w:rPr>
                <w:rFonts w:ascii="Arial" w:hAnsi="Arial" w:cs="Arial"/>
                <w:sz w:val="20"/>
              </w:rPr>
            </w:pPr>
            <w:r w:rsidRPr="0043335C">
              <w:rPr>
                <w:rFonts w:ascii="Arial" w:hAnsi="Arial" w:cs="Arial"/>
                <w:sz w:val="20"/>
              </w:rPr>
              <w:t>32.24 (1.7)</w:t>
            </w:r>
          </w:p>
          <w:p w14:paraId="374EFE8B"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32.07 (1.48)</w:t>
            </w:r>
          </w:p>
        </w:tc>
        <w:tc>
          <w:tcPr>
            <w:tcW w:w="1904" w:type="dxa"/>
          </w:tcPr>
          <w:p w14:paraId="6C87F53B" w14:textId="77777777" w:rsidR="0041779C" w:rsidRPr="0043335C" w:rsidRDefault="0041779C" w:rsidP="0041779C">
            <w:pPr>
              <w:pStyle w:val="Tablenumbersright"/>
              <w:rPr>
                <w:rFonts w:ascii="Arial" w:hAnsi="Arial" w:cs="Arial"/>
                <w:sz w:val="20"/>
              </w:rPr>
            </w:pPr>
            <w:r w:rsidRPr="0043335C">
              <w:rPr>
                <w:rFonts w:ascii="Arial" w:hAnsi="Arial" w:cs="Arial"/>
                <w:sz w:val="20"/>
              </w:rPr>
              <w:t>1905 (464)</w:t>
            </w:r>
          </w:p>
          <w:p w14:paraId="36D7D75D" w14:textId="77777777" w:rsidR="0041779C" w:rsidRPr="0043335C" w:rsidRDefault="0041779C" w:rsidP="0041779C">
            <w:pPr>
              <w:pStyle w:val="Tablenumbersright"/>
              <w:rPr>
                <w:rFonts w:ascii="Arial" w:hAnsi="Arial" w:cs="Arial"/>
                <w:sz w:val="20"/>
              </w:rPr>
            </w:pPr>
            <w:r w:rsidRPr="0043335C">
              <w:rPr>
                <w:rFonts w:ascii="Arial" w:hAnsi="Arial" w:cs="Arial"/>
                <w:sz w:val="20"/>
              </w:rPr>
              <w:t>1885 (417)</w:t>
            </w:r>
          </w:p>
        </w:tc>
      </w:tr>
      <w:tr w:rsidR="0041779C" w:rsidRPr="005A3DB8" w14:paraId="68D59966" w14:textId="77777777" w:rsidTr="0041779C">
        <w:trPr>
          <w:cantSplit/>
          <w:trHeight w:val="566"/>
        </w:trPr>
        <w:tc>
          <w:tcPr>
            <w:tcW w:w="2613" w:type="dxa"/>
          </w:tcPr>
          <w:p w14:paraId="3E33B374" w14:textId="3E4C857B" w:rsidR="0041779C" w:rsidRPr="005A3DB8" w:rsidRDefault="0041779C" w:rsidP="00FA7C79">
            <w:pPr>
              <w:pStyle w:val="Tabletextleft"/>
              <w:rPr>
                <w:rFonts w:ascii="Arial" w:hAnsi="Arial"/>
                <w:sz w:val="20"/>
                <w:szCs w:val="20"/>
                <w:highlight w:val="yellow"/>
              </w:rPr>
            </w:pPr>
            <w:r w:rsidRPr="0043335C">
              <w:rPr>
                <w:rFonts w:ascii="Arial" w:hAnsi="Arial"/>
                <w:sz w:val="20"/>
                <w:szCs w:val="20"/>
              </w:rPr>
              <w:t>Chen et al 2015</w:t>
            </w:r>
            <w:r w:rsidRPr="0043335C">
              <w:rPr>
                <w:rFonts w:ascii="Arial" w:hAnsi="Arial"/>
                <w:sz w:val="20"/>
                <w:szCs w:val="20"/>
                <w:vertAlign w:val="superscript"/>
              </w:rPr>
              <w:fldChar w:fldCharType="begin">
                <w:fldData xml:space="preserve">PEVuZE5vdGU+PENpdGU+PEF1dGhvcj5DaGVuPC9BdXRob3I+PFllYXI+MjAxNTwvWWVhcj48UmVj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</w:fldData>
              </w:fldChar>
            </w:r>
            <w:r w:rsidR="00FA7C79">
              <w:rPr>
                <w:rFonts w:ascii="Arial" w:hAnsi="Arial"/>
                <w:sz w:val="20"/>
                <w:szCs w:val="20"/>
                <w:vertAlign w:val="superscript"/>
              </w:rPr>
              <w:instrText xml:space="preserve"> ADDIN EN.CITE </w:instrText>
            </w:r>
            <w:r w:rsidR="00FA7C79">
              <w:rPr>
                <w:rFonts w:ascii="Arial" w:hAnsi="Arial"/>
                <w:sz w:val="20"/>
                <w:szCs w:val="20"/>
                <w:vertAlign w:val="superscript"/>
              </w:rPr>
              <w:fldChar w:fldCharType="begin">
                <w:fldData xml:space="preserve">PEVuZE5vdGU+PENpdGU+PEF1dGhvcj5DaGVuPC9BdXRob3I+PFllYXI+MjAxNTwvWWVhcj48UmVj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</w:fldData>
              </w:fldChar>
            </w:r>
            <w:r w:rsidR="00FA7C79">
              <w:rPr>
                <w:rFonts w:ascii="Arial" w:hAnsi="Arial"/>
                <w:sz w:val="20"/>
                <w:szCs w:val="20"/>
                <w:vertAlign w:val="superscript"/>
              </w:rPr>
              <w:instrText xml:space="preserve"> ADDIN EN.CITE.DATA </w:instrText>
            </w:r>
            <w:r w:rsidR="00FA7C79">
              <w:rPr>
                <w:rFonts w:ascii="Arial" w:hAnsi="Arial"/>
                <w:sz w:val="20"/>
                <w:szCs w:val="20"/>
                <w:vertAlign w:val="superscript"/>
              </w:rPr>
            </w:r>
            <w:r w:rsidR="00FA7C79">
              <w:rPr>
                <w:rFonts w:ascii="Arial" w:hAnsi="Arial"/>
                <w:sz w:val="20"/>
                <w:szCs w:val="20"/>
                <w:vertAlign w:val="superscript"/>
              </w:rPr>
              <w:fldChar w:fldCharType="end"/>
            </w:r>
            <w:r w:rsidRPr="0043335C">
              <w:rPr>
                <w:rFonts w:ascii="Arial" w:hAnsi="Arial"/>
                <w:sz w:val="20"/>
                <w:szCs w:val="20"/>
                <w:vertAlign w:val="superscript"/>
              </w:rPr>
            </w:r>
            <w:r w:rsidRPr="0043335C">
              <w:rPr>
                <w:rFonts w:ascii="Arial" w:hAnsi="Arial"/>
                <w:sz w:val="20"/>
                <w:szCs w:val="20"/>
                <w:vertAlign w:val="superscript"/>
              </w:rPr>
              <w:fldChar w:fldCharType="separate"/>
            </w:r>
            <w:r w:rsidR="00FA7C79">
              <w:rPr>
                <w:rFonts w:ascii="Arial" w:hAnsi="Arial"/>
                <w:noProof/>
                <w:sz w:val="20"/>
                <w:szCs w:val="20"/>
                <w:vertAlign w:val="superscript"/>
              </w:rPr>
              <w:t>(13)</w:t>
            </w:r>
            <w:r w:rsidRPr="0043335C">
              <w:rPr>
                <w:rFonts w:ascii="Arial" w:hAnsi="Arial"/>
                <w:sz w:val="20"/>
                <w:szCs w:val="20"/>
                <w:vertAlign w:val="superscript"/>
              </w:rPr>
              <w:fldChar w:fldCharType="end"/>
            </w:r>
            <w:r w:rsidRPr="0043335C">
              <w:rPr>
                <w:rFonts w:ascii="Arial" w:hAnsi="Arial"/>
                <w:sz w:val="20"/>
                <w:szCs w:val="20"/>
              </w:rPr>
              <w:t xml:space="preserve"> </w:t>
            </w:r>
          </w:p>
        </w:tc>
        <w:tc>
          <w:tcPr>
            <w:tcW w:w="2340" w:type="dxa"/>
          </w:tcPr>
          <w:p w14:paraId="60784F1E"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China</w:t>
            </w:r>
          </w:p>
        </w:tc>
        <w:tc>
          <w:tcPr>
            <w:tcW w:w="1288" w:type="dxa"/>
          </w:tcPr>
          <w:p w14:paraId="028013E9"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2 L/min to 8 L/min</w:t>
            </w:r>
          </w:p>
        </w:tc>
        <w:tc>
          <w:tcPr>
            <w:tcW w:w="2400" w:type="dxa"/>
          </w:tcPr>
          <w:p w14:paraId="0688753D" w14:textId="77777777" w:rsidR="0041779C" w:rsidRPr="0043335C" w:rsidRDefault="0041779C" w:rsidP="0041779C">
            <w:pPr>
              <w:pStyle w:val="Tabletextleft"/>
              <w:keepNext w:val="0"/>
              <w:widowControl w:val="0"/>
              <w:rPr>
                <w:rFonts w:ascii="Arial" w:hAnsi="Arial"/>
                <w:sz w:val="20"/>
                <w:szCs w:val="20"/>
              </w:rPr>
            </w:pPr>
            <w:r w:rsidRPr="0043335C">
              <w:rPr>
                <w:rFonts w:ascii="Arial" w:hAnsi="Arial"/>
                <w:sz w:val="20"/>
                <w:szCs w:val="20"/>
              </w:rPr>
              <w:t>HHHNFC (n = 34)</w:t>
            </w:r>
          </w:p>
          <w:p w14:paraId="3C06635B"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NCPAP (n = 32)</w:t>
            </w:r>
          </w:p>
        </w:tc>
        <w:tc>
          <w:tcPr>
            <w:tcW w:w="1560" w:type="dxa"/>
          </w:tcPr>
          <w:p w14:paraId="5C1E5B63"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GA &lt;37 weeks</w:t>
            </w:r>
          </w:p>
        </w:tc>
        <w:tc>
          <w:tcPr>
            <w:tcW w:w="1843" w:type="dxa"/>
          </w:tcPr>
          <w:p w14:paraId="13A4BE82" w14:textId="77777777" w:rsidR="0041779C" w:rsidRPr="0043335C" w:rsidRDefault="0041779C" w:rsidP="0041779C">
            <w:pPr>
              <w:pStyle w:val="Tablenumbersright"/>
              <w:rPr>
                <w:rFonts w:ascii="Arial" w:hAnsi="Arial" w:cs="Arial"/>
                <w:sz w:val="20"/>
              </w:rPr>
            </w:pPr>
            <w:r w:rsidRPr="0043335C">
              <w:rPr>
                <w:rFonts w:ascii="Arial" w:hAnsi="Arial" w:cs="Arial"/>
                <w:sz w:val="20"/>
              </w:rPr>
              <w:t>32 (5)</w:t>
            </w:r>
          </w:p>
          <w:p w14:paraId="322D3707"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32 (4)</w:t>
            </w:r>
          </w:p>
        </w:tc>
        <w:tc>
          <w:tcPr>
            <w:tcW w:w="1904" w:type="dxa"/>
          </w:tcPr>
          <w:p w14:paraId="0BA4CB0F" w14:textId="77777777" w:rsidR="0041779C" w:rsidRPr="0043335C" w:rsidRDefault="0041779C" w:rsidP="0041779C">
            <w:pPr>
              <w:pStyle w:val="Tablenumbersright"/>
              <w:rPr>
                <w:rFonts w:ascii="Arial" w:hAnsi="Arial" w:cs="Arial"/>
                <w:sz w:val="20"/>
              </w:rPr>
            </w:pPr>
            <w:r w:rsidRPr="0043335C">
              <w:rPr>
                <w:rFonts w:ascii="Arial" w:hAnsi="Arial" w:cs="Arial"/>
                <w:sz w:val="20"/>
              </w:rPr>
              <w:t>NR</w:t>
            </w:r>
          </w:p>
          <w:p w14:paraId="4C0EA4D0" w14:textId="77777777" w:rsidR="0041779C" w:rsidRPr="0043335C" w:rsidRDefault="0041779C" w:rsidP="0041779C">
            <w:pPr>
              <w:pStyle w:val="Tablenumbersright"/>
              <w:rPr>
                <w:rFonts w:ascii="Arial" w:hAnsi="Arial" w:cs="Arial"/>
                <w:sz w:val="20"/>
              </w:rPr>
            </w:pPr>
            <w:r w:rsidRPr="0043335C">
              <w:rPr>
                <w:rFonts w:ascii="Arial" w:hAnsi="Arial" w:cs="Arial"/>
                <w:sz w:val="20"/>
              </w:rPr>
              <w:t>NR</w:t>
            </w:r>
          </w:p>
        </w:tc>
      </w:tr>
      <w:tr w:rsidR="0041779C" w:rsidRPr="005A3DB8" w14:paraId="5AC4343C" w14:textId="77777777" w:rsidTr="0041779C">
        <w:trPr>
          <w:cantSplit/>
          <w:trHeight w:val="635"/>
        </w:trPr>
        <w:tc>
          <w:tcPr>
            <w:tcW w:w="2613" w:type="dxa"/>
          </w:tcPr>
          <w:p w14:paraId="656AD616" w14:textId="475FB76F" w:rsidR="0041779C" w:rsidRPr="005A3DB8" w:rsidRDefault="0041779C" w:rsidP="00FA7C79">
            <w:pPr>
              <w:pStyle w:val="Tabletextleft"/>
              <w:rPr>
                <w:rFonts w:ascii="Arial" w:hAnsi="Arial"/>
                <w:sz w:val="20"/>
                <w:szCs w:val="20"/>
                <w:highlight w:val="yellow"/>
              </w:rPr>
            </w:pPr>
            <w:r w:rsidRPr="0043335C">
              <w:rPr>
                <w:rFonts w:ascii="Arial" w:hAnsi="Arial"/>
                <w:sz w:val="20"/>
                <w:szCs w:val="20"/>
              </w:rPr>
              <w:t>Kadivar et al 2016</w:t>
            </w:r>
            <w:r w:rsidRPr="0043335C">
              <w:rPr>
                <w:rFonts w:ascii="Arial" w:hAnsi="Arial"/>
                <w:sz w:val="20"/>
                <w:szCs w:val="20"/>
              </w:rPr>
              <w:fldChar w:fldCharType="begin">
                <w:fldData xml:space="preserve">PEVuZE5vdGU+PENpdGU+PEF1dGhvcj5LYWRpdmFyPC9BdXRob3I+PFllYXI+MjAxNjwvWWVhcj48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</w:fldData>
              </w:fldChar>
            </w:r>
            <w:r w:rsidR="00FA7C79">
              <w:rPr>
                <w:rFonts w:ascii="Arial" w:hAnsi="Arial"/>
                <w:sz w:val="20"/>
                <w:szCs w:val="20"/>
              </w:rPr>
              <w:instrText xml:space="preserve"> ADDIN EN.CITE </w:instrText>
            </w:r>
            <w:r w:rsidR="00FA7C79">
              <w:rPr>
                <w:rFonts w:ascii="Arial" w:hAnsi="Arial"/>
                <w:sz w:val="20"/>
                <w:szCs w:val="20"/>
              </w:rPr>
              <w:fldChar w:fldCharType="begin">
                <w:fldData xml:space="preserve">PEVuZE5vdGU+PENpdGU+PEF1dGhvcj5LYWRpdmFyPC9BdXRob3I+PFllYXI+MjAxNjwvWWVhcj48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</w:fldData>
              </w:fldChar>
            </w:r>
            <w:r w:rsidR="00FA7C79">
              <w:rPr>
                <w:rFonts w:ascii="Arial" w:hAnsi="Arial"/>
                <w:sz w:val="20"/>
                <w:szCs w:val="20"/>
              </w:rPr>
              <w:instrText xml:space="preserve"> ADDIN EN.CITE.DATA </w:instrText>
            </w:r>
            <w:r w:rsidR="00FA7C79">
              <w:rPr>
                <w:rFonts w:ascii="Arial" w:hAnsi="Arial"/>
                <w:sz w:val="20"/>
                <w:szCs w:val="20"/>
              </w:rPr>
            </w:r>
            <w:r w:rsidR="00FA7C79">
              <w:rPr>
                <w:rFonts w:ascii="Arial" w:hAnsi="Arial"/>
                <w:sz w:val="20"/>
                <w:szCs w:val="20"/>
              </w:rPr>
              <w:fldChar w:fldCharType="end"/>
            </w:r>
            <w:r w:rsidRPr="0043335C">
              <w:rPr>
                <w:rFonts w:ascii="Arial" w:hAnsi="Arial"/>
                <w:sz w:val="20"/>
                <w:szCs w:val="20"/>
              </w:rPr>
            </w:r>
            <w:r w:rsidRPr="0043335C">
              <w:rPr>
                <w:rFonts w:ascii="Arial" w:hAnsi="Arial"/>
                <w:sz w:val="20"/>
                <w:szCs w:val="20"/>
              </w:rPr>
              <w:fldChar w:fldCharType="separate"/>
            </w:r>
            <w:r w:rsidR="00FA7C79">
              <w:rPr>
                <w:rFonts w:ascii="Arial" w:hAnsi="Arial"/>
                <w:noProof/>
                <w:sz w:val="20"/>
                <w:szCs w:val="20"/>
              </w:rPr>
              <w:t>(21)</w:t>
            </w:r>
            <w:r w:rsidRPr="0043335C">
              <w:rPr>
                <w:rFonts w:ascii="Arial" w:hAnsi="Arial"/>
                <w:sz w:val="20"/>
                <w:szCs w:val="20"/>
              </w:rPr>
              <w:fldChar w:fldCharType="end"/>
            </w:r>
          </w:p>
        </w:tc>
        <w:tc>
          <w:tcPr>
            <w:tcW w:w="2340" w:type="dxa"/>
          </w:tcPr>
          <w:p w14:paraId="4EA409BF"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Single centre: Iran</w:t>
            </w:r>
          </w:p>
        </w:tc>
        <w:tc>
          <w:tcPr>
            <w:tcW w:w="1288" w:type="dxa"/>
          </w:tcPr>
          <w:p w14:paraId="0616B29E"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4 L/min</w:t>
            </w:r>
          </w:p>
        </w:tc>
        <w:tc>
          <w:tcPr>
            <w:tcW w:w="2400" w:type="dxa"/>
          </w:tcPr>
          <w:p w14:paraId="2FCEFCCA" w14:textId="77777777" w:rsidR="0041779C" w:rsidRPr="0043335C" w:rsidRDefault="0041779C" w:rsidP="0041779C">
            <w:pPr>
              <w:pStyle w:val="Tabletextleft"/>
              <w:rPr>
                <w:rFonts w:ascii="Arial" w:hAnsi="Arial"/>
                <w:sz w:val="20"/>
                <w:szCs w:val="20"/>
              </w:rPr>
            </w:pPr>
            <w:r w:rsidRPr="0043335C">
              <w:rPr>
                <w:rFonts w:ascii="Arial" w:hAnsi="Arial"/>
                <w:sz w:val="20"/>
                <w:szCs w:val="20"/>
              </w:rPr>
              <w:t>HHHNFC (n = 27)*</w:t>
            </w:r>
          </w:p>
          <w:p w14:paraId="32C49D5C" w14:textId="77777777" w:rsidR="0041779C" w:rsidRPr="005A3DB8" w:rsidRDefault="0041779C" w:rsidP="0041779C">
            <w:pPr>
              <w:pStyle w:val="Tabletextleft"/>
              <w:widowControl w:val="0"/>
              <w:rPr>
                <w:rFonts w:ascii="Arial" w:hAnsi="Arial"/>
                <w:sz w:val="20"/>
                <w:szCs w:val="20"/>
                <w:highlight w:val="yellow"/>
              </w:rPr>
            </w:pPr>
            <w:r w:rsidRPr="0043335C">
              <w:rPr>
                <w:rFonts w:ascii="Arial" w:hAnsi="Arial"/>
                <w:sz w:val="20"/>
                <w:szCs w:val="20"/>
              </w:rPr>
              <w:t>NCPAP (n = 27)*</w:t>
            </w:r>
          </w:p>
        </w:tc>
        <w:tc>
          <w:tcPr>
            <w:tcW w:w="1560" w:type="dxa"/>
          </w:tcPr>
          <w:p w14:paraId="3BD5B34E"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GA 28 to 34 weeks</w:t>
            </w:r>
          </w:p>
        </w:tc>
        <w:tc>
          <w:tcPr>
            <w:tcW w:w="1843" w:type="dxa"/>
          </w:tcPr>
          <w:p w14:paraId="104C8BDC" w14:textId="77777777" w:rsidR="0041779C" w:rsidRPr="0043335C" w:rsidRDefault="0041779C" w:rsidP="0041779C">
            <w:pPr>
              <w:pStyle w:val="Tablenumbersright"/>
              <w:rPr>
                <w:rFonts w:ascii="Arial" w:hAnsi="Arial" w:cs="Arial"/>
                <w:sz w:val="20"/>
              </w:rPr>
            </w:pPr>
            <w:r w:rsidRPr="0043335C">
              <w:rPr>
                <w:rFonts w:ascii="Arial" w:hAnsi="Arial" w:cs="Arial"/>
                <w:sz w:val="20"/>
              </w:rPr>
              <w:t>31.52</w:t>
            </w:r>
          </w:p>
          <w:p w14:paraId="639E2633"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31.33</w:t>
            </w:r>
          </w:p>
        </w:tc>
        <w:tc>
          <w:tcPr>
            <w:tcW w:w="1904" w:type="dxa"/>
          </w:tcPr>
          <w:p w14:paraId="452C63F8" w14:textId="77777777" w:rsidR="0041779C" w:rsidRPr="0043335C" w:rsidRDefault="0041779C" w:rsidP="0041779C">
            <w:pPr>
              <w:pStyle w:val="Tablenumbersright"/>
              <w:rPr>
                <w:rFonts w:ascii="Arial" w:hAnsi="Arial" w:cs="Arial"/>
                <w:sz w:val="20"/>
              </w:rPr>
            </w:pPr>
            <w:r w:rsidRPr="0043335C">
              <w:rPr>
                <w:rFonts w:ascii="Arial" w:hAnsi="Arial" w:cs="Arial"/>
                <w:sz w:val="20"/>
              </w:rPr>
              <w:t>1642</w:t>
            </w:r>
          </w:p>
          <w:p w14:paraId="5303FB15" w14:textId="77777777" w:rsidR="0041779C" w:rsidRPr="0043335C" w:rsidRDefault="0041779C" w:rsidP="0041779C">
            <w:pPr>
              <w:pStyle w:val="Tablenumbersright"/>
              <w:rPr>
                <w:rFonts w:ascii="Arial" w:hAnsi="Arial" w:cs="Arial"/>
                <w:sz w:val="20"/>
              </w:rPr>
            </w:pPr>
            <w:r w:rsidRPr="0043335C">
              <w:rPr>
                <w:rFonts w:ascii="Arial" w:hAnsi="Arial" w:cs="Arial"/>
                <w:sz w:val="20"/>
              </w:rPr>
              <w:t>1601</w:t>
            </w:r>
          </w:p>
        </w:tc>
      </w:tr>
      <w:tr w:rsidR="0041779C" w:rsidRPr="005A3DB8" w14:paraId="40DBEB08" w14:textId="77777777" w:rsidTr="0041779C">
        <w:trPr>
          <w:cantSplit/>
          <w:trHeight w:val="517"/>
        </w:trPr>
        <w:tc>
          <w:tcPr>
            <w:tcW w:w="2613" w:type="dxa"/>
            <w:tcBorders>
              <w:top w:val="single" w:sz="4" w:space="0" w:color="auto"/>
            </w:tcBorders>
          </w:tcPr>
          <w:p w14:paraId="3414D94F" w14:textId="1D744158" w:rsidR="0041779C" w:rsidRPr="005A3DB8" w:rsidRDefault="0041779C" w:rsidP="00FA7C79">
            <w:pPr>
              <w:pStyle w:val="Tabletextleft"/>
              <w:rPr>
                <w:rFonts w:ascii="Arial" w:hAnsi="Arial"/>
                <w:sz w:val="20"/>
                <w:szCs w:val="20"/>
                <w:highlight w:val="yellow"/>
              </w:rPr>
            </w:pPr>
            <w:r w:rsidRPr="0043335C">
              <w:rPr>
                <w:rFonts w:ascii="Arial" w:hAnsi="Arial"/>
                <w:sz w:val="20"/>
                <w:szCs w:val="20"/>
              </w:rPr>
              <w:t>Kang et al 2016</w:t>
            </w:r>
            <w:r w:rsidRPr="0043335C">
              <w:rPr>
                <w:rFonts w:ascii="Arial" w:hAnsi="Arial"/>
                <w:sz w:val="20"/>
                <w:szCs w:val="20"/>
              </w:rPr>
              <w:fldChar w:fldCharType="begin">
                <w:fldData xml:space="preserve">PEVuZE5vdGU+PENpdGU+PEF1dGhvcj5LYW5nPC9BdXRob3I+PFllYXI+MjAxNjwvWWVhcj48UmVj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3MzI0NTM0PC91cmw+PHVybD5odHRwOi8vb3BlbnVybC5h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</w:fldData>
              </w:fldChar>
            </w:r>
            <w:r w:rsidR="00FA7C79">
              <w:rPr>
                <w:rFonts w:ascii="Arial" w:hAnsi="Arial"/>
                <w:sz w:val="20"/>
                <w:szCs w:val="20"/>
              </w:rPr>
              <w:instrText xml:space="preserve"> ADDIN EN.CITE </w:instrText>
            </w:r>
            <w:r w:rsidR="00FA7C79">
              <w:rPr>
                <w:rFonts w:ascii="Arial" w:hAnsi="Arial"/>
                <w:sz w:val="20"/>
                <w:szCs w:val="20"/>
              </w:rPr>
              <w:fldChar w:fldCharType="begin">
                <w:fldData xml:space="preserve">PEVuZE5vdGU+PENpdGU+PEF1dGhvcj5LYW5nPC9BdXRob3I+PFllYXI+MjAxNjwvWWVhcj48UmVj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wmYW1wO0FOPTI3MzI0NTM0PC91cmw+PHVybD5odHRwOi8vb3BlbnVybC5h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</w:fldData>
              </w:fldChar>
            </w:r>
            <w:r w:rsidR="00FA7C79">
              <w:rPr>
                <w:rFonts w:ascii="Arial" w:hAnsi="Arial"/>
                <w:sz w:val="20"/>
                <w:szCs w:val="20"/>
              </w:rPr>
              <w:instrText xml:space="preserve"> ADDIN EN.CITE.DATA </w:instrText>
            </w:r>
            <w:r w:rsidR="00FA7C79">
              <w:rPr>
                <w:rFonts w:ascii="Arial" w:hAnsi="Arial"/>
                <w:sz w:val="20"/>
                <w:szCs w:val="20"/>
              </w:rPr>
            </w:r>
            <w:r w:rsidR="00FA7C79">
              <w:rPr>
                <w:rFonts w:ascii="Arial" w:hAnsi="Arial"/>
                <w:sz w:val="20"/>
                <w:szCs w:val="20"/>
              </w:rPr>
              <w:fldChar w:fldCharType="end"/>
            </w:r>
            <w:r w:rsidRPr="0043335C">
              <w:rPr>
                <w:rFonts w:ascii="Arial" w:hAnsi="Arial"/>
                <w:sz w:val="20"/>
                <w:szCs w:val="20"/>
              </w:rPr>
            </w:r>
            <w:r w:rsidRPr="0043335C">
              <w:rPr>
                <w:rFonts w:ascii="Arial" w:hAnsi="Arial"/>
                <w:sz w:val="20"/>
                <w:szCs w:val="20"/>
              </w:rPr>
              <w:fldChar w:fldCharType="separate"/>
            </w:r>
            <w:r w:rsidR="00FA7C79">
              <w:rPr>
                <w:rFonts w:ascii="Arial" w:hAnsi="Arial"/>
                <w:noProof/>
                <w:sz w:val="20"/>
                <w:szCs w:val="20"/>
              </w:rPr>
              <w:t>(22)</w:t>
            </w:r>
            <w:r w:rsidRPr="0043335C">
              <w:rPr>
                <w:rFonts w:ascii="Arial" w:hAnsi="Arial"/>
                <w:sz w:val="20"/>
                <w:szCs w:val="20"/>
              </w:rPr>
              <w:fldChar w:fldCharType="end"/>
            </w:r>
          </w:p>
        </w:tc>
        <w:tc>
          <w:tcPr>
            <w:tcW w:w="2340" w:type="dxa"/>
            <w:tcBorders>
              <w:top w:val="single" w:sz="4" w:space="0" w:color="auto"/>
            </w:tcBorders>
          </w:tcPr>
          <w:p w14:paraId="1EE17AAD"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Single centre: China</w:t>
            </w:r>
          </w:p>
        </w:tc>
        <w:tc>
          <w:tcPr>
            <w:tcW w:w="1288" w:type="dxa"/>
            <w:tcBorders>
              <w:top w:val="single" w:sz="4" w:space="0" w:color="auto"/>
            </w:tcBorders>
          </w:tcPr>
          <w:p w14:paraId="4B2C038E"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5 L/min to 6 L/min</w:t>
            </w:r>
          </w:p>
        </w:tc>
        <w:tc>
          <w:tcPr>
            <w:tcW w:w="2400" w:type="dxa"/>
            <w:tcBorders>
              <w:top w:val="single" w:sz="4" w:space="0" w:color="auto"/>
            </w:tcBorders>
          </w:tcPr>
          <w:p w14:paraId="72914E14" w14:textId="77777777" w:rsidR="0041779C" w:rsidRPr="0043335C" w:rsidRDefault="0041779C" w:rsidP="0041779C">
            <w:pPr>
              <w:pStyle w:val="Tabletextleft"/>
              <w:keepNext w:val="0"/>
              <w:widowControl w:val="0"/>
              <w:rPr>
                <w:rFonts w:ascii="Arial" w:hAnsi="Arial"/>
                <w:sz w:val="20"/>
                <w:szCs w:val="20"/>
              </w:rPr>
            </w:pPr>
            <w:r w:rsidRPr="0043335C">
              <w:rPr>
                <w:rFonts w:ascii="Arial" w:hAnsi="Arial"/>
                <w:sz w:val="20"/>
                <w:szCs w:val="20"/>
              </w:rPr>
              <w:t>HHHNFC (n = 79)</w:t>
            </w:r>
          </w:p>
          <w:p w14:paraId="4B6D39E5" w14:textId="77777777" w:rsidR="0041779C" w:rsidRPr="005A3DB8" w:rsidRDefault="0041779C" w:rsidP="0041779C">
            <w:pPr>
              <w:pStyle w:val="Tabletextleft"/>
              <w:widowControl w:val="0"/>
              <w:rPr>
                <w:rFonts w:ascii="Arial" w:hAnsi="Arial"/>
                <w:sz w:val="20"/>
                <w:szCs w:val="20"/>
                <w:highlight w:val="yellow"/>
              </w:rPr>
            </w:pPr>
            <w:r w:rsidRPr="0043335C">
              <w:rPr>
                <w:rFonts w:ascii="Arial" w:hAnsi="Arial"/>
                <w:sz w:val="20"/>
                <w:szCs w:val="20"/>
              </w:rPr>
              <w:t>NCPAP (n = 82)</w:t>
            </w:r>
          </w:p>
        </w:tc>
        <w:tc>
          <w:tcPr>
            <w:tcW w:w="1560" w:type="dxa"/>
            <w:tcBorders>
              <w:top w:val="single" w:sz="4" w:space="0" w:color="auto"/>
            </w:tcBorders>
          </w:tcPr>
          <w:p w14:paraId="3852DDEF"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GA 26 to 31 weeks</w:t>
            </w:r>
          </w:p>
        </w:tc>
        <w:tc>
          <w:tcPr>
            <w:tcW w:w="1843" w:type="dxa"/>
            <w:tcBorders>
              <w:top w:val="single" w:sz="4" w:space="0" w:color="auto"/>
            </w:tcBorders>
          </w:tcPr>
          <w:p w14:paraId="5E18E833" w14:textId="77777777" w:rsidR="0041779C" w:rsidRPr="0043335C" w:rsidRDefault="0041779C" w:rsidP="0041779C">
            <w:pPr>
              <w:pStyle w:val="Tablenumbersright"/>
              <w:rPr>
                <w:rFonts w:ascii="Arial" w:hAnsi="Arial" w:cs="Arial"/>
                <w:sz w:val="20"/>
              </w:rPr>
            </w:pPr>
            <w:r w:rsidRPr="0043335C">
              <w:rPr>
                <w:rFonts w:ascii="Arial" w:hAnsi="Arial" w:cs="Arial"/>
                <w:sz w:val="20"/>
              </w:rPr>
              <w:t>29.1 (1.0)</w:t>
            </w:r>
          </w:p>
          <w:p w14:paraId="7C90C637"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29.2 (1.1)</w:t>
            </w:r>
          </w:p>
        </w:tc>
        <w:tc>
          <w:tcPr>
            <w:tcW w:w="1904" w:type="dxa"/>
            <w:tcBorders>
              <w:top w:val="single" w:sz="4" w:space="0" w:color="auto"/>
            </w:tcBorders>
          </w:tcPr>
          <w:p w14:paraId="59111614" w14:textId="77777777" w:rsidR="0041779C" w:rsidRPr="0043335C" w:rsidRDefault="0041779C" w:rsidP="0041779C">
            <w:pPr>
              <w:pStyle w:val="Tablenumbersright"/>
              <w:rPr>
                <w:rFonts w:ascii="Arial" w:hAnsi="Arial" w:cs="Arial"/>
                <w:sz w:val="20"/>
              </w:rPr>
            </w:pPr>
            <w:r w:rsidRPr="0043335C">
              <w:rPr>
                <w:rFonts w:ascii="Arial" w:hAnsi="Arial" w:cs="Arial"/>
                <w:sz w:val="20"/>
              </w:rPr>
              <w:t>1400 (200) †</w:t>
            </w:r>
          </w:p>
          <w:p w14:paraId="7F88DEE5" w14:textId="77777777" w:rsidR="0041779C" w:rsidRPr="0043335C" w:rsidRDefault="0041779C" w:rsidP="0041779C">
            <w:pPr>
              <w:pStyle w:val="Tablenumbersright"/>
              <w:rPr>
                <w:rFonts w:ascii="Arial" w:hAnsi="Arial" w:cs="Arial"/>
                <w:sz w:val="20"/>
              </w:rPr>
            </w:pPr>
            <w:r w:rsidRPr="0043335C">
              <w:rPr>
                <w:rFonts w:ascii="Arial" w:hAnsi="Arial" w:cs="Arial"/>
                <w:sz w:val="20"/>
              </w:rPr>
              <w:t>1400 (200) †</w:t>
            </w:r>
          </w:p>
        </w:tc>
      </w:tr>
      <w:tr w:rsidR="0041779C" w:rsidRPr="005A3DB8" w14:paraId="7B6F2838" w14:textId="77777777" w:rsidTr="0041779C">
        <w:trPr>
          <w:cantSplit/>
          <w:trHeight w:val="540"/>
        </w:trPr>
        <w:tc>
          <w:tcPr>
            <w:tcW w:w="2613" w:type="dxa"/>
          </w:tcPr>
          <w:p w14:paraId="4FD464DA" w14:textId="78F93250" w:rsidR="0041779C" w:rsidRPr="005A3DB8" w:rsidRDefault="0041779C" w:rsidP="00FA7C79">
            <w:pPr>
              <w:pStyle w:val="Tabletextleft"/>
              <w:rPr>
                <w:rFonts w:ascii="Arial" w:hAnsi="Arial"/>
                <w:sz w:val="20"/>
                <w:szCs w:val="20"/>
                <w:highlight w:val="yellow"/>
              </w:rPr>
            </w:pPr>
            <w:proofErr w:type="spellStart"/>
            <w:r w:rsidRPr="0043335C">
              <w:rPr>
                <w:rFonts w:ascii="Arial" w:hAnsi="Arial"/>
                <w:sz w:val="20"/>
                <w:szCs w:val="20"/>
              </w:rPr>
              <w:t>Elkhwad</w:t>
            </w:r>
            <w:proofErr w:type="spellEnd"/>
            <w:r w:rsidRPr="0043335C">
              <w:rPr>
                <w:rFonts w:ascii="Arial" w:hAnsi="Arial"/>
                <w:sz w:val="20"/>
                <w:szCs w:val="20"/>
              </w:rPr>
              <w:t xml:space="preserve"> et al 2017</w:t>
            </w:r>
            <w:r w:rsidRPr="0043335C">
              <w:rPr>
                <w:rFonts w:ascii="Arial" w:hAnsi="Arial"/>
                <w:sz w:val="20"/>
                <w:szCs w:val="20"/>
              </w:rPr>
              <w:fldChar w:fldCharType="begin"/>
            </w:r>
            <w:r w:rsidR="00FA7C79">
              <w:rPr>
                <w:rFonts w:ascii="Arial" w:hAnsi="Arial"/>
                <w:sz w:val="20"/>
                <w:szCs w:val="20"/>
              </w:rPr>
              <w:instrText xml:space="preserve"> ADDIN EN.CITE &lt;EndNote&gt;&lt;Cite&gt;&lt;Author&gt;Elkhwad&lt;/Author&gt;&lt;Year&gt;2017&lt;/Year&gt;&lt;RecNum&gt;798&lt;/RecNum&gt;&lt;DisplayText&gt;(17)&lt;/DisplayText&gt;&lt;record&gt;&lt;rec-number&gt;798&lt;/rec-number&gt;&lt;foreign-keys&gt;&lt;key app="EN" db-id="pd92zap0v0aswfeves659zdtrrrwdzzarvrz" timestamp="1512993844"&gt;798&lt;/key&gt;&lt;/foreign-keys&gt;&lt;ref-type name="Journal Article"&gt;17&lt;/ref-type&gt;&lt;contributors&gt;&lt;authors&gt;&lt;author&gt;Elkhwad, M&lt;/author&gt;&lt;author&gt;Dako, JA&lt;/author&gt;&lt;author&gt;Jennifer, G&lt;/author&gt;&lt;author&gt;Harriet, F &lt;/author&gt;&lt;author&gt;Anand, K&lt;/author&gt;&lt;/authors&gt;&lt;/contributors&gt;&lt;titles&gt;&lt;title&gt;Randomized control trial: heated humidity high flow nasal cannula in comparison with ncpap in the management of rds in extreme low birth infants in immediate post extubation period&lt;/title&gt;&lt;secondary-title&gt;Journal of Neonatal and Pediatric Medicine&lt;/secondary-title&gt;&lt;/titles&gt;&lt;periodical&gt;&lt;full-title&gt;Journal of Neonatal and Pediatric Medicine&lt;/full-title&gt;&lt;abbr-1&gt;J Neonat Pediatr Med&lt;/abbr-1&gt;&lt;/periodical&gt;&lt;volume&gt;3&lt;/volume&gt;&lt;number&gt;1&lt;/number&gt;&lt;keywords&gt;&lt;keyword&gt;NCPAP&lt;/keyword&gt;&lt;keyword&gt;HHHFNC&lt;/keyword&gt;&lt;keyword&gt;ELBW&lt;/keyword&gt;&lt;keyword&gt;RDS&lt;/keyword&gt;&lt;keyword&gt;Extubation&lt;/keyword&gt;&lt;/keywords&gt;&lt;dates&gt;&lt;year&gt;2017&lt;/year&gt;&lt;/dates&gt;&lt;urls&gt;&lt;/urls&gt;&lt;research-notes&gt;&lt;style face="normal" font="default" size="100%"&gt;2014 abstract found via searches - this found via Google&amp;#xD;&lt;/style&gt;&lt;style face="underline" font="default" size="100%"&gt;https://www.omicsonline.com/open-access/randomized-control-trial-heated-humidity-high-flow-nasal-cannula-incomparison-with-ncpap-in-the-management-of-rds-in-extreme-lowbi-.pdf&lt;/style&gt;&lt;style face="normal" font="default" size="100%"&gt;, Accessed 8 Feb 2017&lt;/style&gt;&lt;/research-notes&gt;&lt;/record&gt;&lt;/Cite&gt;&lt;/EndNote&gt;</w:instrText>
            </w:r>
            <w:r w:rsidRPr="0043335C">
              <w:rPr>
                <w:rFonts w:ascii="Arial" w:hAnsi="Arial"/>
                <w:sz w:val="20"/>
                <w:szCs w:val="20"/>
              </w:rPr>
              <w:fldChar w:fldCharType="separate"/>
            </w:r>
            <w:r w:rsidR="00FA7C79">
              <w:rPr>
                <w:rFonts w:ascii="Arial" w:hAnsi="Arial"/>
                <w:noProof/>
                <w:sz w:val="20"/>
                <w:szCs w:val="20"/>
              </w:rPr>
              <w:t>(17)</w:t>
            </w:r>
            <w:r w:rsidRPr="0043335C">
              <w:rPr>
                <w:rFonts w:ascii="Arial" w:hAnsi="Arial"/>
                <w:sz w:val="20"/>
                <w:szCs w:val="20"/>
              </w:rPr>
              <w:fldChar w:fldCharType="end"/>
            </w:r>
          </w:p>
        </w:tc>
        <w:tc>
          <w:tcPr>
            <w:tcW w:w="2340" w:type="dxa"/>
          </w:tcPr>
          <w:p w14:paraId="222DDBF5"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Single centre: Qatar</w:t>
            </w:r>
          </w:p>
        </w:tc>
        <w:tc>
          <w:tcPr>
            <w:tcW w:w="1288" w:type="dxa"/>
          </w:tcPr>
          <w:p w14:paraId="545C1AE6"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5 L/min</w:t>
            </w:r>
          </w:p>
        </w:tc>
        <w:tc>
          <w:tcPr>
            <w:tcW w:w="2400" w:type="dxa"/>
          </w:tcPr>
          <w:p w14:paraId="6C80BBAC" w14:textId="77777777" w:rsidR="0041779C" w:rsidRPr="0043335C" w:rsidRDefault="0041779C" w:rsidP="0041779C">
            <w:pPr>
              <w:pStyle w:val="Tabletextleft"/>
              <w:rPr>
                <w:rFonts w:ascii="Arial" w:hAnsi="Arial"/>
                <w:sz w:val="20"/>
                <w:szCs w:val="20"/>
              </w:rPr>
            </w:pPr>
            <w:r w:rsidRPr="0043335C">
              <w:rPr>
                <w:rFonts w:ascii="Arial" w:hAnsi="Arial"/>
                <w:sz w:val="20"/>
                <w:szCs w:val="20"/>
              </w:rPr>
              <w:t>HHHNFC (n = 29)</w:t>
            </w:r>
          </w:p>
          <w:p w14:paraId="21ACB8B0" w14:textId="77777777" w:rsidR="0041779C" w:rsidRPr="005A3DB8" w:rsidRDefault="0041779C" w:rsidP="0041779C">
            <w:pPr>
              <w:pStyle w:val="Tabletextleft"/>
              <w:widowControl w:val="0"/>
              <w:rPr>
                <w:rFonts w:ascii="Arial" w:hAnsi="Arial"/>
                <w:sz w:val="20"/>
                <w:szCs w:val="20"/>
                <w:highlight w:val="yellow"/>
              </w:rPr>
            </w:pPr>
            <w:r w:rsidRPr="0043335C">
              <w:rPr>
                <w:rFonts w:ascii="Arial" w:hAnsi="Arial"/>
                <w:sz w:val="20"/>
                <w:szCs w:val="20"/>
              </w:rPr>
              <w:t>NCPAP (n = 24)</w:t>
            </w:r>
          </w:p>
        </w:tc>
        <w:tc>
          <w:tcPr>
            <w:tcW w:w="1560" w:type="dxa"/>
          </w:tcPr>
          <w:p w14:paraId="7A35ED82"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GA 24 to 28 weeks</w:t>
            </w:r>
          </w:p>
        </w:tc>
        <w:tc>
          <w:tcPr>
            <w:tcW w:w="1843" w:type="dxa"/>
          </w:tcPr>
          <w:p w14:paraId="01E58F90" w14:textId="77777777" w:rsidR="0041779C" w:rsidRPr="0043335C" w:rsidRDefault="0041779C" w:rsidP="0041779C">
            <w:pPr>
              <w:pStyle w:val="Tablenumbersright"/>
              <w:rPr>
                <w:rFonts w:ascii="Arial" w:hAnsi="Arial" w:cs="Arial"/>
                <w:sz w:val="20"/>
              </w:rPr>
            </w:pPr>
            <w:r w:rsidRPr="0043335C">
              <w:rPr>
                <w:rFonts w:ascii="Arial" w:hAnsi="Arial" w:cs="Arial"/>
                <w:sz w:val="20"/>
              </w:rPr>
              <w:t>26.8 (0.095)</w:t>
            </w:r>
          </w:p>
          <w:p w14:paraId="5EC13A30"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26.7 (0.95)</w:t>
            </w:r>
          </w:p>
        </w:tc>
        <w:tc>
          <w:tcPr>
            <w:tcW w:w="1904" w:type="dxa"/>
          </w:tcPr>
          <w:p w14:paraId="35E22A18" w14:textId="77777777" w:rsidR="0041779C" w:rsidRPr="0043335C" w:rsidRDefault="0041779C" w:rsidP="0041779C">
            <w:pPr>
              <w:pStyle w:val="Tablenumbersright"/>
              <w:rPr>
                <w:rFonts w:ascii="Arial" w:hAnsi="Arial" w:cs="Arial"/>
                <w:sz w:val="20"/>
              </w:rPr>
            </w:pPr>
            <w:r w:rsidRPr="0043335C">
              <w:rPr>
                <w:rFonts w:ascii="Arial" w:hAnsi="Arial" w:cs="Arial"/>
                <w:sz w:val="20"/>
              </w:rPr>
              <w:t>995 (202.82)</w:t>
            </w:r>
          </w:p>
          <w:p w14:paraId="40759F5A" w14:textId="77777777" w:rsidR="0041779C" w:rsidRPr="0043335C" w:rsidRDefault="0041779C" w:rsidP="0041779C">
            <w:pPr>
              <w:pStyle w:val="Tablenumbersright"/>
              <w:rPr>
                <w:rFonts w:ascii="Arial" w:hAnsi="Arial" w:cs="Arial"/>
                <w:sz w:val="20"/>
              </w:rPr>
            </w:pPr>
            <w:r w:rsidRPr="0043335C">
              <w:rPr>
                <w:rFonts w:ascii="Arial" w:hAnsi="Arial" w:cs="Arial"/>
                <w:sz w:val="20"/>
              </w:rPr>
              <w:t>995 (201.66)</w:t>
            </w:r>
          </w:p>
        </w:tc>
      </w:tr>
      <w:tr w:rsidR="0041779C" w:rsidRPr="005A3DB8" w14:paraId="3FDF8D15" w14:textId="77777777" w:rsidTr="0041779C">
        <w:trPr>
          <w:cantSplit/>
          <w:trHeight w:val="393"/>
        </w:trPr>
        <w:tc>
          <w:tcPr>
            <w:tcW w:w="2613" w:type="dxa"/>
            <w:tcBorders>
              <w:bottom w:val="single" w:sz="4" w:space="0" w:color="auto"/>
            </w:tcBorders>
          </w:tcPr>
          <w:p w14:paraId="7266D517" w14:textId="7F5FF44E" w:rsidR="0041779C" w:rsidRPr="005A3DB8" w:rsidRDefault="0041779C" w:rsidP="00FA7C79">
            <w:pPr>
              <w:pStyle w:val="Tabletextleft"/>
              <w:rPr>
                <w:rFonts w:ascii="Arial" w:hAnsi="Arial"/>
                <w:sz w:val="20"/>
                <w:szCs w:val="20"/>
                <w:highlight w:val="yellow"/>
              </w:rPr>
            </w:pPr>
            <w:proofErr w:type="spellStart"/>
            <w:r w:rsidRPr="0043335C">
              <w:rPr>
                <w:rFonts w:ascii="Arial" w:hAnsi="Arial"/>
                <w:sz w:val="20"/>
                <w:szCs w:val="20"/>
              </w:rPr>
              <w:t>Sonsawad</w:t>
            </w:r>
            <w:proofErr w:type="spellEnd"/>
            <w:r w:rsidRPr="0043335C">
              <w:rPr>
                <w:rFonts w:ascii="Arial" w:hAnsi="Arial"/>
                <w:sz w:val="20"/>
                <w:szCs w:val="20"/>
              </w:rPr>
              <w:t xml:space="preserve"> et al 2017</w:t>
            </w:r>
            <w:r w:rsidRPr="0043335C">
              <w:rPr>
                <w:rFonts w:ascii="Arial" w:hAnsi="Arial"/>
                <w:sz w:val="20"/>
                <w:szCs w:val="20"/>
              </w:rPr>
              <w:fldChar w:fldCharType="begin">
                <w:fldData xml:space="preserve">PEVuZE5vdGU+PENpdGU+PEF1dGhvcj5Tb29uc2F3YWQ8L0F1dGhvcj48WWVhcj4yMDE2PC9ZZWFy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yMDQtOTwvcGFnZXM+PHZvbHVtZT4xMTA8
L3ZvbHVtZT48bnVtYmVyPjM8L251bWJlcj48ZGF0ZXM+PHllYXI+MjAxNjwveWVhcj48L2RhdGVz
Pjxpc2JuPjE2NjEtNzgxOTwvaXNibj48YWNjZXNzaW9uLW51bT4yNzIyMDUzNzwvYWNjZXNzaW9u
LW51bT48dXJscz48cmVsYXRlZC11cmxzPjx1cmw+PHN0eWxlIGZhY2U9InVuZGVybGluZSIgZm9u
dD0iZGVmYXVsdCIgc2l6ZT0iMTAwJSI+aHR0cDovL292aWRzcC5vdmlkLmNvbS9vdmlkd2ViLmNn
aT9UPUpTJmFtcDtDU0M9WSZhbXA7TkVXUz1OJmFtcDtQQUdFPWZ1bGx0ZXh0JmFtcDtEPXByZW0m
YW1wO0FOPTI3MjIwNTM3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zEwLjExNTklMkYwMDA0NDYwNjMmYW1wO3Jm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FA7C79">
              <w:rPr>
                <w:rFonts w:ascii="Arial" w:hAnsi="Arial"/>
                <w:sz w:val="20"/>
                <w:szCs w:val="20"/>
              </w:rPr>
              <w:instrText xml:space="preserve"> ADDIN EN.CITE </w:instrText>
            </w:r>
            <w:r w:rsidR="00FA7C79">
              <w:rPr>
                <w:rFonts w:ascii="Arial" w:hAnsi="Arial"/>
                <w:sz w:val="20"/>
                <w:szCs w:val="20"/>
              </w:rPr>
              <w:fldChar w:fldCharType="begin">
                <w:fldData xml:space="preserve">PEVuZE5vdGU+PENpdGU+PEF1dGhvcj5Tb29uc2F3YWQ8L0F1dGhvcj48WWVhcj4yMDE2PC9ZZWFy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FA7C79">
              <w:rPr>
                <w:rFonts w:ascii="Arial" w:hAnsi="Arial"/>
                <w:sz w:val="20"/>
                <w:szCs w:val="20"/>
              </w:rPr>
              <w:instrText xml:space="preserve"> ADDIN EN.CITE.DATA </w:instrText>
            </w:r>
            <w:r w:rsidR="00FA7C79">
              <w:rPr>
                <w:rFonts w:ascii="Arial" w:hAnsi="Arial"/>
                <w:sz w:val="20"/>
                <w:szCs w:val="20"/>
              </w:rPr>
            </w:r>
            <w:r w:rsidR="00FA7C79">
              <w:rPr>
                <w:rFonts w:ascii="Arial" w:hAnsi="Arial"/>
                <w:sz w:val="20"/>
                <w:szCs w:val="20"/>
              </w:rPr>
              <w:fldChar w:fldCharType="end"/>
            </w:r>
            <w:r w:rsidRPr="0043335C">
              <w:rPr>
                <w:rFonts w:ascii="Arial" w:hAnsi="Arial"/>
                <w:sz w:val="20"/>
                <w:szCs w:val="20"/>
              </w:rPr>
            </w:r>
            <w:r w:rsidRPr="0043335C">
              <w:rPr>
                <w:rFonts w:ascii="Arial" w:hAnsi="Arial"/>
                <w:sz w:val="20"/>
                <w:szCs w:val="20"/>
              </w:rPr>
              <w:fldChar w:fldCharType="separate"/>
            </w:r>
            <w:r w:rsidR="00FA7C79">
              <w:rPr>
                <w:rFonts w:ascii="Arial" w:hAnsi="Arial"/>
                <w:noProof/>
                <w:sz w:val="20"/>
                <w:szCs w:val="20"/>
              </w:rPr>
              <w:t>(36)</w:t>
            </w:r>
            <w:r w:rsidRPr="0043335C">
              <w:rPr>
                <w:rFonts w:ascii="Arial" w:hAnsi="Arial"/>
                <w:sz w:val="20"/>
                <w:szCs w:val="20"/>
              </w:rPr>
              <w:fldChar w:fldCharType="end"/>
            </w:r>
          </w:p>
        </w:tc>
        <w:tc>
          <w:tcPr>
            <w:tcW w:w="2340" w:type="dxa"/>
            <w:tcBorders>
              <w:bottom w:val="single" w:sz="4" w:space="0" w:color="auto"/>
            </w:tcBorders>
          </w:tcPr>
          <w:p w14:paraId="6E09D128"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Single centre: Thailand</w:t>
            </w:r>
          </w:p>
        </w:tc>
        <w:tc>
          <w:tcPr>
            <w:tcW w:w="1288" w:type="dxa"/>
            <w:tcBorders>
              <w:bottom w:val="single" w:sz="4" w:space="0" w:color="auto"/>
            </w:tcBorders>
          </w:tcPr>
          <w:p w14:paraId="09A9EAD7"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4 L/min to 6 L/min</w:t>
            </w:r>
          </w:p>
        </w:tc>
        <w:tc>
          <w:tcPr>
            <w:tcW w:w="2400" w:type="dxa"/>
            <w:tcBorders>
              <w:bottom w:val="single" w:sz="4" w:space="0" w:color="auto"/>
            </w:tcBorders>
          </w:tcPr>
          <w:p w14:paraId="56A2DE98" w14:textId="77777777" w:rsidR="0041779C" w:rsidRPr="0043335C" w:rsidRDefault="0041779C" w:rsidP="0041779C">
            <w:pPr>
              <w:pStyle w:val="Tabletextleft"/>
              <w:keepNext w:val="0"/>
              <w:widowControl w:val="0"/>
              <w:rPr>
                <w:rFonts w:ascii="Arial" w:hAnsi="Arial"/>
                <w:sz w:val="20"/>
                <w:szCs w:val="20"/>
              </w:rPr>
            </w:pPr>
            <w:r w:rsidRPr="0043335C">
              <w:rPr>
                <w:rFonts w:ascii="Arial" w:hAnsi="Arial"/>
                <w:sz w:val="20"/>
                <w:szCs w:val="20"/>
              </w:rPr>
              <w:t>HHHNFC (n = 24)</w:t>
            </w:r>
          </w:p>
          <w:p w14:paraId="414258AB" w14:textId="77777777" w:rsidR="0041779C" w:rsidRPr="005A3DB8" w:rsidRDefault="0041779C" w:rsidP="0041779C">
            <w:pPr>
              <w:pStyle w:val="Tabletextleft"/>
              <w:widowControl w:val="0"/>
              <w:rPr>
                <w:rFonts w:ascii="Arial" w:hAnsi="Arial"/>
                <w:sz w:val="20"/>
                <w:szCs w:val="20"/>
                <w:highlight w:val="yellow"/>
              </w:rPr>
            </w:pPr>
            <w:r w:rsidRPr="0043335C">
              <w:rPr>
                <w:rFonts w:ascii="Arial" w:hAnsi="Arial"/>
                <w:sz w:val="20"/>
                <w:szCs w:val="20"/>
              </w:rPr>
              <w:t>NCPAP (n = 25)</w:t>
            </w:r>
          </w:p>
        </w:tc>
        <w:tc>
          <w:tcPr>
            <w:tcW w:w="1560" w:type="dxa"/>
            <w:tcBorders>
              <w:bottom w:val="single" w:sz="4" w:space="0" w:color="auto"/>
            </w:tcBorders>
          </w:tcPr>
          <w:p w14:paraId="29505DBB"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GA &lt;32 weeks</w:t>
            </w:r>
          </w:p>
        </w:tc>
        <w:tc>
          <w:tcPr>
            <w:tcW w:w="1843" w:type="dxa"/>
            <w:tcBorders>
              <w:bottom w:val="single" w:sz="4" w:space="0" w:color="auto"/>
            </w:tcBorders>
          </w:tcPr>
          <w:p w14:paraId="0B289EF6" w14:textId="77777777" w:rsidR="0041779C" w:rsidRPr="0043335C" w:rsidRDefault="0041779C" w:rsidP="0041779C">
            <w:pPr>
              <w:pStyle w:val="Tablenumbersright"/>
              <w:rPr>
                <w:rFonts w:ascii="Arial" w:hAnsi="Arial" w:cs="Arial"/>
                <w:sz w:val="20"/>
              </w:rPr>
            </w:pPr>
            <w:r w:rsidRPr="0043335C">
              <w:rPr>
                <w:rFonts w:ascii="Arial" w:hAnsi="Arial" w:cs="Arial"/>
                <w:sz w:val="20"/>
              </w:rPr>
              <w:t>27.5 (26, 30) #</w:t>
            </w:r>
          </w:p>
          <w:p w14:paraId="3066F68B"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28 (25, 29.5) #</w:t>
            </w:r>
          </w:p>
        </w:tc>
        <w:tc>
          <w:tcPr>
            <w:tcW w:w="1904" w:type="dxa"/>
            <w:tcBorders>
              <w:bottom w:val="single" w:sz="4" w:space="0" w:color="auto"/>
            </w:tcBorders>
          </w:tcPr>
          <w:p w14:paraId="790D0EA8" w14:textId="77777777" w:rsidR="0041779C" w:rsidRPr="0043335C" w:rsidRDefault="0041779C" w:rsidP="0041779C">
            <w:pPr>
              <w:pStyle w:val="LRIGtabletext"/>
              <w:jc w:val="right"/>
              <w:rPr>
                <w:rFonts w:cs="Arial"/>
                <w:szCs w:val="20"/>
              </w:rPr>
            </w:pPr>
            <w:r w:rsidRPr="0043335C">
              <w:rPr>
                <w:rFonts w:cs="Arial"/>
                <w:szCs w:val="20"/>
              </w:rPr>
              <w:t>990 (800, 1333) #</w:t>
            </w:r>
          </w:p>
          <w:p w14:paraId="04F82CE9" w14:textId="77777777" w:rsidR="0041779C" w:rsidRPr="0043335C" w:rsidRDefault="0041779C" w:rsidP="0041779C">
            <w:pPr>
              <w:pStyle w:val="LRIGtabletext"/>
              <w:jc w:val="right"/>
              <w:rPr>
                <w:rFonts w:cs="Arial"/>
                <w:szCs w:val="20"/>
              </w:rPr>
            </w:pPr>
            <w:r w:rsidRPr="0043335C">
              <w:rPr>
                <w:rFonts w:cs="Arial"/>
                <w:szCs w:val="20"/>
              </w:rPr>
              <w:t>980 (740, 1237) #</w:t>
            </w:r>
          </w:p>
        </w:tc>
      </w:tr>
    </w:tbl>
    <w:p w14:paraId="7E343F6F" w14:textId="77777777" w:rsidR="0041779C" w:rsidRPr="0043335C" w:rsidRDefault="0041779C" w:rsidP="0041779C">
      <w:pPr>
        <w:pStyle w:val="Legendtext"/>
        <w:rPr>
          <w:rFonts w:ascii="Arial" w:hAnsi="Arial" w:cs="Arial"/>
          <w:sz w:val="20"/>
          <w:szCs w:val="20"/>
        </w:rPr>
      </w:pPr>
      <w:r w:rsidRPr="0043335C">
        <w:rPr>
          <w:rFonts w:ascii="Arial" w:hAnsi="Arial" w:cs="Arial"/>
          <w:sz w:val="20"/>
          <w:szCs w:val="20"/>
        </w:rPr>
        <w:t xml:space="preserve">GA = gestational age; NR = not reported; SD = standard deviation </w:t>
      </w:r>
    </w:p>
    <w:p w14:paraId="3572793D" w14:textId="77777777" w:rsidR="0041779C" w:rsidRPr="0043335C" w:rsidRDefault="0041779C" w:rsidP="0041779C">
      <w:pPr>
        <w:pStyle w:val="Legendtext"/>
        <w:rPr>
          <w:rFonts w:ascii="Arial" w:hAnsi="Arial" w:cs="Arial"/>
          <w:sz w:val="20"/>
          <w:szCs w:val="20"/>
        </w:rPr>
      </w:pPr>
      <w:r w:rsidRPr="0043335C">
        <w:rPr>
          <w:rFonts w:ascii="Arial" w:hAnsi="Arial" w:cs="Arial"/>
          <w:sz w:val="20"/>
          <w:szCs w:val="20"/>
        </w:rPr>
        <w:t>§ Study included both preterm infants and infants born at or after term (data not reported for preterm infants only)</w:t>
      </w:r>
    </w:p>
    <w:p w14:paraId="03A1F301" w14:textId="77777777" w:rsidR="0041779C" w:rsidRPr="0043335C" w:rsidRDefault="0041779C" w:rsidP="0041779C">
      <w:pPr>
        <w:pStyle w:val="Legendtext"/>
        <w:rPr>
          <w:rFonts w:ascii="Arial" w:hAnsi="Arial" w:cs="Arial"/>
          <w:sz w:val="20"/>
          <w:szCs w:val="20"/>
        </w:rPr>
      </w:pPr>
      <w:r w:rsidRPr="0043335C">
        <w:rPr>
          <w:rFonts w:ascii="Arial" w:hAnsi="Arial" w:cs="Arial"/>
          <w:sz w:val="20"/>
          <w:szCs w:val="20"/>
        </w:rPr>
        <w:t>* The PRISMA flow diagram for this study indicates 108 participants were in fact randomised, 54 in each arm</w:t>
      </w:r>
    </w:p>
    <w:p w14:paraId="76F418AB" w14:textId="77777777" w:rsidR="0041779C" w:rsidRPr="0043335C" w:rsidRDefault="0041779C" w:rsidP="0041779C">
      <w:pPr>
        <w:pStyle w:val="Legendtext"/>
        <w:rPr>
          <w:rFonts w:ascii="Arial" w:hAnsi="Arial" w:cs="Arial"/>
          <w:sz w:val="20"/>
          <w:szCs w:val="20"/>
        </w:rPr>
      </w:pPr>
      <w:r w:rsidRPr="0043335C">
        <w:rPr>
          <w:rFonts w:ascii="Arial" w:hAnsi="Arial" w:cs="Arial"/>
          <w:sz w:val="20"/>
          <w:szCs w:val="20"/>
        </w:rPr>
        <w:t>† Data reported as Kg in published paper; # Median (interquartile range)</w:t>
      </w:r>
    </w:p>
    <w:p w14:paraId="0D6357E1" w14:textId="61A442AD" w:rsidR="0041779C" w:rsidRPr="0043335C" w:rsidRDefault="0041779C" w:rsidP="0041779C">
      <w:pPr>
        <w:pStyle w:val="Heading2"/>
        <w:pageBreakBefore/>
      </w:pPr>
      <w:r w:rsidRPr="0043335C">
        <w:lastRenderedPageBreak/>
        <w:t>Table 2 Study and infant characteristics (Analysis of primary respiratory support)</w:t>
      </w:r>
    </w:p>
    <w:tbl>
      <w:tblPr>
        <w:tblStyle w:val="TableGrid"/>
        <w:tblpPr w:leftFromText="180" w:rightFromText="180" w:vertAnchor="text" w:horzAnchor="margin" w:tblpY="66"/>
        <w:tblW w:w="5000" w:type="pct"/>
        <w:tblLayout w:type="fixed"/>
        <w:tblLook w:val="04A0" w:firstRow="1" w:lastRow="0" w:firstColumn="1" w:lastColumn="0" w:noHBand="0" w:noVBand="1"/>
      </w:tblPr>
      <w:tblGrid>
        <w:gridCol w:w="2059"/>
        <w:gridCol w:w="2756"/>
        <w:gridCol w:w="1428"/>
        <w:gridCol w:w="2370"/>
        <w:gridCol w:w="1814"/>
        <w:gridCol w:w="1687"/>
        <w:gridCol w:w="1834"/>
      </w:tblGrid>
      <w:tr w:rsidR="0041779C" w:rsidRPr="005A3DB8" w14:paraId="26C8A2C3" w14:textId="77777777" w:rsidTr="0041779C">
        <w:trPr>
          <w:cantSplit/>
          <w:trHeight w:val="559"/>
          <w:tblHeader/>
        </w:trPr>
        <w:tc>
          <w:tcPr>
            <w:tcW w:w="2059" w:type="dxa"/>
            <w:tcBorders>
              <w:bottom w:val="single" w:sz="4" w:space="0" w:color="auto"/>
            </w:tcBorders>
            <w:shd w:val="clear" w:color="auto" w:fill="auto"/>
          </w:tcPr>
          <w:p w14:paraId="372EFAAD" w14:textId="77777777" w:rsidR="0041779C" w:rsidRPr="005A3DB8" w:rsidRDefault="0041779C" w:rsidP="0041779C">
            <w:pPr>
              <w:pStyle w:val="Tableheader"/>
              <w:rPr>
                <w:rFonts w:ascii="Arial" w:hAnsi="Arial"/>
                <w:sz w:val="20"/>
                <w:highlight w:val="yellow"/>
              </w:rPr>
            </w:pPr>
            <w:r w:rsidRPr="0043335C">
              <w:rPr>
                <w:rFonts w:ascii="Arial" w:hAnsi="Arial"/>
                <w:sz w:val="20"/>
              </w:rPr>
              <w:t xml:space="preserve">Study </w:t>
            </w:r>
          </w:p>
        </w:tc>
        <w:tc>
          <w:tcPr>
            <w:tcW w:w="2756" w:type="dxa"/>
            <w:tcBorders>
              <w:bottom w:val="single" w:sz="4" w:space="0" w:color="auto"/>
            </w:tcBorders>
            <w:shd w:val="clear" w:color="auto" w:fill="auto"/>
          </w:tcPr>
          <w:p w14:paraId="20539192" w14:textId="77777777" w:rsidR="0041779C" w:rsidRPr="005A3DB8" w:rsidRDefault="0041779C" w:rsidP="0041779C">
            <w:pPr>
              <w:pStyle w:val="Tableheader"/>
              <w:rPr>
                <w:rFonts w:ascii="Arial" w:hAnsi="Arial"/>
                <w:sz w:val="20"/>
                <w:highlight w:val="yellow"/>
              </w:rPr>
            </w:pPr>
            <w:r w:rsidRPr="0043335C">
              <w:rPr>
                <w:rFonts w:ascii="Arial" w:hAnsi="Arial"/>
                <w:sz w:val="20"/>
              </w:rPr>
              <w:t>Study design, Location</w:t>
            </w:r>
          </w:p>
        </w:tc>
        <w:tc>
          <w:tcPr>
            <w:tcW w:w="1428" w:type="dxa"/>
            <w:tcBorders>
              <w:bottom w:val="single" w:sz="4" w:space="0" w:color="auto"/>
            </w:tcBorders>
          </w:tcPr>
          <w:p w14:paraId="410455E5" w14:textId="77777777" w:rsidR="0041779C" w:rsidRPr="005A3DB8" w:rsidRDefault="0041779C" w:rsidP="0041779C">
            <w:pPr>
              <w:pStyle w:val="Tableheader"/>
              <w:rPr>
                <w:rFonts w:ascii="Arial" w:hAnsi="Arial"/>
                <w:sz w:val="20"/>
                <w:highlight w:val="yellow"/>
              </w:rPr>
            </w:pPr>
            <w:r w:rsidRPr="0043335C">
              <w:rPr>
                <w:rFonts w:ascii="Arial" w:hAnsi="Arial"/>
                <w:sz w:val="20"/>
              </w:rPr>
              <w:t>HHHFNC flow rate</w:t>
            </w:r>
          </w:p>
        </w:tc>
        <w:tc>
          <w:tcPr>
            <w:tcW w:w="2370" w:type="dxa"/>
            <w:tcBorders>
              <w:bottom w:val="single" w:sz="4" w:space="0" w:color="auto"/>
            </w:tcBorders>
          </w:tcPr>
          <w:p w14:paraId="5E601372" w14:textId="77777777" w:rsidR="0041779C" w:rsidRPr="005A3DB8" w:rsidRDefault="0041779C" w:rsidP="0041779C">
            <w:pPr>
              <w:pStyle w:val="Tableheader"/>
              <w:rPr>
                <w:rFonts w:ascii="Arial" w:hAnsi="Arial"/>
                <w:sz w:val="20"/>
                <w:highlight w:val="yellow"/>
              </w:rPr>
            </w:pPr>
            <w:r w:rsidRPr="0043335C">
              <w:rPr>
                <w:rFonts w:ascii="Arial" w:hAnsi="Arial"/>
                <w:sz w:val="20"/>
              </w:rPr>
              <w:t>Arm (number of preterm infants)</w:t>
            </w:r>
          </w:p>
        </w:tc>
        <w:tc>
          <w:tcPr>
            <w:tcW w:w="1814" w:type="dxa"/>
            <w:tcBorders>
              <w:bottom w:val="single" w:sz="4" w:space="0" w:color="auto"/>
            </w:tcBorders>
            <w:shd w:val="clear" w:color="auto" w:fill="auto"/>
          </w:tcPr>
          <w:p w14:paraId="26D6F3C7" w14:textId="77777777" w:rsidR="0041779C" w:rsidRPr="005A3DB8" w:rsidRDefault="0041779C" w:rsidP="0041779C">
            <w:pPr>
              <w:pStyle w:val="Tableheader"/>
              <w:rPr>
                <w:rFonts w:ascii="Arial" w:hAnsi="Arial"/>
                <w:sz w:val="20"/>
                <w:highlight w:val="yellow"/>
              </w:rPr>
            </w:pPr>
            <w:r w:rsidRPr="0043335C">
              <w:rPr>
                <w:rFonts w:ascii="Arial" w:hAnsi="Arial"/>
                <w:sz w:val="20"/>
              </w:rPr>
              <w:t xml:space="preserve">Eligibility criteria </w:t>
            </w:r>
          </w:p>
        </w:tc>
        <w:tc>
          <w:tcPr>
            <w:tcW w:w="1687" w:type="dxa"/>
            <w:tcBorders>
              <w:bottom w:val="single" w:sz="4" w:space="0" w:color="auto"/>
            </w:tcBorders>
            <w:shd w:val="clear" w:color="auto" w:fill="auto"/>
          </w:tcPr>
          <w:p w14:paraId="1F52DA55" w14:textId="77777777" w:rsidR="0041779C" w:rsidRPr="005A3DB8" w:rsidRDefault="0041779C" w:rsidP="0041779C">
            <w:pPr>
              <w:pStyle w:val="Tableheader"/>
              <w:rPr>
                <w:rFonts w:ascii="Arial" w:hAnsi="Arial"/>
                <w:sz w:val="20"/>
                <w:highlight w:val="yellow"/>
              </w:rPr>
            </w:pPr>
            <w:r w:rsidRPr="0043335C">
              <w:rPr>
                <w:rFonts w:ascii="Arial" w:hAnsi="Arial"/>
                <w:sz w:val="20"/>
              </w:rPr>
              <w:t>GA, mean (SD), weeks</w:t>
            </w:r>
          </w:p>
        </w:tc>
        <w:tc>
          <w:tcPr>
            <w:tcW w:w="1834" w:type="dxa"/>
            <w:tcBorders>
              <w:bottom w:val="single" w:sz="4" w:space="0" w:color="auto"/>
            </w:tcBorders>
            <w:shd w:val="clear" w:color="auto" w:fill="auto"/>
          </w:tcPr>
          <w:p w14:paraId="488EBBD4" w14:textId="77777777" w:rsidR="0041779C" w:rsidRPr="0043335C" w:rsidRDefault="0041779C" w:rsidP="0041779C">
            <w:pPr>
              <w:pStyle w:val="Tableheader"/>
              <w:rPr>
                <w:rFonts w:ascii="Arial" w:hAnsi="Arial"/>
                <w:sz w:val="20"/>
              </w:rPr>
            </w:pPr>
            <w:r w:rsidRPr="0043335C">
              <w:rPr>
                <w:rFonts w:ascii="Arial" w:hAnsi="Arial"/>
                <w:sz w:val="20"/>
              </w:rPr>
              <w:t xml:space="preserve">Birth weight, mean (SD) g </w:t>
            </w:r>
          </w:p>
        </w:tc>
      </w:tr>
      <w:tr w:rsidR="0041779C" w:rsidRPr="005A3DB8" w14:paraId="0DE32465" w14:textId="77777777" w:rsidTr="0041779C">
        <w:trPr>
          <w:cantSplit/>
          <w:trHeight w:val="632"/>
        </w:trPr>
        <w:tc>
          <w:tcPr>
            <w:tcW w:w="2059" w:type="dxa"/>
            <w:tcBorders>
              <w:top w:val="single" w:sz="4" w:space="0" w:color="auto"/>
              <w:bottom w:val="single" w:sz="4" w:space="0" w:color="auto"/>
            </w:tcBorders>
          </w:tcPr>
          <w:p w14:paraId="7A18D825" w14:textId="350336CF" w:rsidR="0041779C" w:rsidRPr="005A3DB8" w:rsidRDefault="0041779C" w:rsidP="00FA7C79">
            <w:pPr>
              <w:pStyle w:val="Tabletextleft"/>
              <w:rPr>
                <w:rFonts w:ascii="Arial" w:hAnsi="Arial"/>
                <w:sz w:val="20"/>
                <w:szCs w:val="20"/>
                <w:highlight w:val="yellow"/>
              </w:rPr>
            </w:pPr>
            <w:r w:rsidRPr="0043335C">
              <w:rPr>
                <w:rFonts w:ascii="Arial" w:hAnsi="Arial"/>
                <w:sz w:val="20"/>
                <w:szCs w:val="20"/>
              </w:rPr>
              <w:t>Nair and Karna 2005</w:t>
            </w:r>
            <w:r w:rsidRPr="0043335C">
              <w:rPr>
                <w:rFonts w:ascii="Arial" w:hAnsi="Arial"/>
                <w:sz w:val="20"/>
                <w:szCs w:val="20"/>
              </w:rPr>
              <w:fldChar w:fldCharType="begin"/>
            </w:r>
            <w:r w:rsidR="00FA7C79">
              <w:rPr>
                <w:rFonts w:ascii="Arial" w:hAnsi="Arial"/>
                <w:sz w:val="20"/>
                <w:szCs w:val="20"/>
              </w:rPr>
              <w:instrText xml:space="preserve"> ADDIN EN.CITE &lt;EndNote&gt;&lt;Cite&gt;&lt;Author&gt;Nair&lt;/Author&gt;&lt;Year&gt;2005&lt;/Year&gt;&lt;RecNum&gt;632&lt;/RecNum&gt;&lt;DisplayText&gt;(31)&lt;/DisplayText&gt;&lt;record&gt;&lt;rec-number&gt;632&lt;/rec-number&gt;&lt;foreign-keys&gt;&lt;key app="EN" db-id="pd92zap0v0aswfeves659zdtrrrwdzzarvrz" timestamp="1503504079"&gt;632&lt;/key&gt;&lt;/foreign-keys&gt;&lt;ref-type name="Journal Article"&gt;17&lt;/ref-type&gt;&lt;contributors&gt;&lt;authors&gt;&lt;author&gt;Nair, G.&lt;/author&gt;&lt;author&gt;Karna, P.&lt;/author&gt;&lt;/authors&gt;&lt;/contributors&gt;&lt;titles&gt;&lt;title&gt;Comparison of the effects of vapotherm and nasal CPAP in respiratory distress in preterm infants&lt;/title&gt;&lt;secondary-title&gt;Pediatric Academic Societies Meeting&lt;/secondary-title&gt;&lt;/titles&gt;&lt;periodical&gt;&lt;full-title&gt;Pediatric Academic Societies Meeting&lt;/full-title&gt;&lt;abbr-1&gt;PAS&lt;/abbr-1&gt;&lt;/periodical&gt;&lt;pages&gt;2054&lt;/pages&gt;&lt;volume&gt;57&lt;/volume&gt;&lt;keywords&gt;&lt;keyword&gt;Hs-neonatal: sr-neonatal: hs-handsrch&lt;/keyword&gt;&lt;/keywords&gt;&lt;dates&gt;&lt;year&gt;2005&lt;/year&gt;&lt;/dates&gt;&lt;accession-num&gt;CN-00764361&lt;/accession-num&gt;&lt;urls&gt;&lt;related-urls&gt;&lt;url&gt;&lt;style face="underline" font="default" size="100%"&gt;http://onlinelibrary.wiley.com/o/cochrane/clcentral/articles/361/CN-00764361/frame.html&lt;/style&gt;&lt;/url&gt;&lt;/related-urls&gt;&lt;/urls&gt;&lt;research-notes&gt;Pediatric Academic Societies Annual Meeting; 2005 May 14-17; Washington DC, United States&lt;/research-notes&gt;&lt;/record&gt;&lt;/Cite&gt;&lt;/EndNote&gt;</w:instrText>
            </w:r>
            <w:r w:rsidRPr="0043335C">
              <w:rPr>
                <w:rFonts w:ascii="Arial" w:hAnsi="Arial"/>
                <w:sz w:val="20"/>
                <w:szCs w:val="20"/>
              </w:rPr>
              <w:fldChar w:fldCharType="separate"/>
            </w:r>
            <w:r w:rsidR="00FA7C79">
              <w:rPr>
                <w:rFonts w:ascii="Arial" w:hAnsi="Arial"/>
                <w:noProof/>
                <w:sz w:val="20"/>
                <w:szCs w:val="20"/>
              </w:rPr>
              <w:t>(31)</w:t>
            </w:r>
            <w:r w:rsidRPr="0043335C">
              <w:rPr>
                <w:rFonts w:ascii="Arial" w:hAnsi="Arial"/>
                <w:sz w:val="20"/>
                <w:szCs w:val="20"/>
              </w:rPr>
              <w:fldChar w:fldCharType="end"/>
            </w:r>
            <w:r w:rsidRPr="0043335C">
              <w:rPr>
                <w:rFonts w:ascii="Arial" w:hAnsi="Arial"/>
                <w:sz w:val="20"/>
                <w:szCs w:val="20"/>
              </w:rPr>
              <w:t xml:space="preserve"> </w:t>
            </w:r>
          </w:p>
        </w:tc>
        <w:tc>
          <w:tcPr>
            <w:tcW w:w="2756" w:type="dxa"/>
            <w:tcBorders>
              <w:top w:val="single" w:sz="4" w:space="0" w:color="auto"/>
              <w:bottom w:val="single" w:sz="4" w:space="0" w:color="auto"/>
            </w:tcBorders>
          </w:tcPr>
          <w:p w14:paraId="26290452"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Single Centre: United States</w:t>
            </w:r>
          </w:p>
        </w:tc>
        <w:tc>
          <w:tcPr>
            <w:tcW w:w="1428" w:type="dxa"/>
            <w:tcBorders>
              <w:top w:val="single" w:sz="4" w:space="0" w:color="auto"/>
              <w:bottom w:val="single" w:sz="4" w:space="0" w:color="auto"/>
            </w:tcBorders>
          </w:tcPr>
          <w:p w14:paraId="0E978174"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1.8 L/min</w:t>
            </w:r>
          </w:p>
        </w:tc>
        <w:tc>
          <w:tcPr>
            <w:tcW w:w="2370" w:type="dxa"/>
            <w:tcBorders>
              <w:top w:val="single" w:sz="4" w:space="0" w:color="auto"/>
              <w:bottom w:val="single" w:sz="4" w:space="0" w:color="auto"/>
            </w:tcBorders>
          </w:tcPr>
          <w:p w14:paraId="654DF370" w14:textId="77777777" w:rsidR="0041779C" w:rsidRPr="0043335C" w:rsidRDefault="0041779C" w:rsidP="0041779C">
            <w:pPr>
              <w:pStyle w:val="Tabletextleft"/>
              <w:keepNext w:val="0"/>
              <w:widowControl w:val="0"/>
              <w:rPr>
                <w:rFonts w:ascii="Arial" w:hAnsi="Arial"/>
                <w:sz w:val="20"/>
                <w:szCs w:val="20"/>
              </w:rPr>
            </w:pPr>
            <w:r w:rsidRPr="0043335C">
              <w:rPr>
                <w:rFonts w:ascii="Arial" w:hAnsi="Arial"/>
                <w:sz w:val="20"/>
                <w:szCs w:val="20"/>
              </w:rPr>
              <w:t>HHHNFC (n = 13) †</w:t>
            </w:r>
          </w:p>
          <w:p w14:paraId="7A8107A5"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NCPAP (n = 15) †</w:t>
            </w:r>
          </w:p>
        </w:tc>
        <w:tc>
          <w:tcPr>
            <w:tcW w:w="1814" w:type="dxa"/>
            <w:tcBorders>
              <w:top w:val="single" w:sz="4" w:space="0" w:color="auto"/>
              <w:bottom w:val="single" w:sz="4" w:space="0" w:color="auto"/>
            </w:tcBorders>
          </w:tcPr>
          <w:p w14:paraId="430F3DBA"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 xml:space="preserve">GA 27 to 34 weeks </w:t>
            </w:r>
          </w:p>
        </w:tc>
        <w:tc>
          <w:tcPr>
            <w:tcW w:w="1687" w:type="dxa"/>
            <w:tcBorders>
              <w:top w:val="single" w:sz="4" w:space="0" w:color="auto"/>
              <w:bottom w:val="single" w:sz="4" w:space="0" w:color="auto"/>
            </w:tcBorders>
          </w:tcPr>
          <w:p w14:paraId="3ABFDAEB" w14:textId="77777777" w:rsidR="0041779C" w:rsidRPr="0043335C" w:rsidRDefault="0041779C" w:rsidP="0041779C">
            <w:pPr>
              <w:pStyle w:val="Tablenumbersright"/>
              <w:rPr>
                <w:rFonts w:ascii="Arial" w:hAnsi="Arial" w:cs="Arial"/>
                <w:sz w:val="20"/>
              </w:rPr>
            </w:pPr>
            <w:r w:rsidRPr="0043335C">
              <w:rPr>
                <w:rFonts w:ascii="Arial" w:hAnsi="Arial" w:cs="Arial"/>
                <w:sz w:val="20"/>
              </w:rPr>
              <w:t>32 (0.5)</w:t>
            </w:r>
          </w:p>
          <w:p w14:paraId="6D3E34BF"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31 (0.5)</w:t>
            </w:r>
          </w:p>
        </w:tc>
        <w:tc>
          <w:tcPr>
            <w:tcW w:w="1834" w:type="dxa"/>
            <w:tcBorders>
              <w:top w:val="single" w:sz="4" w:space="0" w:color="auto"/>
            </w:tcBorders>
          </w:tcPr>
          <w:p w14:paraId="067A7941" w14:textId="77777777" w:rsidR="0041779C" w:rsidRPr="0043335C" w:rsidRDefault="0041779C" w:rsidP="0041779C">
            <w:pPr>
              <w:pStyle w:val="Tablenumbersright"/>
              <w:rPr>
                <w:rFonts w:ascii="Arial" w:hAnsi="Arial" w:cs="Arial"/>
                <w:sz w:val="20"/>
              </w:rPr>
            </w:pPr>
            <w:r w:rsidRPr="0043335C">
              <w:rPr>
                <w:rFonts w:ascii="Arial" w:hAnsi="Arial" w:cs="Arial"/>
                <w:sz w:val="20"/>
              </w:rPr>
              <w:t>1675 (139)</w:t>
            </w:r>
          </w:p>
          <w:p w14:paraId="238A5B74" w14:textId="77777777" w:rsidR="0041779C" w:rsidRPr="0043335C" w:rsidRDefault="0041779C" w:rsidP="0041779C">
            <w:pPr>
              <w:pStyle w:val="Tablenumbersright"/>
              <w:rPr>
                <w:rFonts w:ascii="Arial" w:hAnsi="Arial" w:cs="Arial"/>
                <w:sz w:val="20"/>
              </w:rPr>
            </w:pPr>
            <w:r w:rsidRPr="0043335C">
              <w:rPr>
                <w:rFonts w:ascii="Arial" w:hAnsi="Arial" w:cs="Arial"/>
                <w:sz w:val="20"/>
              </w:rPr>
              <w:t>1493 (64)</w:t>
            </w:r>
          </w:p>
        </w:tc>
      </w:tr>
      <w:tr w:rsidR="0041779C" w:rsidRPr="005A3DB8" w14:paraId="46668724" w14:textId="77777777" w:rsidTr="0041779C">
        <w:trPr>
          <w:cantSplit/>
          <w:trHeight w:val="632"/>
        </w:trPr>
        <w:tc>
          <w:tcPr>
            <w:tcW w:w="2059" w:type="dxa"/>
            <w:tcBorders>
              <w:top w:val="single" w:sz="4" w:space="0" w:color="auto"/>
              <w:bottom w:val="single" w:sz="4" w:space="0" w:color="auto"/>
            </w:tcBorders>
          </w:tcPr>
          <w:p w14:paraId="5DF7F375" w14:textId="49A9F998" w:rsidR="0041779C" w:rsidRPr="005A3DB8" w:rsidRDefault="0041779C" w:rsidP="00FA7C79">
            <w:pPr>
              <w:pStyle w:val="Tabletextleft"/>
              <w:rPr>
                <w:rFonts w:ascii="Arial" w:hAnsi="Arial"/>
                <w:sz w:val="20"/>
                <w:szCs w:val="20"/>
                <w:highlight w:val="yellow"/>
              </w:rPr>
            </w:pPr>
            <w:proofErr w:type="spellStart"/>
            <w:r w:rsidRPr="0043335C">
              <w:rPr>
                <w:rFonts w:ascii="Arial" w:hAnsi="Arial"/>
                <w:sz w:val="20"/>
                <w:szCs w:val="20"/>
              </w:rPr>
              <w:t>Iranpour</w:t>
            </w:r>
            <w:proofErr w:type="spellEnd"/>
            <w:r w:rsidRPr="0043335C">
              <w:rPr>
                <w:rFonts w:ascii="Arial" w:hAnsi="Arial"/>
                <w:sz w:val="20"/>
                <w:szCs w:val="20"/>
              </w:rPr>
              <w:t xml:space="preserve"> et al 2011</w:t>
            </w:r>
            <w:r w:rsidRPr="0043335C">
              <w:rPr>
                <w:rFonts w:ascii="Arial" w:hAnsi="Arial"/>
                <w:sz w:val="20"/>
                <w:szCs w:val="20"/>
              </w:rPr>
              <w:fldChar w:fldCharType="begin">
                <w:fldData xml:space="preserve">PEVuZE5vdGU+PENpdGU+PEF1dGhvcj5JcmFucG91cjwvQXV0aG9yPjxZZWFyPjIwMTE8L1llYXI+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=
</w:fldData>
              </w:fldChar>
            </w:r>
            <w:r w:rsidR="00FA7C79">
              <w:rPr>
                <w:rFonts w:ascii="Arial" w:hAnsi="Arial"/>
                <w:sz w:val="20"/>
                <w:szCs w:val="20"/>
              </w:rPr>
              <w:instrText xml:space="preserve"> ADDIN EN.CITE </w:instrText>
            </w:r>
            <w:r w:rsidR="00FA7C79">
              <w:rPr>
                <w:rFonts w:ascii="Arial" w:hAnsi="Arial"/>
                <w:sz w:val="20"/>
                <w:szCs w:val="20"/>
              </w:rPr>
              <w:fldChar w:fldCharType="begin">
                <w:fldData xml:space="preserve">PEVuZE5vdGU+PENpdGU+PEF1dGhvcj5JcmFucG91cjwvQXV0aG9yPjxZZWFyPjIwMTE8L1llYXI+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=
</w:fldData>
              </w:fldChar>
            </w:r>
            <w:r w:rsidR="00FA7C79">
              <w:rPr>
                <w:rFonts w:ascii="Arial" w:hAnsi="Arial"/>
                <w:sz w:val="20"/>
                <w:szCs w:val="20"/>
              </w:rPr>
              <w:instrText xml:space="preserve"> ADDIN EN.CITE.DATA </w:instrText>
            </w:r>
            <w:r w:rsidR="00FA7C79">
              <w:rPr>
                <w:rFonts w:ascii="Arial" w:hAnsi="Arial"/>
                <w:sz w:val="20"/>
                <w:szCs w:val="20"/>
              </w:rPr>
            </w:r>
            <w:r w:rsidR="00FA7C79">
              <w:rPr>
                <w:rFonts w:ascii="Arial" w:hAnsi="Arial"/>
                <w:sz w:val="20"/>
                <w:szCs w:val="20"/>
              </w:rPr>
              <w:fldChar w:fldCharType="end"/>
            </w:r>
            <w:r w:rsidRPr="0043335C">
              <w:rPr>
                <w:rFonts w:ascii="Arial" w:hAnsi="Arial"/>
                <w:sz w:val="20"/>
                <w:szCs w:val="20"/>
              </w:rPr>
            </w:r>
            <w:r w:rsidRPr="0043335C">
              <w:rPr>
                <w:rFonts w:ascii="Arial" w:hAnsi="Arial"/>
                <w:sz w:val="20"/>
                <w:szCs w:val="20"/>
              </w:rPr>
              <w:fldChar w:fldCharType="separate"/>
            </w:r>
            <w:r w:rsidR="00FA7C79">
              <w:rPr>
                <w:rFonts w:ascii="Arial" w:hAnsi="Arial"/>
                <w:noProof/>
                <w:sz w:val="20"/>
                <w:szCs w:val="20"/>
              </w:rPr>
              <w:t>(19)</w:t>
            </w:r>
            <w:r w:rsidRPr="0043335C">
              <w:rPr>
                <w:rFonts w:ascii="Arial" w:hAnsi="Arial"/>
                <w:sz w:val="20"/>
                <w:szCs w:val="20"/>
              </w:rPr>
              <w:fldChar w:fldCharType="end"/>
            </w:r>
          </w:p>
        </w:tc>
        <w:tc>
          <w:tcPr>
            <w:tcW w:w="2756" w:type="dxa"/>
            <w:tcBorders>
              <w:top w:val="single" w:sz="4" w:space="0" w:color="auto"/>
              <w:bottom w:val="single" w:sz="4" w:space="0" w:color="auto"/>
            </w:tcBorders>
          </w:tcPr>
          <w:p w14:paraId="0C43B543"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Single centre: Iran</w:t>
            </w:r>
          </w:p>
        </w:tc>
        <w:tc>
          <w:tcPr>
            <w:tcW w:w="1428" w:type="dxa"/>
            <w:tcBorders>
              <w:top w:val="single" w:sz="4" w:space="0" w:color="auto"/>
              <w:bottom w:val="single" w:sz="4" w:space="0" w:color="auto"/>
            </w:tcBorders>
          </w:tcPr>
          <w:p w14:paraId="1C8D7215"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1.5 L/min to 3 L/min</w:t>
            </w:r>
          </w:p>
        </w:tc>
        <w:tc>
          <w:tcPr>
            <w:tcW w:w="2370" w:type="dxa"/>
            <w:tcBorders>
              <w:top w:val="single" w:sz="4" w:space="0" w:color="auto"/>
              <w:bottom w:val="single" w:sz="4" w:space="0" w:color="auto"/>
            </w:tcBorders>
          </w:tcPr>
          <w:p w14:paraId="795E3F94" w14:textId="77777777" w:rsidR="0041779C" w:rsidRPr="0043335C" w:rsidRDefault="0041779C" w:rsidP="0041779C">
            <w:pPr>
              <w:pStyle w:val="Tabletextleft"/>
              <w:rPr>
                <w:rFonts w:ascii="Arial" w:hAnsi="Arial"/>
                <w:sz w:val="20"/>
                <w:szCs w:val="20"/>
              </w:rPr>
            </w:pPr>
            <w:r w:rsidRPr="0043335C">
              <w:rPr>
                <w:rFonts w:ascii="Arial" w:hAnsi="Arial"/>
                <w:sz w:val="20"/>
                <w:szCs w:val="20"/>
              </w:rPr>
              <w:t>HHHFNC (n = 35)</w:t>
            </w:r>
          </w:p>
          <w:p w14:paraId="2FBA1A8F"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NCPAP (n = 35)</w:t>
            </w:r>
          </w:p>
        </w:tc>
        <w:tc>
          <w:tcPr>
            <w:tcW w:w="1814" w:type="dxa"/>
            <w:tcBorders>
              <w:top w:val="single" w:sz="4" w:space="0" w:color="auto"/>
              <w:bottom w:val="single" w:sz="4" w:space="0" w:color="auto"/>
            </w:tcBorders>
          </w:tcPr>
          <w:p w14:paraId="1199BB4A"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GA 30 to 35 weeks</w:t>
            </w:r>
          </w:p>
        </w:tc>
        <w:tc>
          <w:tcPr>
            <w:tcW w:w="1687" w:type="dxa"/>
            <w:tcBorders>
              <w:top w:val="single" w:sz="4" w:space="0" w:color="auto"/>
              <w:bottom w:val="single" w:sz="4" w:space="0" w:color="auto"/>
            </w:tcBorders>
          </w:tcPr>
          <w:p w14:paraId="51B2C978" w14:textId="77777777" w:rsidR="0041779C" w:rsidRPr="0043335C" w:rsidRDefault="0041779C" w:rsidP="0041779C">
            <w:pPr>
              <w:pStyle w:val="Tablenumbersright"/>
              <w:rPr>
                <w:rFonts w:ascii="Arial" w:hAnsi="Arial" w:cs="Arial"/>
                <w:sz w:val="20"/>
              </w:rPr>
            </w:pPr>
            <w:r w:rsidRPr="0043335C">
              <w:rPr>
                <w:rFonts w:ascii="Arial" w:hAnsi="Arial" w:cs="Arial"/>
                <w:sz w:val="20"/>
              </w:rPr>
              <w:t>32.3 (1.6)</w:t>
            </w:r>
          </w:p>
          <w:p w14:paraId="52E7D44A"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33.0 (1.9)</w:t>
            </w:r>
          </w:p>
        </w:tc>
        <w:tc>
          <w:tcPr>
            <w:tcW w:w="1834" w:type="dxa"/>
            <w:tcBorders>
              <w:top w:val="single" w:sz="4" w:space="0" w:color="auto"/>
            </w:tcBorders>
          </w:tcPr>
          <w:p w14:paraId="22C7F09A" w14:textId="77777777" w:rsidR="0041779C" w:rsidRPr="0043335C" w:rsidRDefault="0041779C" w:rsidP="0041779C">
            <w:pPr>
              <w:pStyle w:val="Tablenumbersright"/>
              <w:rPr>
                <w:rFonts w:ascii="Arial" w:hAnsi="Arial" w:cs="Arial"/>
                <w:sz w:val="20"/>
              </w:rPr>
            </w:pPr>
            <w:r w:rsidRPr="0043335C">
              <w:rPr>
                <w:rFonts w:ascii="Arial" w:hAnsi="Arial" w:cs="Arial"/>
                <w:sz w:val="20"/>
              </w:rPr>
              <w:t>1824 (410)</w:t>
            </w:r>
          </w:p>
          <w:p w14:paraId="6B6615FD" w14:textId="77777777" w:rsidR="0041779C" w:rsidRPr="0043335C" w:rsidRDefault="0041779C" w:rsidP="0041779C">
            <w:pPr>
              <w:pStyle w:val="Tablenumbersright"/>
              <w:rPr>
                <w:rFonts w:ascii="Arial" w:hAnsi="Arial" w:cs="Arial"/>
                <w:sz w:val="20"/>
              </w:rPr>
            </w:pPr>
            <w:r w:rsidRPr="0043335C">
              <w:rPr>
                <w:rFonts w:ascii="Arial" w:hAnsi="Arial" w:cs="Arial"/>
                <w:sz w:val="20"/>
              </w:rPr>
              <w:t>2021 (498)</w:t>
            </w:r>
          </w:p>
        </w:tc>
      </w:tr>
      <w:tr w:rsidR="0041779C" w:rsidRPr="005A3DB8" w14:paraId="3C9FE1E4" w14:textId="77777777" w:rsidTr="0041779C">
        <w:trPr>
          <w:cantSplit/>
          <w:trHeight w:val="350"/>
        </w:trPr>
        <w:tc>
          <w:tcPr>
            <w:tcW w:w="2059" w:type="dxa"/>
          </w:tcPr>
          <w:p w14:paraId="665B5036" w14:textId="2AAAD152" w:rsidR="0041779C" w:rsidRPr="005A3DB8" w:rsidRDefault="0041779C" w:rsidP="00FA7C79">
            <w:pPr>
              <w:pStyle w:val="Tabletextleft"/>
              <w:rPr>
                <w:rFonts w:ascii="Arial" w:hAnsi="Arial"/>
                <w:sz w:val="20"/>
                <w:szCs w:val="20"/>
                <w:highlight w:val="yellow"/>
              </w:rPr>
            </w:pPr>
            <w:r w:rsidRPr="0043335C">
              <w:rPr>
                <w:rFonts w:ascii="Arial" w:hAnsi="Arial"/>
                <w:sz w:val="20"/>
                <w:szCs w:val="20"/>
              </w:rPr>
              <w:t>Yoder et al 2013</w:t>
            </w:r>
            <w:r w:rsidRPr="0043335C">
              <w:rPr>
                <w:rFonts w:ascii="Arial" w:hAnsi="Arial"/>
                <w:sz w:val="20"/>
                <w:szCs w:val="20"/>
              </w:rPr>
              <w:fldChar w:fldCharType="begin">
                <w:fldData xml:space="preserve">PEVuZE5vdGU+PENpdGU+PEF1dGhvcj5Zb2RlcjwvQXV0aG9yPjxZZWFyPjIwMTM8L1llYXI+PFJl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5lMTQ4Mi05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FA7C79">
              <w:rPr>
                <w:rFonts w:ascii="Arial" w:hAnsi="Arial"/>
                <w:sz w:val="20"/>
                <w:szCs w:val="20"/>
              </w:rPr>
              <w:instrText xml:space="preserve"> ADDIN EN.CITE </w:instrText>
            </w:r>
            <w:r w:rsidR="00FA7C79">
              <w:rPr>
                <w:rFonts w:ascii="Arial" w:hAnsi="Arial"/>
                <w:sz w:val="20"/>
                <w:szCs w:val="20"/>
              </w:rPr>
              <w:fldChar w:fldCharType="begin">
                <w:fldData xml:space="preserve">PEVuZE5vdGU+PENpdGU+PEF1dGhvcj5Zb2RlcjwvQXV0aG9yPjxZZWFyPjIwMTM8L1llYXI+PFJl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5lMTQ4Mi05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FA7C79">
              <w:rPr>
                <w:rFonts w:ascii="Arial" w:hAnsi="Arial"/>
                <w:sz w:val="20"/>
                <w:szCs w:val="20"/>
              </w:rPr>
              <w:instrText xml:space="preserve"> ADDIN EN.CITE.DATA </w:instrText>
            </w:r>
            <w:r w:rsidR="00FA7C79">
              <w:rPr>
                <w:rFonts w:ascii="Arial" w:hAnsi="Arial"/>
                <w:sz w:val="20"/>
                <w:szCs w:val="20"/>
              </w:rPr>
            </w:r>
            <w:r w:rsidR="00FA7C79">
              <w:rPr>
                <w:rFonts w:ascii="Arial" w:hAnsi="Arial"/>
                <w:sz w:val="20"/>
                <w:szCs w:val="20"/>
              </w:rPr>
              <w:fldChar w:fldCharType="end"/>
            </w:r>
            <w:r w:rsidRPr="0043335C">
              <w:rPr>
                <w:rFonts w:ascii="Arial" w:hAnsi="Arial"/>
                <w:sz w:val="20"/>
                <w:szCs w:val="20"/>
              </w:rPr>
            </w:r>
            <w:r w:rsidRPr="0043335C">
              <w:rPr>
                <w:rFonts w:ascii="Arial" w:hAnsi="Arial"/>
                <w:sz w:val="20"/>
                <w:szCs w:val="20"/>
              </w:rPr>
              <w:fldChar w:fldCharType="separate"/>
            </w:r>
            <w:r w:rsidR="00FA7C79">
              <w:rPr>
                <w:rFonts w:ascii="Arial" w:hAnsi="Arial"/>
                <w:noProof/>
                <w:sz w:val="20"/>
                <w:szCs w:val="20"/>
              </w:rPr>
              <w:t>(37)</w:t>
            </w:r>
            <w:r w:rsidRPr="0043335C">
              <w:rPr>
                <w:rFonts w:ascii="Arial" w:hAnsi="Arial"/>
                <w:sz w:val="20"/>
                <w:szCs w:val="20"/>
              </w:rPr>
              <w:fldChar w:fldCharType="end"/>
            </w:r>
            <w:r w:rsidRPr="0043335C">
              <w:rPr>
                <w:rFonts w:ascii="Arial" w:hAnsi="Arial"/>
                <w:sz w:val="20"/>
                <w:szCs w:val="20"/>
              </w:rPr>
              <w:t xml:space="preserve"> </w:t>
            </w:r>
          </w:p>
        </w:tc>
        <w:tc>
          <w:tcPr>
            <w:tcW w:w="2756" w:type="dxa"/>
          </w:tcPr>
          <w:p w14:paraId="5821032E"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Multicentre: United States</w:t>
            </w:r>
          </w:p>
        </w:tc>
        <w:tc>
          <w:tcPr>
            <w:tcW w:w="1428" w:type="dxa"/>
          </w:tcPr>
          <w:p w14:paraId="0583D435"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3 L/min to 8 L/min</w:t>
            </w:r>
          </w:p>
        </w:tc>
        <w:tc>
          <w:tcPr>
            <w:tcW w:w="2370" w:type="dxa"/>
            <w:tcBorders>
              <w:bottom w:val="nil"/>
            </w:tcBorders>
          </w:tcPr>
          <w:p w14:paraId="2D709639" w14:textId="77777777" w:rsidR="0041779C" w:rsidRPr="0043335C" w:rsidRDefault="0041779C" w:rsidP="0041779C">
            <w:pPr>
              <w:pStyle w:val="Tabletextleft"/>
              <w:rPr>
                <w:rFonts w:ascii="Arial" w:hAnsi="Arial"/>
                <w:sz w:val="20"/>
                <w:szCs w:val="20"/>
              </w:rPr>
            </w:pPr>
            <w:r w:rsidRPr="0043335C">
              <w:rPr>
                <w:rFonts w:ascii="Arial" w:hAnsi="Arial"/>
                <w:sz w:val="20"/>
                <w:szCs w:val="20"/>
              </w:rPr>
              <w:t>HHHNFC (n = 58)</w:t>
            </w:r>
          </w:p>
          <w:p w14:paraId="533FDF8C"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NCPAP (n = 67)</w:t>
            </w:r>
          </w:p>
        </w:tc>
        <w:tc>
          <w:tcPr>
            <w:tcW w:w="1814" w:type="dxa"/>
            <w:tcBorders>
              <w:bottom w:val="nil"/>
            </w:tcBorders>
          </w:tcPr>
          <w:p w14:paraId="546FEBB4"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No limitation on GA §</w:t>
            </w:r>
          </w:p>
        </w:tc>
        <w:tc>
          <w:tcPr>
            <w:tcW w:w="1687" w:type="dxa"/>
            <w:tcBorders>
              <w:bottom w:val="nil"/>
            </w:tcBorders>
          </w:tcPr>
          <w:p w14:paraId="64B23D2B" w14:textId="77777777" w:rsidR="0041779C" w:rsidRPr="0043335C" w:rsidRDefault="0041779C" w:rsidP="0041779C">
            <w:pPr>
              <w:pStyle w:val="Tablenumbersright"/>
              <w:rPr>
                <w:rFonts w:ascii="Arial" w:hAnsi="Arial" w:cs="Arial"/>
                <w:sz w:val="20"/>
              </w:rPr>
            </w:pPr>
            <w:r w:rsidRPr="0043335C">
              <w:rPr>
                <w:rFonts w:ascii="Arial" w:hAnsi="Arial" w:cs="Arial"/>
                <w:sz w:val="20"/>
              </w:rPr>
              <w:t>NR §</w:t>
            </w:r>
          </w:p>
          <w:p w14:paraId="24E1803A"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NR §</w:t>
            </w:r>
          </w:p>
        </w:tc>
        <w:tc>
          <w:tcPr>
            <w:tcW w:w="1834" w:type="dxa"/>
            <w:tcBorders>
              <w:bottom w:val="nil"/>
            </w:tcBorders>
          </w:tcPr>
          <w:p w14:paraId="7A00F03B" w14:textId="77777777" w:rsidR="0041779C" w:rsidRPr="0043335C" w:rsidRDefault="0041779C" w:rsidP="0041779C">
            <w:pPr>
              <w:pStyle w:val="Tablenumbersright"/>
              <w:rPr>
                <w:rFonts w:ascii="Arial" w:hAnsi="Arial" w:cs="Arial"/>
                <w:sz w:val="20"/>
              </w:rPr>
            </w:pPr>
            <w:r w:rsidRPr="0043335C">
              <w:rPr>
                <w:rFonts w:ascii="Arial" w:hAnsi="Arial" w:cs="Arial"/>
                <w:sz w:val="20"/>
              </w:rPr>
              <w:t>NR §</w:t>
            </w:r>
          </w:p>
          <w:p w14:paraId="110D0C5C" w14:textId="77777777" w:rsidR="0041779C" w:rsidRPr="0043335C" w:rsidRDefault="0041779C" w:rsidP="0041779C">
            <w:pPr>
              <w:pStyle w:val="Tablenumbersright"/>
              <w:rPr>
                <w:rFonts w:ascii="Arial" w:hAnsi="Arial" w:cs="Arial"/>
                <w:sz w:val="20"/>
              </w:rPr>
            </w:pPr>
            <w:r w:rsidRPr="0043335C">
              <w:rPr>
                <w:rFonts w:ascii="Arial" w:hAnsi="Arial" w:cs="Arial"/>
                <w:sz w:val="20"/>
              </w:rPr>
              <w:t>NR §</w:t>
            </w:r>
          </w:p>
        </w:tc>
      </w:tr>
      <w:tr w:rsidR="0041779C" w:rsidRPr="005A3DB8" w14:paraId="0C9EAAF0" w14:textId="77777777" w:rsidTr="0041779C">
        <w:trPr>
          <w:cantSplit/>
          <w:trHeight w:val="350"/>
        </w:trPr>
        <w:tc>
          <w:tcPr>
            <w:tcW w:w="2059" w:type="dxa"/>
          </w:tcPr>
          <w:p w14:paraId="5CA9B1B5" w14:textId="7B7770C6" w:rsidR="0041779C" w:rsidRPr="005A3DB8" w:rsidRDefault="0041779C" w:rsidP="00FA7C79">
            <w:pPr>
              <w:pStyle w:val="Tabletextleft"/>
              <w:rPr>
                <w:rFonts w:ascii="Arial" w:hAnsi="Arial"/>
                <w:sz w:val="20"/>
                <w:szCs w:val="20"/>
                <w:highlight w:val="yellow"/>
              </w:rPr>
            </w:pPr>
            <w:r w:rsidRPr="0043335C">
              <w:rPr>
                <w:rFonts w:ascii="Arial" w:hAnsi="Arial"/>
                <w:sz w:val="20"/>
                <w:szCs w:val="20"/>
              </w:rPr>
              <w:t>Klingenberg et al 2014</w:t>
            </w:r>
            <w:r w:rsidRPr="0043335C">
              <w:rPr>
                <w:rFonts w:ascii="Arial" w:hAnsi="Arial"/>
                <w:sz w:val="20"/>
                <w:szCs w:val="20"/>
              </w:rPr>
              <w:fldChar w:fldCharType="begin">
                <w:fldData xml:space="preserve">PEVuZE5vdGU+PENpdGU+PEF1dGhvcj5LbGluZ2VuYmVyZzwvQXV0aG9yPjxZZWFyPjIwMTQ8L1ll
YXI+PFJlY051bT4zODwvUmVjTnVtPjxEaXNwbGF5VGV4dD4oMjM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FA7C79">
              <w:rPr>
                <w:rFonts w:ascii="Arial" w:hAnsi="Arial"/>
                <w:sz w:val="20"/>
                <w:szCs w:val="20"/>
              </w:rPr>
              <w:instrText xml:space="preserve"> ADDIN EN.CITE </w:instrText>
            </w:r>
            <w:r w:rsidR="00FA7C79">
              <w:rPr>
                <w:rFonts w:ascii="Arial" w:hAnsi="Arial"/>
                <w:sz w:val="20"/>
                <w:szCs w:val="20"/>
              </w:rPr>
              <w:fldChar w:fldCharType="begin">
                <w:fldData xml:space="preserve">PEVuZE5vdGU+PENpdGU+PEF1dGhvcj5LbGluZ2VuYmVyZzwvQXV0aG9yPjxZZWFyPjIwMTQ8L1ll
YXI+PFJlY051bT4zODwvUmVjTnVtPjxEaXNwbGF5VGV4dD4oMjM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FA7C79">
              <w:rPr>
                <w:rFonts w:ascii="Arial" w:hAnsi="Arial"/>
                <w:sz w:val="20"/>
                <w:szCs w:val="20"/>
              </w:rPr>
              <w:instrText xml:space="preserve"> ADDIN EN.CITE.DATA </w:instrText>
            </w:r>
            <w:r w:rsidR="00FA7C79">
              <w:rPr>
                <w:rFonts w:ascii="Arial" w:hAnsi="Arial"/>
                <w:sz w:val="20"/>
                <w:szCs w:val="20"/>
              </w:rPr>
            </w:r>
            <w:r w:rsidR="00FA7C79">
              <w:rPr>
                <w:rFonts w:ascii="Arial" w:hAnsi="Arial"/>
                <w:sz w:val="20"/>
                <w:szCs w:val="20"/>
              </w:rPr>
              <w:fldChar w:fldCharType="end"/>
            </w:r>
            <w:r w:rsidRPr="0043335C">
              <w:rPr>
                <w:rFonts w:ascii="Arial" w:hAnsi="Arial"/>
                <w:sz w:val="20"/>
                <w:szCs w:val="20"/>
              </w:rPr>
            </w:r>
            <w:r w:rsidRPr="0043335C">
              <w:rPr>
                <w:rFonts w:ascii="Arial" w:hAnsi="Arial"/>
                <w:sz w:val="20"/>
                <w:szCs w:val="20"/>
              </w:rPr>
              <w:fldChar w:fldCharType="separate"/>
            </w:r>
            <w:r w:rsidR="00FA7C79">
              <w:rPr>
                <w:rFonts w:ascii="Arial" w:hAnsi="Arial"/>
                <w:noProof/>
                <w:sz w:val="20"/>
                <w:szCs w:val="20"/>
              </w:rPr>
              <w:t>(23)</w:t>
            </w:r>
            <w:r w:rsidRPr="0043335C">
              <w:rPr>
                <w:rFonts w:ascii="Arial" w:hAnsi="Arial"/>
                <w:sz w:val="20"/>
                <w:szCs w:val="20"/>
              </w:rPr>
              <w:fldChar w:fldCharType="end"/>
            </w:r>
            <w:r w:rsidRPr="0043335C">
              <w:rPr>
                <w:rFonts w:ascii="Arial" w:hAnsi="Arial"/>
                <w:sz w:val="20"/>
                <w:szCs w:val="20"/>
              </w:rPr>
              <w:t xml:space="preserve"> </w:t>
            </w:r>
          </w:p>
        </w:tc>
        <w:tc>
          <w:tcPr>
            <w:tcW w:w="2756" w:type="dxa"/>
          </w:tcPr>
          <w:p w14:paraId="75134A56"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Single centre, cross over: Norway</w:t>
            </w:r>
          </w:p>
        </w:tc>
        <w:tc>
          <w:tcPr>
            <w:tcW w:w="1428" w:type="dxa"/>
          </w:tcPr>
          <w:p w14:paraId="0017C06E"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5 L/min to 6 L/min</w:t>
            </w:r>
          </w:p>
        </w:tc>
        <w:tc>
          <w:tcPr>
            <w:tcW w:w="2370" w:type="dxa"/>
            <w:tcBorders>
              <w:bottom w:val="nil"/>
            </w:tcBorders>
          </w:tcPr>
          <w:p w14:paraId="2A3DE0C1" w14:textId="77777777" w:rsidR="0041779C" w:rsidRPr="0043335C" w:rsidRDefault="0041779C" w:rsidP="0041779C">
            <w:pPr>
              <w:pStyle w:val="Tabletextleft"/>
              <w:rPr>
                <w:rFonts w:ascii="Arial" w:hAnsi="Arial"/>
                <w:sz w:val="20"/>
                <w:szCs w:val="20"/>
              </w:rPr>
            </w:pPr>
            <w:r w:rsidRPr="0043335C">
              <w:rPr>
                <w:rFonts w:ascii="Arial" w:hAnsi="Arial"/>
                <w:sz w:val="20"/>
                <w:szCs w:val="20"/>
              </w:rPr>
              <w:t xml:space="preserve">HHHNFC / </w:t>
            </w:r>
          </w:p>
          <w:p w14:paraId="22E406B6"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NCPAP (n = 20) *</w:t>
            </w:r>
          </w:p>
        </w:tc>
        <w:tc>
          <w:tcPr>
            <w:tcW w:w="1814" w:type="dxa"/>
            <w:tcBorders>
              <w:bottom w:val="nil"/>
            </w:tcBorders>
          </w:tcPr>
          <w:p w14:paraId="20E236E1"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GA &lt;34 weeks</w:t>
            </w:r>
          </w:p>
        </w:tc>
        <w:tc>
          <w:tcPr>
            <w:tcW w:w="1687" w:type="dxa"/>
            <w:tcBorders>
              <w:bottom w:val="nil"/>
            </w:tcBorders>
          </w:tcPr>
          <w:p w14:paraId="21602983"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29.3 (1.7) *</w:t>
            </w:r>
          </w:p>
        </w:tc>
        <w:tc>
          <w:tcPr>
            <w:tcW w:w="1834" w:type="dxa"/>
            <w:tcBorders>
              <w:bottom w:val="nil"/>
            </w:tcBorders>
          </w:tcPr>
          <w:p w14:paraId="01253CEB" w14:textId="77777777" w:rsidR="0041779C" w:rsidRPr="0043335C" w:rsidRDefault="0041779C" w:rsidP="0041779C">
            <w:pPr>
              <w:pStyle w:val="Tablenumbersright"/>
              <w:rPr>
                <w:rFonts w:ascii="Arial" w:hAnsi="Arial" w:cs="Arial"/>
                <w:sz w:val="20"/>
              </w:rPr>
            </w:pPr>
            <w:r w:rsidRPr="0043335C">
              <w:rPr>
                <w:rFonts w:ascii="Arial" w:hAnsi="Arial" w:cs="Arial"/>
                <w:sz w:val="20"/>
              </w:rPr>
              <w:t>1234 (353) *</w:t>
            </w:r>
          </w:p>
        </w:tc>
      </w:tr>
      <w:tr w:rsidR="0041779C" w:rsidRPr="005A3DB8" w14:paraId="4DF13258" w14:textId="77777777" w:rsidTr="0041779C">
        <w:trPr>
          <w:cantSplit/>
          <w:trHeight w:val="592"/>
        </w:trPr>
        <w:tc>
          <w:tcPr>
            <w:tcW w:w="2059" w:type="dxa"/>
          </w:tcPr>
          <w:p w14:paraId="3E106911" w14:textId="018601B5" w:rsidR="0041779C" w:rsidRPr="005A3DB8" w:rsidRDefault="0041779C" w:rsidP="00FA7C79">
            <w:pPr>
              <w:pStyle w:val="Tabletextleft"/>
              <w:rPr>
                <w:rFonts w:ascii="Arial" w:hAnsi="Arial"/>
                <w:sz w:val="20"/>
                <w:szCs w:val="20"/>
                <w:highlight w:val="yellow"/>
              </w:rPr>
            </w:pPr>
            <w:r w:rsidRPr="0043335C">
              <w:rPr>
                <w:rFonts w:ascii="Arial" w:hAnsi="Arial"/>
                <w:sz w:val="20"/>
                <w:szCs w:val="20"/>
              </w:rPr>
              <w:t>Kugelman et al 2014</w:t>
            </w:r>
            <w:r w:rsidRPr="0043335C">
              <w:rPr>
                <w:rFonts w:ascii="Arial" w:hAnsi="Arial"/>
                <w:sz w:val="20"/>
                <w:szCs w:val="20"/>
              </w:rPr>
              <w:fldChar w:fldCharType="begin"/>
            </w:r>
            <w:r w:rsidR="00FA7C79">
              <w:rPr>
                <w:rFonts w:ascii="Arial" w:hAnsi="Arial"/>
                <w:sz w:val="20"/>
                <w:szCs w:val="20"/>
              </w:rPr>
              <w:instrText xml:space="preserve"> ADDIN EN.CITE &lt;EndNote&gt;&lt;Cite&gt;&lt;Author&gt;Kugelman&lt;/Author&gt;&lt;Year&gt;2014&lt;/Year&gt;&lt;RecNum&gt;627&lt;/RecNum&gt;&lt;DisplayText&gt;(24)&lt;/DisplayText&gt;&lt;record&gt;&lt;rec-number&gt;627&lt;/rec-number&gt;&lt;foreign-keys&gt;&lt;key app="EN" db-id="pd92zap0v0aswfeves659zdtrrrwdzzarvrz" timestamp="1503504077"&gt;627&lt;/key&gt;&lt;/foreign-keys&gt;&lt;ref-type name="Journal Article"&gt;17&lt;/ref-type&gt;&lt;contributors&gt;&lt;authors&gt;&lt;author&gt;Kugelman, A.&lt;/author&gt;&lt;author&gt;Riskin, A.&lt;/author&gt;&lt;author&gt;Said, W.&lt;/author&gt;&lt;author&gt;Shoris, I.&lt;/author&gt;&lt;author&gt;Mor, F.&lt;/author&gt;&lt;author&gt;Bader, D.&lt;/author&gt;&lt;/authors&gt;&lt;/contributors&gt;&lt;auth-address&gt;Department of Neonatology, Bnai Zion Medical Center, The B&amp;amp;R Rappaport Faculty of Medicine, Haifa, Israel.&lt;/auth-address&gt;&lt;titles&gt;&lt;title&gt;A randomized pilot study comparing heated humidified high-flow nasal cannulae with NIPPV for RDS&lt;/title&gt;&lt;secondary-title&gt;Pediatr Pulmonol&lt;/secondary-title&gt;&lt;alt-title&gt;Pediatric pulmonology&lt;/alt-title&gt;&lt;/titles&gt;&lt;periodical&gt;&lt;full-title&gt;Pediatric Pulmonology&lt;/full-title&gt;&lt;abbr-1&gt;Pediatr Pulmonol&lt;/abbr-1&gt;&lt;/periodical&gt;&lt;alt-periodical&gt;&lt;full-title&gt;Pediatric Pulmonology&lt;/full-title&gt;&lt;abbr-1&gt;Pediatr Pulmonol&lt;/abbr-1&gt;&lt;/alt-periodical&gt;&lt;pages&gt;576-83&lt;/pages&gt;&lt;volume&gt;50&lt;/volume&gt;&lt;number&gt;6&lt;/number&gt;&lt;edition&gt;2014/03/13&lt;/edition&gt;&lt;dates&gt;&lt;year&gt;2014&lt;/year&gt;&lt;pub-dates&gt;&lt;date&gt;Mar 12&lt;/date&gt;&lt;/pub-dates&gt;&lt;/dates&gt;&lt;isbn&gt;1099-0496&lt;/isbn&gt;&lt;accession-num&gt;24619945&lt;/accession-num&gt;&lt;urls&gt;&lt;related-urls&gt;&lt;url&gt;http://onlinelibrary.wiley.com/store/10.1002/ppul.23022/asset/ppul23022.pdf?v=1&amp;amp;t=i2g4aig2&amp;amp;s=288571184466e5be53dd7da9edf8e9f9ccf420ab&lt;/url&gt;&lt;/related-urls&gt;&lt;/urls&gt;&lt;electronic-resource-num&gt;10.1002/ppul.23022&lt;/electronic-resource-num&gt;&lt;remote-database-provider&gt;Nlm&lt;/remote-database-provider&gt;&lt;language&gt;Eng&lt;/language&gt;&lt;/record&gt;&lt;/Cite&gt;&lt;/EndNote&gt;</w:instrText>
            </w:r>
            <w:r w:rsidRPr="0043335C">
              <w:rPr>
                <w:rFonts w:ascii="Arial" w:hAnsi="Arial"/>
                <w:sz w:val="20"/>
                <w:szCs w:val="20"/>
              </w:rPr>
              <w:fldChar w:fldCharType="separate"/>
            </w:r>
            <w:r w:rsidR="00FA7C79">
              <w:rPr>
                <w:rFonts w:ascii="Arial" w:hAnsi="Arial"/>
                <w:noProof/>
                <w:sz w:val="20"/>
                <w:szCs w:val="20"/>
              </w:rPr>
              <w:t>(24)</w:t>
            </w:r>
            <w:r w:rsidRPr="0043335C">
              <w:rPr>
                <w:rFonts w:ascii="Arial" w:hAnsi="Arial"/>
                <w:sz w:val="20"/>
                <w:szCs w:val="20"/>
              </w:rPr>
              <w:fldChar w:fldCharType="end"/>
            </w:r>
            <w:r w:rsidRPr="0043335C">
              <w:rPr>
                <w:rFonts w:ascii="Arial" w:hAnsi="Arial"/>
                <w:sz w:val="20"/>
                <w:szCs w:val="20"/>
              </w:rPr>
              <w:t xml:space="preserve"> </w:t>
            </w:r>
          </w:p>
        </w:tc>
        <w:tc>
          <w:tcPr>
            <w:tcW w:w="2756" w:type="dxa"/>
          </w:tcPr>
          <w:p w14:paraId="169B9924"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Single centre: Israel</w:t>
            </w:r>
          </w:p>
        </w:tc>
        <w:tc>
          <w:tcPr>
            <w:tcW w:w="1428" w:type="dxa"/>
          </w:tcPr>
          <w:p w14:paraId="6A4EC1B5"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1 L/min to 5 L/min</w:t>
            </w:r>
          </w:p>
        </w:tc>
        <w:tc>
          <w:tcPr>
            <w:tcW w:w="2370" w:type="dxa"/>
          </w:tcPr>
          <w:p w14:paraId="6A6A2F78" w14:textId="77777777" w:rsidR="0041779C" w:rsidRPr="0043335C" w:rsidRDefault="0041779C" w:rsidP="0041779C">
            <w:pPr>
              <w:pStyle w:val="Tabletextleft"/>
              <w:rPr>
                <w:rFonts w:ascii="Arial" w:hAnsi="Arial"/>
                <w:sz w:val="20"/>
                <w:szCs w:val="20"/>
              </w:rPr>
            </w:pPr>
            <w:r w:rsidRPr="0043335C">
              <w:rPr>
                <w:rFonts w:ascii="Arial" w:hAnsi="Arial"/>
                <w:sz w:val="20"/>
                <w:szCs w:val="20"/>
              </w:rPr>
              <w:t>HHHFNC (n = 38)</w:t>
            </w:r>
          </w:p>
          <w:p w14:paraId="06ABEBF5" w14:textId="77777777" w:rsidR="0041779C" w:rsidRPr="005A3DB8" w:rsidRDefault="0041779C" w:rsidP="0041779C">
            <w:pPr>
              <w:pStyle w:val="Tabletextleft"/>
              <w:widowControl w:val="0"/>
              <w:rPr>
                <w:rFonts w:ascii="Arial" w:hAnsi="Arial"/>
                <w:sz w:val="20"/>
                <w:szCs w:val="20"/>
                <w:highlight w:val="yellow"/>
              </w:rPr>
            </w:pPr>
            <w:r w:rsidRPr="0043335C">
              <w:rPr>
                <w:rFonts w:ascii="Arial" w:hAnsi="Arial"/>
                <w:sz w:val="20"/>
                <w:szCs w:val="20"/>
              </w:rPr>
              <w:t>NIPPV (n = 38)</w:t>
            </w:r>
          </w:p>
        </w:tc>
        <w:tc>
          <w:tcPr>
            <w:tcW w:w="1814" w:type="dxa"/>
            <w:tcBorders>
              <w:bottom w:val="nil"/>
            </w:tcBorders>
          </w:tcPr>
          <w:p w14:paraId="0C87D5EC"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GA &lt;35 weeks</w:t>
            </w:r>
          </w:p>
        </w:tc>
        <w:tc>
          <w:tcPr>
            <w:tcW w:w="1687" w:type="dxa"/>
          </w:tcPr>
          <w:p w14:paraId="52266FE3" w14:textId="77777777" w:rsidR="0041779C" w:rsidRPr="0043335C" w:rsidRDefault="0041779C" w:rsidP="0041779C">
            <w:pPr>
              <w:pStyle w:val="Tablenumbersright"/>
              <w:rPr>
                <w:rFonts w:ascii="Arial" w:hAnsi="Arial" w:cs="Arial"/>
                <w:sz w:val="20"/>
              </w:rPr>
            </w:pPr>
            <w:r w:rsidRPr="0043335C">
              <w:rPr>
                <w:rFonts w:ascii="Arial" w:hAnsi="Arial" w:cs="Arial"/>
                <w:sz w:val="20"/>
              </w:rPr>
              <w:t>31.8 (2.3)</w:t>
            </w:r>
          </w:p>
          <w:p w14:paraId="279F374D"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32.0 (2.3)</w:t>
            </w:r>
          </w:p>
        </w:tc>
        <w:tc>
          <w:tcPr>
            <w:tcW w:w="1834" w:type="dxa"/>
          </w:tcPr>
          <w:p w14:paraId="221944AA" w14:textId="77777777" w:rsidR="0041779C" w:rsidRPr="0043335C" w:rsidRDefault="0041779C" w:rsidP="0041779C">
            <w:pPr>
              <w:pStyle w:val="Tablenumbersright"/>
              <w:rPr>
                <w:rFonts w:ascii="Arial" w:hAnsi="Arial" w:cs="Arial"/>
                <w:sz w:val="20"/>
              </w:rPr>
            </w:pPr>
            <w:r w:rsidRPr="0043335C">
              <w:rPr>
                <w:rFonts w:ascii="Arial" w:hAnsi="Arial" w:cs="Arial"/>
                <w:sz w:val="20"/>
              </w:rPr>
              <w:t>1759 (488)</w:t>
            </w:r>
          </w:p>
          <w:p w14:paraId="3E6BF05F" w14:textId="77777777" w:rsidR="0041779C" w:rsidRPr="0043335C" w:rsidRDefault="0041779C" w:rsidP="0041779C">
            <w:pPr>
              <w:pStyle w:val="Tablenumbersright"/>
              <w:rPr>
                <w:rFonts w:ascii="Arial" w:hAnsi="Arial" w:cs="Arial"/>
                <w:sz w:val="20"/>
              </w:rPr>
            </w:pPr>
            <w:r w:rsidRPr="0043335C">
              <w:rPr>
                <w:rFonts w:ascii="Arial" w:hAnsi="Arial" w:cs="Arial"/>
                <w:sz w:val="20"/>
              </w:rPr>
              <w:t>1835 (530)</w:t>
            </w:r>
          </w:p>
        </w:tc>
      </w:tr>
      <w:tr w:rsidR="0041779C" w:rsidRPr="005A3DB8" w14:paraId="2621BD26" w14:textId="77777777" w:rsidTr="0041779C">
        <w:trPr>
          <w:cantSplit/>
          <w:trHeight w:val="632"/>
        </w:trPr>
        <w:tc>
          <w:tcPr>
            <w:tcW w:w="2059" w:type="dxa"/>
            <w:tcBorders>
              <w:top w:val="single" w:sz="4" w:space="0" w:color="auto"/>
              <w:bottom w:val="single" w:sz="4" w:space="0" w:color="auto"/>
            </w:tcBorders>
          </w:tcPr>
          <w:p w14:paraId="39253EE6" w14:textId="2EFB5534" w:rsidR="0041779C" w:rsidRPr="005A3DB8" w:rsidRDefault="0041779C" w:rsidP="00FA7C79">
            <w:pPr>
              <w:pStyle w:val="Tabletextleft"/>
              <w:rPr>
                <w:rFonts w:ascii="Arial" w:hAnsi="Arial"/>
                <w:sz w:val="20"/>
                <w:szCs w:val="20"/>
                <w:highlight w:val="yellow"/>
              </w:rPr>
            </w:pPr>
            <w:proofErr w:type="spellStart"/>
            <w:r w:rsidRPr="0043335C">
              <w:rPr>
                <w:rFonts w:ascii="Arial" w:hAnsi="Arial"/>
                <w:sz w:val="20"/>
                <w:szCs w:val="20"/>
              </w:rPr>
              <w:t>Glackin</w:t>
            </w:r>
            <w:proofErr w:type="spellEnd"/>
            <w:r w:rsidRPr="0043335C">
              <w:rPr>
                <w:rFonts w:ascii="Arial" w:hAnsi="Arial"/>
                <w:sz w:val="20"/>
                <w:szCs w:val="20"/>
              </w:rPr>
              <w:t xml:space="preserve"> et al 2016</w:t>
            </w:r>
            <w:r w:rsidRPr="0043335C">
              <w:rPr>
                <w:rFonts w:ascii="Arial" w:hAnsi="Arial"/>
                <w:sz w:val="20"/>
                <w:szCs w:val="20"/>
              </w:rPr>
              <w:fldChar w:fldCharType="begin">
                <w:fldData xml:space="preserve">PEVuZE5vdGU+PENpdGU+PEF1dGhvcj5HbGFja2luPC9BdXRob3I+PFllYXI+MjAxNjwvWWVhcj48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</w:fldData>
              </w:fldChar>
            </w:r>
            <w:r w:rsidR="00FA7C79">
              <w:rPr>
                <w:rFonts w:ascii="Arial" w:hAnsi="Arial"/>
                <w:sz w:val="20"/>
                <w:szCs w:val="20"/>
              </w:rPr>
              <w:instrText xml:space="preserve"> ADDIN EN.CITE </w:instrText>
            </w:r>
            <w:r w:rsidR="00FA7C79">
              <w:rPr>
                <w:rFonts w:ascii="Arial" w:hAnsi="Arial"/>
                <w:sz w:val="20"/>
                <w:szCs w:val="20"/>
              </w:rPr>
              <w:fldChar w:fldCharType="begin">
                <w:fldData xml:space="preserve">PEVuZE5vdGU+PENpdGU+PEF1dGhvcj5HbGFja2luPC9BdXRob3I+PFllYXI+MjAxNjwvWWVhcj48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</w:fldData>
              </w:fldChar>
            </w:r>
            <w:r w:rsidR="00FA7C79">
              <w:rPr>
                <w:rFonts w:ascii="Arial" w:hAnsi="Arial"/>
                <w:sz w:val="20"/>
                <w:szCs w:val="20"/>
              </w:rPr>
              <w:instrText xml:space="preserve"> ADDIN EN.CITE.DATA </w:instrText>
            </w:r>
            <w:r w:rsidR="00FA7C79">
              <w:rPr>
                <w:rFonts w:ascii="Arial" w:hAnsi="Arial"/>
                <w:sz w:val="20"/>
                <w:szCs w:val="20"/>
              </w:rPr>
            </w:r>
            <w:r w:rsidR="00FA7C79">
              <w:rPr>
                <w:rFonts w:ascii="Arial" w:hAnsi="Arial"/>
                <w:sz w:val="20"/>
                <w:szCs w:val="20"/>
              </w:rPr>
              <w:fldChar w:fldCharType="end"/>
            </w:r>
            <w:r w:rsidRPr="0043335C">
              <w:rPr>
                <w:rFonts w:ascii="Arial" w:hAnsi="Arial"/>
                <w:sz w:val="20"/>
                <w:szCs w:val="20"/>
              </w:rPr>
            </w:r>
            <w:r w:rsidRPr="0043335C">
              <w:rPr>
                <w:rFonts w:ascii="Arial" w:hAnsi="Arial"/>
                <w:sz w:val="20"/>
                <w:szCs w:val="20"/>
              </w:rPr>
              <w:fldChar w:fldCharType="separate"/>
            </w:r>
            <w:r w:rsidR="00FA7C79">
              <w:rPr>
                <w:rFonts w:ascii="Arial" w:hAnsi="Arial"/>
                <w:noProof/>
                <w:sz w:val="20"/>
                <w:szCs w:val="20"/>
              </w:rPr>
              <w:t>(18)</w:t>
            </w:r>
            <w:r w:rsidRPr="0043335C">
              <w:rPr>
                <w:rFonts w:ascii="Arial" w:hAnsi="Arial"/>
                <w:sz w:val="20"/>
                <w:szCs w:val="20"/>
              </w:rPr>
              <w:fldChar w:fldCharType="end"/>
            </w:r>
          </w:p>
        </w:tc>
        <w:tc>
          <w:tcPr>
            <w:tcW w:w="2756" w:type="dxa"/>
            <w:tcBorders>
              <w:top w:val="single" w:sz="4" w:space="0" w:color="auto"/>
              <w:bottom w:val="single" w:sz="4" w:space="0" w:color="auto"/>
            </w:tcBorders>
          </w:tcPr>
          <w:p w14:paraId="64EACABB"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Single centre: Ireland</w:t>
            </w:r>
          </w:p>
        </w:tc>
        <w:tc>
          <w:tcPr>
            <w:tcW w:w="1428" w:type="dxa"/>
            <w:tcBorders>
              <w:top w:val="single" w:sz="4" w:space="0" w:color="auto"/>
              <w:bottom w:val="single" w:sz="4" w:space="0" w:color="auto"/>
            </w:tcBorders>
          </w:tcPr>
          <w:p w14:paraId="1E704539"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7 L/min</w:t>
            </w:r>
          </w:p>
        </w:tc>
        <w:tc>
          <w:tcPr>
            <w:tcW w:w="2370" w:type="dxa"/>
            <w:tcBorders>
              <w:top w:val="single" w:sz="4" w:space="0" w:color="auto"/>
              <w:bottom w:val="single" w:sz="4" w:space="0" w:color="auto"/>
            </w:tcBorders>
          </w:tcPr>
          <w:p w14:paraId="541C54A7" w14:textId="77777777" w:rsidR="0041779C" w:rsidRPr="0043335C" w:rsidRDefault="0041779C" w:rsidP="0041779C">
            <w:pPr>
              <w:pStyle w:val="Tabletextleft"/>
              <w:keepNext w:val="0"/>
              <w:widowControl w:val="0"/>
              <w:rPr>
                <w:rFonts w:ascii="Arial" w:hAnsi="Arial"/>
                <w:sz w:val="20"/>
                <w:szCs w:val="20"/>
              </w:rPr>
            </w:pPr>
            <w:r w:rsidRPr="0043335C">
              <w:rPr>
                <w:rFonts w:ascii="Arial" w:hAnsi="Arial"/>
                <w:sz w:val="20"/>
                <w:szCs w:val="20"/>
              </w:rPr>
              <w:t>HHHNFC (n = 22)</w:t>
            </w:r>
          </w:p>
          <w:p w14:paraId="5DE8664E" w14:textId="77777777" w:rsidR="0041779C" w:rsidRPr="005A3DB8" w:rsidRDefault="0041779C" w:rsidP="0041779C">
            <w:pPr>
              <w:pStyle w:val="Tabletextleft"/>
              <w:keepNext w:val="0"/>
              <w:widowControl w:val="0"/>
              <w:rPr>
                <w:rFonts w:ascii="Arial" w:hAnsi="Arial"/>
                <w:sz w:val="20"/>
                <w:szCs w:val="20"/>
                <w:highlight w:val="yellow"/>
              </w:rPr>
            </w:pPr>
            <w:r w:rsidRPr="0043335C">
              <w:rPr>
                <w:rFonts w:ascii="Arial" w:hAnsi="Arial"/>
                <w:sz w:val="20"/>
                <w:szCs w:val="20"/>
              </w:rPr>
              <w:t>NCPAP (n = 22)</w:t>
            </w:r>
          </w:p>
        </w:tc>
        <w:tc>
          <w:tcPr>
            <w:tcW w:w="1814" w:type="dxa"/>
            <w:tcBorders>
              <w:top w:val="single" w:sz="4" w:space="0" w:color="auto"/>
              <w:bottom w:val="single" w:sz="4" w:space="0" w:color="auto"/>
            </w:tcBorders>
          </w:tcPr>
          <w:p w14:paraId="37A99DCC" w14:textId="77777777" w:rsidR="0041779C" w:rsidRPr="0043335C" w:rsidRDefault="0041779C" w:rsidP="0041779C">
            <w:pPr>
              <w:pStyle w:val="Tabletextleft"/>
              <w:rPr>
                <w:rFonts w:ascii="Arial" w:hAnsi="Arial"/>
                <w:sz w:val="20"/>
                <w:szCs w:val="20"/>
              </w:rPr>
            </w:pPr>
            <w:r w:rsidRPr="0043335C">
              <w:rPr>
                <w:rFonts w:ascii="Arial" w:hAnsi="Arial"/>
                <w:sz w:val="20"/>
                <w:szCs w:val="20"/>
              </w:rPr>
              <w:t>GA &lt;30 weeks</w:t>
            </w:r>
          </w:p>
          <w:p w14:paraId="01175E53" w14:textId="77777777" w:rsidR="0041779C" w:rsidRPr="005A3DB8" w:rsidRDefault="0041779C" w:rsidP="0041779C">
            <w:pPr>
              <w:pStyle w:val="Tabletextleft"/>
              <w:keepNext w:val="0"/>
              <w:widowControl w:val="0"/>
              <w:rPr>
                <w:rFonts w:ascii="Arial" w:hAnsi="Arial"/>
                <w:sz w:val="20"/>
                <w:szCs w:val="20"/>
                <w:highlight w:val="yellow"/>
              </w:rPr>
            </w:pPr>
          </w:p>
        </w:tc>
        <w:tc>
          <w:tcPr>
            <w:tcW w:w="1687" w:type="dxa"/>
            <w:tcBorders>
              <w:top w:val="single" w:sz="4" w:space="0" w:color="auto"/>
              <w:bottom w:val="single" w:sz="4" w:space="0" w:color="auto"/>
            </w:tcBorders>
          </w:tcPr>
          <w:p w14:paraId="788A4701" w14:textId="77777777" w:rsidR="0041779C" w:rsidRPr="0043335C" w:rsidRDefault="0041779C" w:rsidP="0041779C">
            <w:pPr>
              <w:pStyle w:val="Tablenumbersright"/>
              <w:rPr>
                <w:rFonts w:ascii="Arial" w:hAnsi="Arial" w:cs="Arial"/>
                <w:sz w:val="20"/>
              </w:rPr>
            </w:pPr>
            <w:r w:rsidRPr="0043335C">
              <w:rPr>
                <w:rFonts w:ascii="Arial" w:hAnsi="Arial" w:cs="Arial"/>
                <w:sz w:val="20"/>
              </w:rPr>
              <w:t>26.9 (1.5)</w:t>
            </w:r>
          </w:p>
          <w:p w14:paraId="6BD2DBAF"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27.3 (1.5)</w:t>
            </w:r>
          </w:p>
        </w:tc>
        <w:tc>
          <w:tcPr>
            <w:tcW w:w="1834" w:type="dxa"/>
            <w:tcBorders>
              <w:top w:val="single" w:sz="4" w:space="0" w:color="auto"/>
            </w:tcBorders>
          </w:tcPr>
          <w:p w14:paraId="1342CABA" w14:textId="77777777" w:rsidR="0041779C" w:rsidRPr="0043335C" w:rsidRDefault="0041779C" w:rsidP="0041779C">
            <w:pPr>
              <w:pStyle w:val="Tablenumbersright"/>
              <w:rPr>
                <w:rFonts w:ascii="Arial" w:hAnsi="Arial" w:cs="Arial"/>
                <w:sz w:val="20"/>
              </w:rPr>
            </w:pPr>
            <w:r w:rsidRPr="0043335C">
              <w:rPr>
                <w:rFonts w:ascii="Arial" w:hAnsi="Arial" w:cs="Arial"/>
                <w:sz w:val="20"/>
              </w:rPr>
              <w:t>868 (160)</w:t>
            </w:r>
          </w:p>
          <w:p w14:paraId="046808AE" w14:textId="77777777" w:rsidR="0041779C" w:rsidRPr="0043335C" w:rsidRDefault="0041779C" w:rsidP="0041779C">
            <w:pPr>
              <w:pStyle w:val="Tablenumbersright"/>
              <w:rPr>
                <w:rFonts w:ascii="Arial" w:hAnsi="Arial" w:cs="Arial"/>
                <w:sz w:val="20"/>
              </w:rPr>
            </w:pPr>
            <w:r w:rsidRPr="0043335C">
              <w:rPr>
                <w:rFonts w:ascii="Arial" w:hAnsi="Arial" w:cs="Arial"/>
                <w:sz w:val="20"/>
              </w:rPr>
              <w:t>891 (202)</w:t>
            </w:r>
          </w:p>
        </w:tc>
      </w:tr>
      <w:tr w:rsidR="0041779C" w:rsidRPr="005A3DB8" w14:paraId="7D934DEB" w14:textId="77777777" w:rsidTr="0041779C">
        <w:trPr>
          <w:cantSplit/>
          <w:trHeight w:val="631"/>
        </w:trPr>
        <w:tc>
          <w:tcPr>
            <w:tcW w:w="2059" w:type="dxa"/>
          </w:tcPr>
          <w:p w14:paraId="77622EA5" w14:textId="2781D51E" w:rsidR="0041779C" w:rsidRPr="005A3DB8" w:rsidRDefault="0041779C" w:rsidP="00FA7C79">
            <w:pPr>
              <w:pStyle w:val="Tabletextleft"/>
              <w:rPr>
                <w:rFonts w:ascii="Arial" w:hAnsi="Arial"/>
                <w:sz w:val="20"/>
                <w:szCs w:val="20"/>
                <w:highlight w:val="yellow"/>
              </w:rPr>
            </w:pPr>
            <w:proofErr w:type="spellStart"/>
            <w:r w:rsidRPr="0043335C">
              <w:rPr>
                <w:rFonts w:ascii="Arial" w:hAnsi="Arial"/>
                <w:sz w:val="20"/>
                <w:szCs w:val="20"/>
              </w:rPr>
              <w:t>Lavizzari</w:t>
            </w:r>
            <w:proofErr w:type="spellEnd"/>
            <w:r w:rsidRPr="0043335C">
              <w:rPr>
                <w:rFonts w:ascii="Arial" w:hAnsi="Arial"/>
                <w:sz w:val="20"/>
                <w:szCs w:val="20"/>
              </w:rPr>
              <w:t xml:space="preserve"> et al 2016</w:t>
            </w:r>
            <w:r w:rsidRPr="0043335C">
              <w:rPr>
                <w:rFonts w:ascii="Arial" w:hAnsi="Arial"/>
                <w:sz w:val="20"/>
                <w:szCs w:val="20"/>
              </w:rPr>
              <w:fldChar w:fldCharType="begin">
                <w:fldData xml:space="preserve">PEVuZE5vdGU+PENpdGU+PEF1dGhvcj5MYXZpenphcmk8L0F1dGhvcj48WWVhcj4yMDE2PC9ZZWFy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FA7C79">
              <w:rPr>
                <w:rFonts w:ascii="Arial" w:hAnsi="Arial"/>
                <w:sz w:val="20"/>
                <w:szCs w:val="20"/>
              </w:rPr>
              <w:instrText xml:space="preserve"> ADDIN EN.CITE </w:instrText>
            </w:r>
            <w:r w:rsidR="00FA7C79">
              <w:rPr>
                <w:rFonts w:ascii="Arial" w:hAnsi="Arial"/>
                <w:sz w:val="20"/>
                <w:szCs w:val="20"/>
              </w:rPr>
              <w:fldChar w:fldCharType="begin">
                <w:fldData xml:space="preserve">PEVuZE5vdGU+PENpdGU+PEF1dGhvcj5MYXZpenphcmk8L0F1dGhvcj48WWVhcj4yMDE2PC9ZZWFy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FA7C79">
              <w:rPr>
                <w:rFonts w:ascii="Arial" w:hAnsi="Arial"/>
                <w:sz w:val="20"/>
                <w:szCs w:val="20"/>
              </w:rPr>
              <w:instrText xml:space="preserve"> ADDIN EN.CITE.DATA </w:instrText>
            </w:r>
            <w:r w:rsidR="00FA7C79">
              <w:rPr>
                <w:rFonts w:ascii="Arial" w:hAnsi="Arial"/>
                <w:sz w:val="20"/>
                <w:szCs w:val="20"/>
              </w:rPr>
            </w:r>
            <w:r w:rsidR="00FA7C79">
              <w:rPr>
                <w:rFonts w:ascii="Arial" w:hAnsi="Arial"/>
                <w:sz w:val="20"/>
                <w:szCs w:val="20"/>
              </w:rPr>
              <w:fldChar w:fldCharType="end"/>
            </w:r>
            <w:r w:rsidRPr="0043335C">
              <w:rPr>
                <w:rFonts w:ascii="Arial" w:hAnsi="Arial"/>
                <w:sz w:val="20"/>
                <w:szCs w:val="20"/>
              </w:rPr>
            </w:r>
            <w:r w:rsidRPr="0043335C">
              <w:rPr>
                <w:rFonts w:ascii="Arial" w:hAnsi="Arial"/>
                <w:sz w:val="20"/>
                <w:szCs w:val="20"/>
              </w:rPr>
              <w:fldChar w:fldCharType="separate"/>
            </w:r>
            <w:r w:rsidR="00FA7C79">
              <w:rPr>
                <w:rFonts w:ascii="Arial" w:hAnsi="Arial"/>
                <w:noProof/>
                <w:sz w:val="20"/>
                <w:szCs w:val="20"/>
              </w:rPr>
              <w:t>(25)</w:t>
            </w:r>
            <w:r w:rsidRPr="0043335C">
              <w:rPr>
                <w:rFonts w:ascii="Arial" w:hAnsi="Arial"/>
                <w:sz w:val="20"/>
                <w:szCs w:val="20"/>
              </w:rPr>
              <w:fldChar w:fldCharType="end"/>
            </w:r>
          </w:p>
        </w:tc>
        <w:tc>
          <w:tcPr>
            <w:tcW w:w="2756" w:type="dxa"/>
          </w:tcPr>
          <w:p w14:paraId="0CA479F6" w14:textId="77777777" w:rsidR="0041779C" w:rsidRPr="0043335C" w:rsidRDefault="0041779C" w:rsidP="0041779C">
            <w:pPr>
              <w:pStyle w:val="Tabletextleft"/>
              <w:rPr>
                <w:rFonts w:ascii="Arial" w:hAnsi="Arial"/>
                <w:sz w:val="20"/>
                <w:szCs w:val="20"/>
              </w:rPr>
            </w:pPr>
            <w:r w:rsidRPr="0043335C">
              <w:rPr>
                <w:rFonts w:ascii="Arial" w:hAnsi="Arial"/>
                <w:sz w:val="20"/>
                <w:szCs w:val="20"/>
              </w:rPr>
              <w:t xml:space="preserve">Single centre </w:t>
            </w:r>
          </w:p>
          <w:p w14:paraId="1CE79C53"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non-inferiority: Italy</w:t>
            </w:r>
          </w:p>
        </w:tc>
        <w:tc>
          <w:tcPr>
            <w:tcW w:w="1428" w:type="dxa"/>
          </w:tcPr>
          <w:p w14:paraId="7C64DA57"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4 L/min to 6 L/min</w:t>
            </w:r>
          </w:p>
        </w:tc>
        <w:tc>
          <w:tcPr>
            <w:tcW w:w="2370" w:type="dxa"/>
          </w:tcPr>
          <w:p w14:paraId="441932AB" w14:textId="77777777" w:rsidR="0041779C" w:rsidRPr="0043335C" w:rsidRDefault="0041779C" w:rsidP="0041779C">
            <w:pPr>
              <w:pStyle w:val="Tabletextleft"/>
              <w:rPr>
                <w:rFonts w:ascii="Arial" w:hAnsi="Arial"/>
                <w:sz w:val="20"/>
                <w:szCs w:val="20"/>
              </w:rPr>
            </w:pPr>
            <w:r w:rsidRPr="0043335C">
              <w:rPr>
                <w:rFonts w:ascii="Arial" w:hAnsi="Arial"/>
                <w:sz w:val="20"/>
                <w:szCs w:val="20"/>
              </w:rPr>
              <w:t>HHHNFC (n = 158)</w:t>
            </w:r>
          </w:p>
          <w:p w14:paraId="15B995BA" w14:textId="77777777" w:rsidR="0041779C" w:rsidRPr="005A3DB8" w:rsidRDefault="0041779C" w:rsidP="0041779C">
            <w:pPr>
              <w:pStyle w:val="Tabletextleft"/>
              <w:widowControl w:val="0"/>
              <w:rPr>
                <w:rFonts w:ascii="Arial" w:hAnsi="Arial"/>
                <w:sz w:val="20"/>
                <w:szCs w:val="20"/>
                <w:highlight w:val="yellow"/>
              </w:rPr>
            </w:pPr>
            <w:r w:rsidRPr="0043335C">
              <w:rPr>
                <w:rFonts w:ascii="Arial" w:hAnsi="Arial"/>
                <w:sz w:val="20"/>
                <w:szCs w:val="20"/>
              </w:rPr>
              <w:t>NCPAP (n = 158)</w:t>
            </w:r>
          </w:p>
        </w:tc>
        <w:tc>
          <w:tcPr>
            <w:tcW w:w="1814" w:type="dxa"/>
            <w:tcBorders>
              <w:bottom w:val="nil"/>
            </w:tcBorders>
          </w:tcPr>
          <w:p w14:paraId="0BB1BE9D"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GA (29 weeks to 36 weeks</w:t>
            </w:r>
          </w:p>
        </w:tc>
        <w:tc>
          <w:tcPr>
            <w:tcW w:w="1687" w:type="dxa"/>
          </w:tcPr>
          <w:p w14:paraId="3CEA4FCC" w14:textId="77777777" w:rsidR="0041779C" w:rsidRPr="0043335C" w:rsidRDefault="0041779C" w:rsidP="0041779C">
            <w:pPr>
              <w:pStyle w:val="Tablenumbersright"/>
              <w:rPr>
                <w:rFonts w:ascii="Arial" w:hAnsi="Arial" w:cs="Arial"/>
                <w:sz w:val="20"/>
              </w:rPr>
            </w:pPr>
            <w:r w:rsidRPr="0043335C">
              <w:rPr>
                <w:rFonts w:ascii="Arial" w:hAnsi="Arial" w:cs="Arial"/>
                <w:sz w:val="20"/>
              </w:rPr>
              <w:t>33.1 (1.9)</w:t>
            </w:r>
          </w:p>
          <w:p w14:paraId="040418E2"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33.0 (2.1)</w:t>
            </w:r>
          </w:p>
        </w:tc>
        <w:tc>
          <w:tcPr>
            <w:tcW w:w="1834" w:type="dxa"/>
          </w:tcPr>
          <w:p w14:paraId="2C3B4C6D" w14:textId="77777777" w:rsidR="0041779C" w:rsidRPr="0043335C" w:rsidRDefault="0041779C" w:rsidP="0041779C">
            <w:pPr>
              <w:pStyle w:val="Tablenumbersright"/>
              <w:rPr>
                <w:rFonts w:ascii="Arial" w:hAnsi="Arial" w:cs="Arial"/>
                <w:sz w:val="20"/>
              </w:rPr>
            </w:pPr>
            <w:r w:rsidRPr="0043335C">
              <w:rPr>
                <w:rFonts w:ascii="Arial" w:hAnsi="Arial" w:cs="Arial"/>
                <w:sz w:val="20"/>
              </w:rPr>
              <w:t>1968 (581)</w:t>
            </w:r>
          </w:p>
          <w:p w14:paraId="79EFBF85" w14:textId="77777777" w:rsidR="0041779C" w:rsidRPr="0043335C" w:rsidRDefault="0041779C" w:rsidP="0041779C">
            <w:pPr>
              <w:pStyle w:val="Tablenumbersright"/>
              <w:rPr>
                <w:rFonts w:ascii="Arial" w:hAnsi="Arial" w:cs="Arial"/>
                <w:sz w:val="20"/>
              </w:rPr>
            </w:pPr>
            <w:r w:rsidRPr="0043335C">
              <w:rPr>
                <w:rFonts w:ascii="Arial" w:hAnsi="Arial" w:cs="Arial"/>
                <w:sz w:val="20"/>
              </w:rPr>
              <w:t>1908 (528)</w:t>
            </w:r>
          </w:p>
        </w:tc>
      </w:tr>
      <w:tr w:rsidR="0041779C" w:rsidRPr="005A3DB8" w14:paraId="0A78420B" w14:textId="77777777" w:rsidTr="0041779C">
        <w:trPr>
          <w:cantSplit/>
          <w:trHeight w:val="521"/>
        </w:trPr>
        <w:tc>
          <w:tcPr>
            <w:tcW w:w="2059" w:type="dxa"/>
          </w:tcPr>
          <w:p w14:paraId="17213346" w14:textId="6046738A" w:rsidR="0041779C" w:rsidRPr="005A3DB8" w:rsidRDefault="0041779C" w:rsidP="00FA7C79">
            <w:pPr>
              <w:pStyle w:val="Tabletextleft"/>
              <w:rPr>
                <w:rFonts w:ascii="Arial" w:hAnsi="Arial"/>
                <w:sz w:val="20"/>
                <w:szCs w:val="20"/>
                <w:highlight w:val="yellow"/>
              </w:rPr>
            </w:pPr>
            <w:r w:rsidRPr="0043335C">
              <w:rPr>
                <w:rFonts w:ascii="Arial" w:hAnsi="Arial"/>
                <w:sz w:val="20"/>
                <w:szCs w:val="20"/>
              </w:rPr>
              <w:t>Roberts et al 2016</w:t>
            </w:r>
            <w:r w:rsidRPr="0043335C">
              <w:rPr>
                <w:rFonts w:ascii="Arial" w:hAnsi="Arial"/>
                <w:sz w:val="20"/>
                <w:szCs w:val="20"/>
              </w:rPr>
              <w:fldChar w:fldCharType="begin">
                <w:fldData xml:space="preserve">PEVuZE5vdGU+PENpdGU+PEF1dGhvcj5Sb2JlcnRzPC9BdXRob3I+PFllYXI+MjAxNjwvWWVhcj48
UmVjTnVtPjg2PC9SZWNOdW0+PERpc3BsYXlUZXh0PigzMy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FA7C79">
              <w:rPr>
                <w:rFonts w:ascii="Arial" w:hAnsi="Arial"/>
                <w:sz w:val="20"/>
                <w:szCs w:val="20"/>
              </w:rPr>
              <w:instrText xml:space="preserve"> ADDIN EN.CITE </w:instrText>
            </w:r>
            <w:r w:rsidR="00FA7C79">
              <w:rPr>
                <w:rFonts w:ascii="Arial" w:hAnsi="Arial"/>
                <w:sz w:val="20"/>
                <w:szCs w:val="20"/>
              </w:rPr>
              <w:fldChar w:fldCharType="begin">
                <w:fldData xml:space="preserve">PEVuZE5vdGU+PENpdGU+PEF1dGhvcj5Sb2JlcnRzPC9BdXRob3I+PFllYXI+MjAxNjwvWWVhcj48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1hbmxleSwgQnJldHQg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FA7C79">
              <w:rPr>
                <w:rFonts w:ascii="Arial" w:hAnsi="Arial"/>
                <w:sz w:val="20"/>
                <w:szCs w:val="20"/>
              </w:rPr>
              <w:instrText xml:space="preserve"> ADDIN EN.CITE.DATA </w:instrText>
            </w:r>
            <w:r w:rsidR="00FA7C79">
              <w:rPr>
                <w:rFonts w:ascii="Arial" w:hAnsi="Arial"/>
                <w:sz w:val="20"/>
                <w:szCs w:val="20"/>
              </w:rPr>
            </w:r>
            <w:r w:rsidR="00FA7C79">
              <w:rPr>
                <w:rFonts w:ascii="Arial" w:hAnsi="Arial"/>
                <w:sz w:val="20"/>
                <w:szCs w:val="20"/>
              </w:rPr>
              <w:fldChar w:fldCharType="end"/>
            </w:r>
            <w:r w:rsidRPr="0043335C">
              <w:rPr>
                <w:rFonts w:ascii="Arial" w:hAnsi="Arial"/>
                <w:sz w:val="20"/>
                <w:szCs w:val="20"/>
              </w:rPr>
            </w:r>
            <w:r w:rsidRPr="0043335C">
              <w:rPr>
                <w:rFonts w:ascii="Arial" w:hAnsi="Arial"/>
                <w:sz w:val="20"/>
                <w:szCs w:val="20"/>
              </w:rPr>
              <w:fldChar w:fldCharType="separate"/>
            </w:r>
            <w:r w:rsidR="00FA7C79">
              <w:rPr>
                <w:rFonts w:ascii="Arial" w:hAnsi="Arial"/>
                <w:noProof/>
                <w:sz w:val="20"/>
                <w:szCs w:val="20"/>
              </w:rPr>
              <w:t>(33)</w:t>
            </w:r>
            <w:r w:rsidRPr="0043335C">
              <w:rPr>
                <w:rFonts w:ascii="Arial" w:hAnsi="Arial"/>
                <w:sz w:val="20"/>
                <w:szCs w:val="20"/>
              </w:rPr>
              <w:fldChar w:fldCharType="end"/>
            </w:r>
          </w:p>
        </w:tc>
        <w:tc>
          <w:tcPr>
            <w:tcW w:w="2756" w:type="dxa"/>
          </w:tcPr>
          <w:p w14:paraId="6FB8C47E"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Multi-centre non-inferiority: Australia and Norway</w:t>
            </w:r>
          </w:p>
        </w:tc>
        <w:tc>
          <w:tcPr>
            <w:tcW w:w="1428" w:type="dxa"/>
          </w:tcPr>
          <w:p w14:paraId="1E56FB3B"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6 L/min to 8 L/min</w:t>
            </w:r>
          </w:p>
        </w:tc>
        <w:tc>
          <w:tcPr>
            <w:tcW w:w="2370" w:type="dxa"/>
          </w:tcPr>
          <w:p w14:paraId="09F0B7D1" w14:textId="77777777" w:rsidR="0041779C" w:rsidRPr="0043335C" w:rsidRDefault="0041779C" w:rsidP="0041779C">
            <w:pPr>
              <w:pStyle w:val="Tabletextleft"/>
              <w:rPr>
                <w:rFonts w:ascii="Arial" w:hAnsi="Arial"/>
                <w:sz w:val="20"/>
                <w:szCs w:val="20"/>
              </w:rPr>
            </w:pPr>
            <w:r w:rsidRPr="0043335C">
              <w:rPr>
                <w:rFonts w:ascii="Arial" w:hAnsi="Arial"/>
                <w:sz w:val="20"/>
                <w:szCs w:val="20"/>
              </w:rPr>
              <w:t>HHHNFC (n = 278)</w:t>
            </w:r>
          </w:p>
          <w:p w14:paraId="72C874EF" w14:textId="77777777" w:rsidR="0041779C" w:rsidRPr="005A3DB8" w:rsidRDefault="0041779C" w:rsidP="0041779C">
            <w:pPr>
              <w:pStyle w:val="Tabletextleft"/>
              <w:widowControl w:val="0"/>
              <w:rPr>
                <w:rFonts w:ascii="Arial" w:hAnsi="Arial"/>
                <w:sz w:val="20"/>
                <w:szCs w:val="20"/>
                <w:highlight w:val="yellow"/>
              </w:rPr>
            </w:pPr>
            <w:r w:rsidRPr="0043335C">
              <w:rPr>
                <w:rFonts w:ascii="Arial" w:hAnsi="Arial"/>
                <w:sz w:val="20"/>
                <w:szCs w:val="20"/>
              </w:rPr>
              <w:t>NCPAP (n = 286)</w:t>
            </w:r>
          </w:p>
        </w:tc>
        <w:tc>
          <w:tcPr>
            <w:tcW w:w="1814" w:type="dxa"/>
            <w:tcBorders>
              <w:bottom w:val="single" w:sz="4" w:space="0" w:color="auto"/>
            </w:tcBorders>
          </w:tcPr>
          <w:p w14:paraId="0F3AF4E1"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GA ≥28 weeks</w:t>
            </w:r>
          </w:p>
        </w:tc>
        <w:tc>
          <w:tcPr>
            <w:tcW w:w="1687" w:type="dxa"/>
          </w:tcPr>
          <w:p w14:paraId="63D11F8C" w14:textId="77777777" w:rsidR="0041779C" w:rsidRPr="0043335C" w:rsidRDefault="0041779C" w:rsidP="0041779C">
            <w:pPr>
              <w:pStyle w:val="Tablenumbersright"/>
              <w:rPr>
                <w:rFonts w:ascii="Arial" w:hAnsi="Arial" w:cs="Arial"/>
                <w:sz w:val="20"/>
              </w:rPr>
            </w:pPr>
            <w:r w:rsidRPr="0043335C">
              <w:rPr>
                <w:rFonts w:ascii="Arial" w:hAnsi="Arial" w:cs="Arial"/>
                <w:sz w:val="20"/>
              </w:rPr>
              <w:t>32.0 (2.1)</w:t>
            </w:r>
          </w:p>
          <w:p w14:paraId="68B42675"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32.0 (2.2)</w:t>
            </w:r>
          </w:p>
        </w:tc>
        <w:tc>
          <w:tcPr>
            <w:tcW w:w="1834" w:type="dxa"/>
          </w:tcPr>
          <w:p w14:paraId="62344638" w14:textId="77777777" w:rsidR="0041779C" w:rsidRPr="0043335C" w:rsidRDefault="0041779C" w:rsidP="0041779C">
            <w:pPr>
              <w:pStyle w:val="Tablenumbersright"/>
              <w:rPr>
                <w:rFonts w:ascii="Arial" w:hAnsi="Arial" w:cs="Arial"/>
                <w:sz w:val="20"/>
              </w:rPr>
            </w:pPr>
            <w:r w:rsidRPr="0043335C">
              <w:rPr>
                <w:rFonts w:ascii="Arial" w:hAnsi="Arial" w:cs="Arial"/>
                <w:sz w:val="20"/>
              </w:rPr>
              <w:t>1737 (580)</w:t>
            </w:r>
          </w:p>
          <w:p w14:paraId="0A76CBE2" w14:textId="77777777" w:rsidR="0041779C" w:rsidRPr="0043335C" w:rsidRDefault="0041779C" w:rsidP="0041779C">
            <w:pPr>
              <w:pStyle w:val="Tablenumbersright"/>
              <w:rPr>
                <w:rFonts w:ascii="Arial" w:hAnsi="Arial" w:cs="Arial"/>
                <w:sz w:val="20"/>
              </w:rPr>
            </w:pPr>
            <w:r w:rsidRPr="0043335C">
              <w:rPr>
                <w:rFonts w:ascii="Arial" w:hAnsi="Arial" w:cs="Arial"/>
                <w:sz w:val="20"/>
              </w:rPr>
              <w:t>1751 (599)</w:t>
            </w:r>
          </w:p>
        </w:tc>
      </w:tr>
      <w:tr w:rsidR="0041779C" w:rsidRPr="005A3DB8" w14:paraId="7FAF2AF3" w14:textId="77777777" w:rsidTr="0041779C">
        <w:trPr>
          <w:cantSplit/>
          <w:trHeight w:val="609"/>
        </w:trPr>
        <w:tc>
          <w:tcPr>
            <w:tcW w:w="2059" w:type="dxa"/>
          </w:tcPr>
          <w:p w14:paraId="428A6887" w14:textId="2D938052" w:rsidR="0041779C" w:rsidRPr="005A3DB8" w:rsidRDefault="0041779C" w:rsidP="00FA7C79">
            <w:pPr>
              <w:pStyle w:val="Tabletextleft"/>
              <w:rPr>
                <w:rFonts w:ascii="Arial" w:hAnsi="Arial"/>
                <w:sz w:val="20"/>
                <w:szCs w:val="20"/>
                <w:highlight w:val="yellow"/>
              </w:rPr>
            </w:pPr>
            <w:r w:rsidRPr="0043335C">
              <w:rPr>
                <w:rFonts w:ascii="Arial" w:hAnsi="Arial"/>
                <w:sz w:val="20"/>
                <w:szCs w:val="20"/>
              </w:rPr>
              <w:t>Shin et al 2017</w:t>
            </w:r>
            <w:r w:rsidRPr="0043335C">
              <w:rPr>
                <w:rFonts w:ascii="Arial" w:hAnsi="Arial"/>
                <w:sz w:val="20"/>
                <w:szCs w:val="20"/>
              </w:rPr>
              <w:fldChar w:fldCharType="begin">
                <w:fldData xml:space="preserve">PEVuZE5vdGU+PENpdGU+PEF1dGhvcj5TaGluPC9BdXRob3I+PFllYXI+MjAxNzwvWWVhcj48UmVj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</w:fldData>
              </w:fldChar>
            </w:r>
            <w:r w:rsidR="00FA7C79">
              <w:rPr>
                <w:rFonts w:ascii="Arial" w:hAnsi="Arial"/>
                <w:sz w:val="20"/>
                <w:szCs w:val="20"/>
              </w:rPr>
              <w:instrText xml:space="preserve"> ADDIN EN.CITE </w:instrText>
            </w:r>
            <w:r w:rsidR="00FA7C79">
              <w:rPr>
                <w:rFonts w:ascii="Arial" w:hAnsi="Arial"/>
                <w:sz w:val="20"/>
                <w:szCs w:val="20"/>
              </w:rPr>
              <w:fldChar w:fldCharType="begin">
                <w:fldData xml:space="preserve">PEVuZE5vdGU+PENpdGU+PEF1dGhvcj5TaGluPC9BdXRob3I+PFllYXI+MjAxNzwvWWVhcj48UmVj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</w:fldData>
              </w:fldChar>
            </w:r>
            <w:r w:rsidR="00FA7C79">
              <w:rPr>
                <w:rFonts w:ascii="Arial" w:hAnsi="Arial"/>
                <w:sz w:val="20"/>
                <w:szCs w:val="20"/>
              </w:rPr>
              <w:instrText xml:space="preserve"> ADDIN EN.CITE.DATA </w:instrText>
            </w:r>
            <w:r w:rsidR="00FA7C79">
              <w:rPr>
                <w:rFonts w:ascii="Arial" w:hAnsi="Arial"/>
                <w:sz w:val="20"/>
                <w:szCs w:val="20"/>
              </w:rPr>
            </w:r>
            <w:r w:rsidR="00FA7C79">
              <w:rPr>
                <w:rFonts w:ascii="Arial" w:hAnsi="Arial"/>
                <w:sz w:val="20"/>
                <w:szCs w:val="20"/>
              </w:rPr>
              <w:fldChar w:fldCharType="end"/>
            </w:r>
            <w:r w:rsidRPr="0043335C">
              <w:rPr>
                <w:rFonts w:ascii="Arial" w:hAnsi="Arial"/>
                <w:sz w:val="20"/>
                <w:szCs w:val="20"/>
              </w:rPr>
            </w:r>
            <w:r w:rsidRPr="0043335C">
              <w:rPr>
                <w:rFonts w:ascii="Arial" w:hAnsi="Arial"/>
                <w:sz w:val="20"/>
                <w:szCs w:val="20"/>
              </w:rPr>
              <w:fldChar w:fldCharType="separate"/>
            </w:r>
            <w:r w:rsidR="00FA7C79">
              <w:rPr>
                <w:rFonts w:ascii="Arial" w:hAnsi="Arial"/>
                <w:noProof/>
                <w:sz w:val="20"/>
                <w:szCs w:val="20"/>
              </w:rPr>
              <w:t>(35)</w:t>
            </w:r>
            <w:r w:rsidRPr="0043335C">
              <w:rPr>
                <w:rFonts w:ascii="Arial" w:hAnsi="Arial"/>
                <w:sz w:val="20"/>
                <w:szCs w:val="20"/>
              </w:rPr>
              <w:fldChar w:fldCharType="end"/>
            </w:r>
          </w:p>
        </w:tc>
        <w:tc>
          <w:tcPr>
            <w:tcW w:w="2756" w:type="dxa"/>
          </w:tcPr>
          <w:p w14:paraId="52D8D64A"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Single centre non-inferiority: South Korea</w:t>
            </w:r>
          </w:p>
        </w:tc>
        <w:tc>
          <w:tcPr>
            <w:tcW w:w="1428" w:type="dxa"/>
          </w:tcPr>
          <w:p w14:paraId="63A1A727"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3 L/min to 7 L/min</w:t>
            </w:r>
          </w:p>
        </w:tc>
        <w:tc>
          <w:tcPr>
            <w:tcW w:w="2370" w:type="dxa"/>
          </w:tcPr>
          <w:p w14:paraId="4B966DF1" w14:textId="77777777" w:rsidR="0041779C" w:rsidRPr="0043335C" w:rsidRDefault="0041779C" w:rsidP="0041779C">
            <w:pPr>
              <w:pStyle w:val="Tabletextleft"/>
              <w:rPr>
                <w:rFonts w:ascii="Arial" w:hAnsi="Arial"/>
                <w:sz w:val="20"/>
                <w:szCs w:val="20"/>
              </w:rPr>
            </w:pPr>
            <w:r w:rsidRPr="0043335C">
              <w:rPr>
                <w:rFonts w:ascii="Arial" w:hAnsi="Arial"/>
                <w:sz w:val="20"/>
                <w:szCs w:val="20"/>
              </w:rPr>
              <w:t>HHHNFC (n = 42)</w:t>
            </w:r>
          </w:p>
          <w:p w14:paraId="65048A2B" w14:textId="77777777" w:rsidR="0041779C" w:rsidRPr="005A3DB8" w:rsidRDefault="0041779C" w:rsidP="0041779C">
            <w:pPr>
              <w:pStyle w:val="Tabletextleft"/>
              <w:widowControl w:val="0"/>
              <w:rPr>
                <w:rFonts w:ascii="Arial" w:hAnsi="Arial"/>
                <w:sz w:val="20"/>
                <w:szCs w:val="20"/>
                <w:highlight w:val="yellow"/>
              </w:rPr>
            </w:pPr>
            <w:r w:rsidRPr="0043335C">
              <w:rPr>
                <w:rFonts w:ascii="Arial" w:hAnsi="Arial"/>
                <w:sz w:val="20"/>
                <w:szCs w:val="20"/>
              </w:rPr>
              <w:t>NCPAP (n = 43)</w:t>
            </w:r>
          </w:p>
        </w:tc>
        <w:tc>
          <w:tcPr>
            <w:tcW w:w="1814" w:type="dxa"/>
          </w:tcPr>
          <w:p w14:paraId="7A3588BB"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GA &gt;30 to &lt;35 weeks</w:t>
            </w:r>
          </w:p>
        </w:tc>
        <w:tc>
          <w:tcPr>
            <w:tcW w:w="1687" w:type="dxa"/>
          </w:tcPr>
          <w:p w14:paraId="72CB6A76" w14:textId="77777777" w:rsidR="0041779C" w:rsidRPr="0043335C" w:rsidRDefault="0041779C" w:rsidP="0041779C">
            <w:pPr>
              <w:pStyle w:val="Tablenumbersright"/>
              <w:rPr>
                <w:rFonts w:ascii="Arial" w:hAnsi="Arial" w:cs="Arial"/>
                <w:sz w:val="20"/>
              </w:rPr>
            </w:pPr>
            <w:r w:rsidRPr="0043335C">
              <w:rPr>
                <w:rFonts w:ascii="Arial" w:hAnsi="Arial" w:cs="Arial"/>
                <w:sz w:val="20"/>
              </w:rPr>
              <w:t>32.5 (1.5)</w:t>
            </w:r>
          </w:p>
          <w:p w14:paraId="00C02CE1"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33.0 (1.2)</w:t>
            </w:r>
          </w:p>
        </w:tc>
        <w:tc>
          <w:tcPr>
            <w:tcW w:w="1834" w:type="dxa"/>
          </w:tcPr>
          <w:p w14:paraId="67865887" w14:textId="77777777" w:rsidR="0041779C" w:rsidRPr="0043335C" w:rsidRDefault="0041779C" w:rsidP="0041779C">
            <w:pPr>
              <w:pStyle w:val="Tablenumbersright"/>
              <w:rPr>
                <w:rFonts w:ascii="Arial" w:hAnsi="Arial" w:cs="Arial"/>
                <w:sz w:val="20"/>
              </w:rPr>
            </w:pPr>
            <w:r w:rsidRPr="0043335C">
              <w:rPr>
                <w:rFonts w:ascii="Arial" w:hAnsi="Arial" w:cs="Arial"/>
                <w:sz w:val="20"/>
              </w:rPr>
              <w:t>2058 (371)</w:t>
            </w:r>
          </w:p>
          <w:p w14:paraId="27FF1401" w14:textId="77777777" w:rsidR="0041779C" w:rsidRPr="0043335C" w:rsidRDefault="0041779C" w:rsidP="0041779C">
            <w:pPr>
              <w:pStyle w:val="Tablenumbersright"/>
              <w:rPr>
                <w:rFonts w:ascii="Arial" w:hAnsi="Arial" w:cs="Arial"/>
                <w:sz w:val="20"/>
              </w:rPr>
            </w:pPr>
            <w:r w:rsidRPr="0043335C">
              <w:rPr>
                <w:rFonts w:ascii="Arial" w:hAnsi="Arial" w:cs="Arial"/>
                <w:sz w:val="20"/>
              </w:rPr>
              <w:t>1996 (374)</w:t>
            </w:r>
          </w:p>
        </w:tc>
      </w:tr>
      <w:tr w:rsidR="0041779C" w:rsidRPr="005A3DB8" w14:paraId="32DEB029" w14:textId="77777777" w:rsidTr="0041779C">
        <w:trPr>
          <w:cantSplit/>
          <w:trHeight w:val="83"/>
        </w:trPr>
        <w:tc>
          <w:tcPr>
            <w:tcW w:w="2059" w:type="dxa"/>
          </w:tcPr>
          <w:p w14:paraId="7E0F9C24" w14:textId="165CA34B" w:rsidR="0041779C" w:rsidRPr="005A3DB8" w:rsidRDefault="0041779C" w:rsidP="00FA7C79">
            <w:pPr>
              <w:pStyle w:val="Tabletextleft"/>
              <w:rPr>
                <w:rFonts w:ascii="Arial" w:hAnsi="Arial"/>
                <w:sz w:val="20"/>
                <w:szCs w:val="20"/>
                <w:highlight w:val="yellow"/>
              </w:rPr>
            </w:pPr>
            <w:proofErr w:type="spellStart"/>
            <w:r w:rsidRPr="0043335C">
              <w:rPr>
                <w:rFonts w:ascii="Arial" w:hAnsi="Arial"/>
                <w:sz w:val="20"/>
                <w:szCs w:val="20"/>
              </w:rPr>
              <w:t>Murki</w:t>
            </w:r>
            <w:proofErr w:type="spellEnd"/>
            <w:r w:rsidRPr="0043335C">
              <w:rPr>
                <w:rFonts w:ascii="Arial" w:hAnsi="Arial"/>
                <w:sz w:val="20"/>
                <w:szCs w:val="20"/>
              </w:rPr>
              <w:t xml:space="preserve"> et al 2018</w:t>
            </w:r>
            <w:r w:rsidRPr="0043335C">
              <w:rPr>
                <w:rFonts w:ascii="Arial" w:hAnsi="Arial"/>
                <w:sz w:val="20"/>
                <w:szCs w:val="20"/>
              </w:rPr>
              <w:fldChar w:fldCharType="begin"/>
            </w:r>
            <w:r w:rsidR="00FA7C79">
              <w:rPr>
                <w:rFonts w:ascii="Arial" w:hAnsi="Arial"/>
                <w:sz w:val="20"/>
                <w:szCs w:val="20"/>
              </w:rPr>
              <w:instrText xml:space="preserve"> ADDIN EN.CITE &lt;EndNote&gt;&lt;Cite&gt;&lt;Author&gt;Murki&lt;/Author&gt;&lt;Year&gt;2018&lt;/Year&gt;&lt;RecNum&gt;833&lt;/RecNum&gt;&lt;DisplayText&gt;(38)&lt;/DisplayText&gt;&lt;record&gt;&lt;rec-number&gt;833&lt;/rec-number&gt;&lt;foreign-keys&gt;&lt;key app="EN" db-id="pd92zap0v0aswfeves659zdtrrrwdzzarvrz" timestamp="1520499634"&gt;833&lt;/key&gt;&lt;/foreign-keys&gt;&lt;ref-type name="Journal Article"&gt;17&lt;/ref-type&gt;&lt;contributors&gt;&lt;authors&gt;&lt;author&gt;Murki, S.&lt;/author&gt;&lt;author&gt;Singh, J.&lt;/author&gt;&lt;author&gt;Khant, C.&lt;/author&gt;&lt;author&gt;Kumar Dash, S.&lt;/author&gt;&lt;author&gt;Oleti, T. P.&lt;/author&gt;&lt;author&gt;Joy, P.&lt;/author&gt;&lt;author&gt;Kabra, N. S.&lt;/author&gt;&lt;/authors&gt;&lt;/contributors&gt;&lt;auth-address&gt;(Murki, Singh, Oleti, Joy) aFernandez Hospital, Hyderabad, India (Khant, Kumar Dash, Kabra) bSurya Hospital, Mumbai, India&lt;/auth-address&gt;&lt;titles&gt;&lt;title&gt;High-Flow Nasal Cannula versus Nasal Continuous Positive Airway Pressure for Primary Respiratory Support in Preterm Infants with Respiratory Distress: A Randomized Controlled Trial&lt;/title&gt;&lt;secondary-title&gt;Neonatology&lt;/secondary-title&gt;&lt;/titles&gt;&lt;periodical&gt;&lt;full-title&gt;Neonatology&lt;/full-title&gt;&lt;abbr-1&gt;Neonatology&lt;/abbr-1&gt;&lt;/periodical&gt;&lt;pages&gt;235-241&lt;/pages&gt;&lt;dates&gt;&lt;year&gt;2018&lt;/year&gt;&lt;pub-dates&gt;&lt;date&gt;23 Jan&lt;/date&gt;&lt;/pub-dates&gt;&lt;/dates&gt;&lt;accession-num&gt;620363966&lt;/accession-num&gt;&lt;urls&gt;&lt;related-urls&gt;&lt;url&gt;http://ovidsp.ovid.com/ovidweb.cgi?T=JS&amp;amp;CSC=Y&amp;amp;NEWS=N&amp;amp;PAGE=fulltext&amp;amp;D=emexb&amp;amp;AN=620363966&lt;/url&gt;&lt;url&gt;https://4044117.odslr.com/resolver/full?sid=OVID:embase&amp;amp;id=pmid:&amp;amp;id=doi:10.1159%2F000484400&amp;amp;issn=1661-7800&amp;amp;isbn=&amp;amp;volume=&amp;amp;issue=&amp;amp;spage=235&amp;amp;pages=235-241&amp;amp;date=2018&amp;amp;title=Neonatology&amp;amp;atitle=High-Flow+Nasal+Cannula+versus+Nasal+Continuous+Positive+Airway+Pressure+for+Primary+Respiratory+Support+in+Preterm+Infants+with+Respiratory+Distress%3A+A+Randomized+Controlled+Trial&amp;amp;aulast=Murki&amp;amp;pid=%3Cauthor%3EMurki+S.%3BSingh+J.%3BKhant+C.%3BKumar+Dash+S.%3BOleti+T.P.%3BJoy+P.%3BKabra+N.S.%3C%2Fauthor%3E%3CAN%3E620363966%3C%2FAN%3E%3CDT%3EArticle+In+Press%3C%2FDT%3E&lt;/url&gt;&lt;/related-urls&gt;&lt;/urls&gt;&lt;/record&gt;&lt;/Cite&gt;&lt;/EndNote&gt;</w:instrText>
            </w:r>
            <w:r w:rsidRPr="0043335C">
              <w:rPr>
                <w:rFonts w:ascii="Arial" w:hAnsi="Arial"/>
                <w:sz w:val="20"/>
                <w:szCs w:val="20"/>
              </w:rPr>
              <w:fldChar w:fldCharType="separate"/>
            </w:r>
            <w:r w:rsidR="00FA7C79">
              <w:rPr>
                <w:rFonts w:ascii="Arial" w:hAnsi="Arial"/>
                <w:noProof/>
                <w:sz w:val="20"/>
                <w:szCs w:val="20"/>
              </w:rPr>
              <w:t>(38)</w:t>
            </w:r>
            <w:r w:rsidRPr="0043335C">
              <w:rPr>
                <w:rFonts w:ascii="Arial" w:hAnsi="Arial"/>
                <w:sz w:val="20"/>
                <w:szCs w:val="20"/>
              </w:rPr>
              <w:fldChar w:fldCharType="end"/>
            </w:r>
          </w:p>
        </w:tc>
        <w:tc>
          <w:tcPr>
            <w:tcW w:w="2756" w:type="dxa"/>
          </w:tcPr>
          <w:p w14:paraId="37E618A0"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Two centre non-inferiority: India</w:t>
            </w:r>
          </w:p>
        </w:tc>
        <w:tc>
          <w:tcPr>
            <w:tcW w:w="1428" w:type="dxa"/>
          </w:tcPr>
          <w:p w14:paraId="114B7C3B"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5 L/min to 7 L/min</w:t>
            </w:r>
          </w:p>
        </w:tc>
        <w:tc>
          <w:tcPr>
            <w:tcW w:w="2370" w:type="dxa"/>
          </w:tcPr>
          <w:p w14:paraId="17E9AF90" w14:textId="77777777" w:rsidR="0041779C" w:rsidRPr="0043335C" w:rsidRDefault="0041779C" w:rsidP="0041779C">
            <w:pPr>
              <w:pStyle w:val="Tabletextleft"/>
              <w:rPr>
                <w:rFonts w:ascii="Arial" w:hAnsi="Arial"/>
                <w:sz w:val="20"/>
                <w:szCs w:val="20"/>
              </w:rPr>
            </w:pPr>
            <w:r w:rsidRPr="0043335C">
              <w:rPr>
                <w:rFonts w:ascii="Arial" w:hAnsi="Arial"/>
                <w:sz w:val="20"/>
                <w:szCs w:val="20"/>
              </w:rPr>
              <w:t>HHHNFC (n = 133)</w:t>
            </w:r>
          </w:p>
          <w:p w14:paraId="7B00EFC4" w14:textId="77777777" w:rsidR="0041779C" w:rsidRPr="005A3DB8" w:rsidRDefault="0041779C" w:rsidP="0041779C">
            <w:pPr>
              <w:pStyle w:val="Tabletextleft"/>
              <w:rPr>
                <w:rFonts w:ascii="Arial" w:hAnsi="Arial"/>
                <w:sz w:val="20"/>
                <w:szCs w:val="20"/>
                <w:highlight w:val="yellow"/>
              </w:rPr>
            </w:pPr>
            <w:r w:rsidRPr="0043335C">
              <w:rPr>
                <w:rFonts w:ascii="Arial" w:hAnsi="Arial"/>
                <w:sz w:val="20"/>
                <w:szCs w:val="20"/>
              </w:rPr>
              <w:t>NCPAP (n = 139)</w:t>
            </w:r>
          </w:p>
        </w:tc>
        <w:tc>
          <w:tcPr>
            <w:tcW w:w="1814" w:type="dxa"/>
            <w:tcBorders>
              <w:bottom w:val="single" w:sz="4" w:space="0" w:color="auto"/>
            </w:tcBorders>
          </w:tcPr>
          <w:p w14:paraId="6DFB24D7" w14:textId="77777777" w:rsidR="0041779C" w:rsidRPr="005A3DB8" w:rsidRDefault="0041779C" w:rsidP="0041779C">
            <w:pPr>
              <w:pStyle w:val="Tabletextleft"/>
              <w:rPr>
                <w:rFonts w:ascii="Arial" w:hAnsi="Arial"/>
                <w:sz w:val="20"/>
                <w:szCs w:val="20"/>
                <w:highlight w:val="yellow"/>
              </w:rPr>
            </w:pPr>
            <w:r w:rsidRPr="0043335C">
              <w:rPr>
                <w:rFonts w:ascii="Arial" w:eastAsia="SegoeUISymbol" w:hAnsi="Arial"/>
                <w:sz w:val="20"/>
                <w:szCs w:val="20"/>
              </w:rPr>
              <w:t>≥28 weeks</w:t>
            </w:r>
          </w:p>
        </w:tc>
        <w:tc>
          <w:tcPr>
            <w:tcW w:w="1687" w:type="dxa"/>
          </w:tcPr>
          <w:p w14:paraId="56C14903" w14:textId="77777777" w:rsidR="0041779C" w:rsidRPr="0043335C" w:rsidRDefault="0041779C" w:rsidP="0041779C">
            <w:pPr>
              <w:pStyle w:val="Tablenumbersright"/>
              <w:rPr>
                <w:rFonts w:ascii="Arial" w:eastAsiaTheme="minorHAnsi" w:hAnsi="Arial" w:cs="Arial"/>
                <w:sz w:val="20"/>
              </w:rPr>
            </w:pPr>
            <w:r w:rsidRPr="0043335C">
              <w:rPr>
                <w:rFonts w:ascii="Arial" w:eastAsiaTheme="minorHAnsi" w:hAnsi="Arial" w:cs="Arial"/>
                <w:sz w:val="20"/>
              </w:rPr>
              <w:t>31.8 (1.9)</w:t>
            </w:r>
          </w:p>
          <w:p w14:paraId="501ACA23" w14:textId="77777777" w:rsidR="0041779C" w:rsidRPr="005A3DB8" w:rsidRDefault="0041779C" w:rsidP="0041779C">
            <w:pPr>
              <w:pStyle w:val="Tablenumbersright"/>
              <w:rPr>
                <w:rFonts w:ascii="Arial" w:hAnsi="Arial" w:cs="Arial"/>
                <w:sz w:val="20"/>
                <w:highlight w:val="yellow"/>
              </w:rPr>
            </w:pPr>
            <w:r w:rsidRPr="0043335C">
              <w:rPr>
                <w:rFonts w:ascii="Arial" w:hAnsi="Arial" w:cs="Arial"/>
                <w:sz w:val="20"/>
              </w:rPr>
              <w:t>31.6 (2.2)</w:t>
            </w:r>
          </w:p>
        </w:tc>
        <w:tc>
          <w:tcPr>
            <w:tcW w:w="1834" w:type="dxa"/>
          </w:tcPr>
          <w:p w14:paraId="2EC97696" w14:textId="77777777" w:rsidR="0041779C" w:rsidRPr="0043335C" w:rsidRDefault="0041779C" w:rsidP="0041779C">
            <w:pPr>
              <w:pStyle w:val="Tablenumbersright"/>
              <w:rPr>
                <w:rFonts w:ascii="Arial" w:eastAsiaTheme="minorHAnsi" w:hAnsi="Arial" w:cs="Arial"/>
                <w:sz w:val="20"/>
              </w:rPr>
            </w:pPr>
            <w:r w:rsidRPr="0043335C">
              <w:rPr>
                <w:rFonts w:ascii="Arial" w:eastAsiaTheme="minorHAnsi" w:hAnsi="Arial" w:cs="Arial"/>
                <w:sz w:val="20"/>
              </w:rPr>
              <w:t>1632 (431)</w:t>
            </w:r>
          </w:p>
          <w:p w14:paraId="01D7121E" w14:textId="77777777" w:rsidR="0041779C" w:rsidRPr="0043335C" w:rsidRDefault="0041779C" w:rsidP="0041779C">
            <w:pPr>
              <w:pStyle w:val="Tablenumbersright"/>
              <w:rPr>
                <w:rFonts w:ascii="Arial" w:hAnsi="Arial" w:cs="Arial"/>
                <w:sz w:val="20"/>
              </w:rPr>
            </w:pPr>
            <w:r w:rsidRPr="0043335C">
              <w:rPr>
                <w:rFonts w:ascii="Arial" w:eastAsiaTheme="minorHAnsi" w:hAnsi="Arial" w:cs="Arial"/>
                <w:sz w:val="20"/>
              </w:rPr>
              <w:t>1642 (437)</w:t>
            </w:r>
          </w:p>
        </w:tc>
      </w:tr>
    </w:tbl>
    <w:p w14:paraId="2418F5A2" w14:textId="77777777" w:rsidR="0041779C" w:rsidRPr="0043335C" w:rsidRDefault="0041779C" w:rsidP="0041779C">
      <w:pPr>
        <w:pStyle w:val="Legendtext"/>
        <w:rPr>
          <w:rFonts w:ascii="Arial" w:hAnsi="Arial" w:cs="Arial"/>
          <w:sz w:val="20"/>
          <w:szCs w:val="20"/>
        </w:rPr>
      </w:pPr>
      <w:r w:rsidRPr="0043335C">
        <w:rPr>
          <w:rFonts w:ascii="Arial" w:hAnsi="Arial" w:cs="Arial"/>
          <w:sz w:val="20"/>
          <w:szCs w:val="20"/>
        </w:rPr>
        <w:t xml:space="preserve">GA = gestational age; NR = not reported; SD = standard deviation </w:t>
      </w:r>
    </w:p>
    <w:p w14:paraId="6C93FF12" w14:textId="77777777" w:rsidR="0041779C" w:rsidRPr="0043335C" w:rsidRDefault="0041779C" w:rsidP="0041779C">
      <w:pPr>
        <w:pStyle w:val="Legendtext"/>
        <w:rPr>
          <w:rFonts w:ascii="Arial" w:hAnsi="Arial" w:cs="Arial"/>
          <w:sz w:val="20"/>
          <w:szCs w:val="20"/>
        </w:rPr>
      </w:pPr>
      <w:r w:rsidRPr="0043335C">
        <w:rPr>
          <w:rFonts w:ascii="Arial" w:hAnsi="Arial" w:cs="Arial"/>
          <w:sz w:val="20"/>
          <w:szCs w:val="20"/>
        </w:rPr>
        <w:t>§ Study included both preterm infants and infants born at or after term (data not reported for preterm infants only)</w:t>
      </w:r>
    </w:p>
    <w:p w14:paraId="04AD50BA" w14:textId="6535A597" w:rsidR="0041779C" w:rsidRPr="0043335C" w:rsidRDefault="0041779C" w:rsidP="0041779C">
      <w:pPr>
        <w:pStyle w:val="Legendtext"/>
        <w:rPr>
          <w:rFonts w:ascii="Arial" w:hAnsi="Arial" w:cs="Arial"/>
          <w:sz w:val="20"/>
          <w:szCs w:val="20"/>
        </w:rPr>
      </w:pPr>
      <w:r w:rsidRPr="0043335C">
        <w:rPr>
          <w:rFonts w:ascii="Arial" w:hAnsi="Arial" w:cs="Arial"/>
          <w:sz w:val="20"/>
          <w:szCs w:val="20"/>
        </w:rPr>
        <w:t>* Klingenberg et al 2014</w:t>
      </w:r>
      <w:r w:rsidRPr="0043335C">
        <w:rPr>
          <w:rFonts w:ascii="Arial" w:hAnsi="Arial" w:cs="Arial"/>
          <w:sz w:val="20"/>
          <w:szCs w:val="20"/>
        </w:rPr>
        <w:fldChar w:fldCharType="begin">
          <w:fldData xml:space="preserve">PEVuZE5vdGU+PENpdGU+PEF1dGhvcj5LbGluZ2VuYmVyZzwvQXV0aG9yPjxZZWFyPjIwMTQ8L1ll
YXI+PFJlY051bT4zODwvUmVjTnVtPjxEaXNwbGF5VGV4dD4oMjM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FA7C79">
        <w:rPr>
          <w:rFonts w:ascii="Arial" w:hAnsi="Arial" w:cs="Arial"/>
          <w:sz w:val="20"/>
          <w:szCs w:val="20"/>
        </w:rPr>
        <w:instrText xml:space="preserve"> ADDIN EN.CITE </w:instrText>
      </w:r>
      <w:r w:rsidR="00FA7C79">
        <w:rPr>
          <w:rFonts w:ascii="Arial" w:hAnsi="Arial" w:cs="Arial"/>
          <w:sz w:val="20"/>
          <w:szCs w:val="20"/>
        </w:rPr>
        <w:fldChar w:fldCharType="begin">
          <w:fldData xml:space="preserve">PEVuZE5vdGU+PENpdGU+PEF1dGhvcj5LbGluZ2VuYmVyZzwvQXV0aG9yPjxZZWFyPjIwMTQ8L1ll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=
</w:fldData>
        </w:fldChar>
      </w:r>
      <w:r w:rsidR="00FA7C79">
        <w:rPr>
          <w:rFonts w:ascii="Arial" w:hAnsi="Arial" w:cs="Arial"/>
          <w:sz w:val="20"/>
          <w:szCs w:val="20"/>
        </w:rPr>
        <w:instrText xml:space="preserve"> ADDIN EN.CITE.DATA </w:instrText>
      </w:r>
      <w:r w:rsidR="00FA7C79">
        <w:rPr>
          <w:rFonts w:ascii="Arial" w:hAnsi="Arial" w:cs="Arial"/>
          <w:sz w:val="20"/>
          <w:szCs w:val="20"/>
        </w:rPr>
      </w:r>
      <w:r w:rsidR="00FA7C79">
        <w:rPr>
          <w:rFonts w:ascii="Arial" w:hAnsi="Arial" w:cs="Arial"/>
          <w:sz w:val="20"/>
          <w:szCs w:val="20"/>
        </w:rPr>
        <w:fldChar w:fldCharType="end"/>
      </w:r>
      <w:r w:rsidRPr="0043335C">
        <w:rPr>
          <w:rFonts w:ascii="Arial" w:hAnsi="Arial" w:cs="Arial"/>
          <w:sz w:val="20"/>
          <w:szCs w:val="20"/>
        </w:rPr>
      </w:r>
      <w:r w:rsidRPr="0043335C">
        <w:rPr>
          <w:rFonts w:ascii="Arial" w:hAnsi="Arial" w:cs="Arial"/>
          <w:sz w:val="20"/>
          <w:szCs w:val="20"/>
        </w:rPr>
        <w:fldChar w:fldCharType="separate"/>
      </w:r>
      <w:r w:rsidR="00FA7C79">
        <w:rPr>
          <w:rFonts w:ascii="Arial" w:hAnsi="Arial" w:cs="Arial"/>
          <w:noProof/>
          <w:sz w:val="20"/>
          <w:szCs w:val="20"/>
        </w:rPr>
        <w:t>(23)</w:t>
      </w:r>
      <w:r w:rsidRPr="0043335C">
        <w:rPr>
          <w:rFonts w:ascii="Arial" w:hAnsi="Arial" w:cs="Arial"/>
          <w:sz w:val="20"/>
          <w:szCs w:val="20"/>
        </w:rPr>
        <w:fldChar w:fldCharType="end"/>
      </w:r>
      <w:r w:rsidRPr="0043335C">
        <w:rPr>
          <w:rFonts w:ascii="Arial" w:hAnsi="Arial" w:cs="Arial"/>
          <w:sz w:val="20"/>
          <w:szCs w:val="20"/>
        </w:rPr>
        <w:t xml:space="preserve"> was a cross-over study in which 20 preterm infants were randomised to 24 hours of treatment with NCPAP or HHHFNC followed by 24 hours of the alternate therapy; relevant data by arm (including the number initially randomised to each arm) not reported</w:t>
      </w:r>
    </w:p>
    <w:p w14:paraId="07FE945D" w14:textId="77777777" w:rsidR="0041779C" w:rsidRPr="0041779C" w:rsidRDefault="0041779C" w:rsidP="0041779C">
      <w:pPr>
        <w:pStyle w:val="Legendtext"/>
        <w:rPr>
          <w:rFonts w:ascii="Arial" w:hAnsi="Arial" w:cs="Arial"/>
          <w:sz w:val="20"/>
          <w:szCs w:val="20"/>
        </w:rPr>
      </w:pPr>
      <w:r w:rsidRPr="0043335C">
        <w:rPr>
          <w:rFonts w:ascii="Arial" w:hAnsi="Arial" w:cs="Arial"/>
          <w:sz w:val="20"/>
          <w:szCs w:val="20"/>
        </w:rPr>
        <w:t>† Data reported here are taken from the abstract</w:t>
      </w:r>
      <w:bookmarkEnd w:id="41"/>
    </w:p>
    <w:p w14:paraId="4C8E6E61" w14:textId="77777777" w:rsidR="0041779C" w:rsidRDefault="0041779C" w:rsidP="0041779C">
      <w:pPr>
        <w:pStyle w:val="Legendtext"/>
      </w:pPr>
    </w:p>
    <w:p w14:paraId="0F2D5ABB" w14:textId="77777777" w:rsidR="0041779C" w:rsidRDefault="0041779C" w:rsidP="0041779C">
      <w:pPr>
        <w:pStyle w:val="Legendtext"/>
        <w:sectPr w:rsidR="0041779C" w:rsidSect="0035750A">
          <w:footerReference w:type="default" r:id="rId16"/>
          <w:pgSz w:w="16838" w:h="11906" w:orient="landscape"/>
          <w:pgMar w:top="1440" w:right="1440" w:bottom="1440" w:left="1440" w:header="708" w:footer="708" w:gutter="0"/>
          <w:cols w:space="708"/>
          <w:docGrid w:linePitch="360"/>
        </w:sectPr>
      </w:pPr>
    </w:p>
    <w:p w14:paraId="4B78D237" w14:textId="7D5DD59F" w:rsidR="00324838" w:rsidRDefault="00324838" w:rsidP="00324838">
      <w:pPr>
        <w:pStyle w:val="Heading2"/>
        <w:pageBreakBefore/>
      </w:pPr>
      <w:r w:rsidRPr="0043335C">
        <w:lastRenderedPageBreak/>
        <w:t xml:space="preserve">Table </w:t>
      </w:r>
      <w:r w:rsidR="00DC65F3" w:rsidRPr="0043335C">
        <w:rPr>
          <w:noProof/>
        </w:rPr>
        <w:t>3</w:t>
      </w:r>
      <w:r w:rsidR="00DC65F3">
        <w:t xml:space="preserve"> </w:t>
      </w:r>
      <w:r>
        <w:t xml:space="preserve">GRADE </w:t>
      </w:r>
      <w:r w:rsidR="00F15F89">
        <w:t>ratings</w:t>
      </w:r>
      <w:r>
        <w:t xml:space="preserve"> for each outcome </w:t>
      </w:r>
      <w:r w:rsidR="001F3378">
        <w:t>for HHHFNC versus NCPAP</w:t>
      </w:r>
      <w:r w:rsidR="006D1F53">
        <w:t xml:space="preserve"> </w:t>
      </w:r>
      <w:r w:rsidR="006D1F53" w:rsidRPr="003A75E0">
        <w:t>(</w:t>
      </w:r>
      <w:r w:rsidR="006D1F53">
        <w:t>Post-extubation analysis</w:t>
      </w:r>
      <w:r w:rsidR="006D1F53" w:rsidRPr="003A75E0">
        <w:t>: preterm infants treated following mechanical endotracheal ventilation)</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473"/>
        <w:gridCol w:w="856"/>
        <w:gridCol w:w="1408"/>
        <w:gridCol w:w="1628"/>
        <w:gridCol w:w="1486"/>
        <w:gridCol w:w="1475"/>
        <w:gridCol w:w="1274"/>
        <w:gridCol w:w="1021"/>
        <w:gridCol w:w="1046"/>
        <w:gridCol w:w="1118"/>
        <w:gridCol w:w="1157"/>
      </w:tblGrid>
      <w:tr w:rsidR="00067910" w:rsidRPr="0041779C" w14:paraId="6F6D6BFB" w14:textId="77777777" w:rsidTr="005B1329">
        <w:trPr>
          <w:cantSplit/>
          <w:tblHeader/>
        </w:trPr>
        <w:tc>
          <w:tcPr>
            <w:tcW w:w="2986" w:type="pct"/>
            <w:gridSpan w:val="6"/>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752554A1" w14:textId="4F168894" w:rsidR="00067910" w:rsidRPr="0041779C" w:rsidRDefault="00067910" w:rsidP="001779C3">
            <w:pPr>
              <w:jc w:val="center"/>
              <w:rPr>
                <w:rFonts w:ascii="Arial" w:hAnsi="Arial" w:cs="Arial"/>
                <w:b/>
                <w:bCs/>
                <w:sz w:val="20"/>
                <w:szCs w:val="20"/>
              </w:rPr>
            </w:pPr>
            <w:r w:rsidRPr="0041779C">
              <w:rPr>
                <w:rFonts w:ascii="Arial" w:hAnsi="Arial" w:cs="Arial"/>
                <w:b/>
                <w:bCs/>
                <w:sz w:val="20"/>
                <w:szCs w:val="20"/>
              </w:rPr>
              <w:t>Certainty assessment</w:t>
            </w:r>
            <w:r w:rsidR="00421D6F" w:rsidRPr="0041779C">
              <w:rPr>
                <w:rFonts w:ascii="Arial" w:hAnsi="Arial" w:cs="Arial"/>
                <w:b/>
                <w:bCs/>
                <w:sz w:val="20"/>
                <w:szCs w:val="20"/>
              </w:rPr>
              <w:t xml:space="preserve"> </w:t>
            </w:r>
            <w:r w:rsidR="00421D6F" w:rsidRPr="0041779C">
              <w:rPr>
                <w:rFonts w:ascii="Arial" w:hAnsi="Arial" w:cs="Arial"/>
                <w:b/>
                <w:bCs/>
                <w:sz w:val="20"/>
                <w:szCs w:val="20"/>
                <w:vertAlign w:val="superscript"/>
              </w:rPr>
              <w:t>a</w:t>
            </w:r>
          </w:p>
        </w:tc>
        <w:tc>
          <w:tcPr>
            <w:tcW w:w="823" w:type="pct"/>
            <w:gridSpan w:val="2"/>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342C9DB9" w14:textId="77777777" w:rsidR="00067910" w:rsidRPr="0041779C" w:rsidRDefault="00067910" w:rsidP="001779C3">
            <w:pPr>
              <w:jc w:val="center"/>
              <w:rPr>
                <w:rFonts w:ascii="Arial" w:hAnsi="Arial" w:cs="Arial"/>
                <w:b/>
                <w:bCs/>
                <w:sz w:val="20"/>
                <w:szCs w:val="20"/>
              </w:rPr>
            </w:pPr>
            <w:r w:rsidRPr="0041779C">
              <w:rPr>
                <w:rFonts w:ascii="Arial" w:hAnsi="Arial" w:cs="Arial"/>
                <w:b/>
                <w:bCs/>
                <w:sz w:val="20"/>
                <w:szCs w:val="20"/>
              </w:rPr>
              <w:t>№ of patients</w:t>
            </w:r>
          </w:p>
        </w:tc>
        <w:tc>
          <w:tcPr>
            <w:tcW w:w="776" w:type="pct"/>
            <w:gridSpan w:val="2"/>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EAB9827" w14:textId="77777777" w:rsidR="00067910" w:rsidRPr="0041779C" w:rsidRDefault="00067910" w:rsidP="001779C3">
            <w:pPr>
              <w:jc w:val="center"/>
              <w:rPr>
                <w:rFonts w:ascii="Arial" w:hAnsi="Arial" w:cs="Arial"/>
                <w:b/>
                <w:bCs/>
                <w:sz w:val="20"/>
                <w:szCs w:val="20"/>
              </w:rPr>
            </w:pPr>
            <w:r w:rsidRPr="0041779C">
              <w:rPr>
                <w:rFonts w:ascii="Arial" w:hAnsi="Arial" w:cs="Arial"/>
                <w:b/>
                <w:bCs/>
                <w:sz w:val="20"/>
                <w:szCs w:val="20"/>
              </w:rPr>
              <w:t>Effect</w:t>
            </w:r>
          </w:p>
        </w:tc>
        <w:tc>
          <w:tcPr>
            <w:tcW w:w="415" w:type="pct"/>
            <w:vMerge w:val="restart"/>
            <w:tcBorders>
              <w:top w:val="single" w:sz="6" w:space="0" w:color="000000"/>
              <w:left w:val="single" w:sz="6" w:space="0" w:color="000000"/>
              <w:right w:val="single" w:sz="6" w:space="0" w:color="000000"/>
            </w:tcBorders>
            <w:shd w:val="clear" w:color="auto" w:fill="auto"/>
            <w:vAlign w:val="center"/>
            <w:hideMark/>
          </w:tcPr>
          <w:p w14:paraId="07F8D0C3" w14:textId="77777777" w:rsidR="00067910" w:rsidRPr="0041779C" w:rsidRDefault="00067910" w:rsidP="001779C3">
            <w:pPr>
              <w:jc w:val="center"/>
              <w:rPr>
                <w:rFonts w:ascii="Arial" w:hAnsi="Arial" w:cs="Arial"/>
                <w:b/>
                <w:bCs/>
                <w:sz w:val="20"/>
                <w:szCs w:val="20"/>
              </w:rPr>
            </w:pPr>
            <w:r w:rsidRPr="0041779C">
              <w:rPr>
                <w:rFonts w:ascii="Arial" w:hAnsi="Arial" w:cs="Arial"/>
                <w:b/>
                <w:bCs/>
                <w:sz w:val="20"/>
                <w:szCs w:val="20"/>
              </w:rPr>
              <w:t>Overall certainty of evidence (Quality)</w:t>
            </w:r>
          </w:p>
        </w:tc>
      </w:tr>
      <w:tr w:rsidR="00067910" w:rsidRPr="0041779C" w14:paraId="5129D1DA" w14:textId="77777777" w:rsidTr="00FF4CF6">
        <w:trPr>
          <w:cantSplit/>
          <w:tblHeader/>
        </w:trPr>
        <w:tc>
          <w:tcPr>
            <w:tcW w:w="528"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3D45D4A" w14:textId="155C2F91"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Outcome</w:t>
            </w:r>
            <w:r w:rsidR="009D0218" w:rsidRPr="0041779C">
              <w:rPr>
                <w:rFonts w:ascii="Arial" w:hAnsi="Arial" w:cs="Arial"/>
                <w:b/>
                <w:bCs/>
                <w:sz w:val="20"/>
                <w:szCs w:val="20"/>
              </w:rPr>
              <w:t xml:space="preserve"> / importance</w:t>
            </w:r>
          </w:p>
        </w:tc>
        <w:tc>
          <w:tcPr>
            <w:tcW w:w="307" w:type="pct"/>
            <w:tcBorders>
              <w:top w:val="single" w:sz="6" w:space="0" w:color="000000"/>
              <w:left w:val="single" w:sz="6" w:space="0" w:color="000000"/>
              <w:bottom w:val="single" w:sz="6" w:space="0" w:color="000000"/>
              <w:right w:val="single" w:sz="6" w:space="0" w:color="000000"/>
            </w:tcBorders>
            <w:vAlign w:val="center"/>
          </w:tcPr>
          <w:p w14:paraId="150BC94F"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 of studies</w:t>
            </w:r>
          </w:p>
        </w:tc>
        <w:tc>
          <w:tcPr>
            <w:tcW w:w="505"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036A4FC"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Risk of bias</w:t>
            </w:r>
          </w:p>
        </w:tc>
        <w:tc>
          <w:tcPr>
            <w:tcW w:w="58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B63FD63"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Inconsistency</w:t>
            </w:r>
          </w:p>
        </w:tc>
        <w:tc>
          <w:tcPr>
            <w:tcW w:w="533"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5FC8E64"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Indirectness</w:t>
            </w:r>
          </w:p>
        </w:tc>
        <w:tc>
          <w:tcPr>
            <w:tcW w:w="529"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4EF68DF"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Imprecision</w:t>
            </w:r>
          </w:p>
        </w:tc>
        <w:tc>
          <w:tcPr>
            <w:tcW w:w="457"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7F9704FB"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HHHFNC</w:t>
            </w:r>
          </w:p>
        </w:tc>
        <w:tc>
          <w:tcPr>
            <w:tcW w:w="366"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FA70672"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NCPAP</w:t>
            </w:r>
          </w:p>
        </w:tc>
        <w:tc>
          <w:tcPr>
            <w:tcW w:w="375"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5AF2798"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Relative</w:t>
            </w:r>
            <w:r w:rsidRPr="0041779C">
              <w:rPr>
                <w:rFonts w:ascii="Arial" w:hAnsi="Arial" w:cs="Arial"/>
                <w:b/>
                <w:bCs/>
                <w:sz w:val="20"/>
                <w:szCs w:val="20"/>
              </w:rPr>
              <w:br/>
              <w:t>(95% CI)</w:t>
            </w:r>
          </w:p>
        </w:tc>
        <w:tc>
          <w:tcPr>
            <w:tcW w:w="401"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B8EC670"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Absolute</w:t>
            </w:r>
            <w:r w:rsidRPr="0041779C">
              <w:rPr>
                <w:rFonts w:ascii="Arial" w:hAnsi="Arial" w:cs="Arial"/>
                <w:b/>
                <w:bCs/>
                <w:sz w:val="20"/>
                <w:szCs w:val="20"/>
              </w:rPr>
              <w:br/>
              <w:t>(95% CI)</w:t>
            </w:r>
          </w:p>
        </w:tc>
        <w:tc>
          <w:tcPr>
            <w:tcW w:w="415" w:type="pct"/>
            <w:vMerge/>
            <w:tcBorders>
              <w:left w:val="single" w:sz="6" w:space="0" w:color="000000"/>
              <w:bottom w:val="single" w:sz="6" w:space="0" w:color="000000"/>
              <w:right w:val="single" w:sz="6" w:space="0" w:color="000000"/>
            </w:tcBorders>
            <w:shd w:val="clear" w:color="auto" w:fill="auto"/>
            <w:vAlign w:val="center"/>
            <w:hideMark/>
          </w:tcPr>
          <w:p w14:paraId="3F5F96D2" w14:textId="77777777" w:rsidR="00067910" w:rsidRPr="0041779C" w:rsidRDefault="00067910" w:rsidP="00067910">
            <w:pPr>
              <w:rPr>
                <w:rFonts w:ascii="Arial" w:hAnsi="Arial" w:cs="Arial"/>
                <w:b/>
                <w:bCs/>
                <w:sz w:val="20"/>
                <w:szCs w:val="20"/>
              </w:rPr>
            </w:pPr>
          </w:p>
        </w:tc>
      </w:tr>
      <w:tr w:rsidR="002817DF" w:rsidRPr="0041779C" w14:paraId="21374BF2" w14:textId="77777777" w:rsidTr="00FF4CF6">
        <w:trPr>
          <w:cantSplit/>
        </w:trPr>
        <w:tc>
          <w:tcPr>
            <w:tcW w:w="528" w:type="pct"/>
            <w:tcBorders>
              <w:top w:val="single" w:sz="6" w:space="0" w:color="000000"/>
              <w:left w:val="single" w:sz="6" w:space="0" w:color="000000"/>
              <w:bottom w:val="single" w:sz="6" w:space="0" w:color="000000"/>
              <w:right w:val="single" w:sz="6" w:space="0" w:color="000000"/>
            </w:tcBorders>
            <w:hideMark/>
          </w:tcPr>
          <w:p w14:paraId="4C6470AF" w14:textId="51ADD2CE" w:rsidR="002817DF" w:rsidRPr="0041779C" w:rsidRDefault="002817DF" w:rsidP="002817DF">
            <w:pPr>
              <w:rPr>
                <w:rFonts w:ascii="Arial" w:hAnsi="Arial" w:cs="Arial"/>
                <w:sz w:val="20"/>
                <w:szCs w:val="20"/>
              </w:rPr>
            </w:pPr>
            <w:r w:rsidRPr="0041779C">
              <w:rPr>
                <w:rFonts w:ascii="Arial" w:hAnsi="Arial" w:cs="Arial"/>
                <w:sz w:val="20"/>
                <w:szCs w:val="20"/>
              </w:rPr>
              <w:t>Reintubation &lt;3 days/ Critical</w:t>
            </w:r>
          </w:p>
        </w:tc>
        <w:tc>
          <w:tcPr>
            <w:tcW w:w="307" w:type="pct"/>
            <w:tcBorders>
              <w:top w:val="single" w:sz="6" w:space="0" w:color="000000"/>
              <w:left w:val="single" w:sz="6" w:space="0" w:color="000000"/>
              <w:bottom w:val="single" w:sz="6" w:space="0" w:color="000000"/>
              <w:right w:val="single" w:sz="6" w:space="0" w:color="000000"/>
            </w:tcBorders>
          </w:tcPr>
          <w:p w14:paraId="4443D745" w14:textId="77777777" w:rsidR="002817DF" w:rsidRPr="0041779C" w:rsidRDefault="002817DF" w:rsidP="002817DF">
            <w:pPr>
              <w:rPr>
                <w:rFonts w:ascii="Arial" w:hAnsi="Arial" w:cs="Arial"/>
                <w:sz w:val="20"/>
                <w:szCs w:val="20"/>
              </w:rPr>
            </w:pPr>
            <w:r w:rsidRPr="0041779C">
              <w:rPr>
                <w:rFonts w:ascii="Arial" w:hAnsi="Arial" w:cs="Arial"/>
                <w:sz w:val="20"/>
                <w:szCs w:val="20"/>
              </w:rPr>
              <w:t xml:space="preserve">5 </w:t>
            </w:r>
          </w:p>
        </w:tc>
        <w:tc>
          <w:tcPr>
            <w:tcW w:w="505" w:type="pct"/>
            <w:tcBorders>
              <w:top w:val="single" w:sz="6" w:space="0" w:color="000000"/>
              <w:left w:val="single" w:sz="6" w:space="0" w:color="000000"/>
              <w:bottom w:val="single" w:sz="6" w:space="0" w:color="000000"/>
              <w:right w:val="single" w:sz="6" w:space="0" w:color="000000"/>
            </w:tcBorders>
            <w:hideMark/>
          </w:tcPr>
          <w:p w14:paraId="79A648E8" w14:textId="2711D051" w:rsidR="002817DF" w:rsidRPr="002817DF" w:rsidRDefault="002817DF" w:rsidP="002817DF">
            <w:pPr>
              <w:rPr>
                <w:rFonts w:ascii="Arial" w:hAnsi="Arial" w:cs="Arial"/>
                <w:sz w:val="20"/>
                <w:szCs w:val="20"/>
              </w:rPr>
            </w:pPr>
            <w:r w:rsidRPr="002817DF">
              <w:rPr>
                <w:rFonts w:ascii="Arial" w:hAnsi="Arial" w:cs="Arial"/>
                <w:sz w:val="20"/>
                <w:szCs w:val="20"/>
              </w:rPr>
              <w:t xml:space="preserve">not serious </w:t>
            </w:r>
            <w:r w:rsidR="00192ECE" w:rsidRPr="00192ECE">
              <w:rPr>
                <w:rFonts w:ascii="Arial" w:hAnsi="Arial" w:cs="Arial"/>
                <w:sz w:val="20"/>
                <w:szCs w:val="20"/>
                <w:vertAlign w:val="superscript"/>
              </w:rPr>
              <w:t>b</w:t>
            </w:r>
          </w:p>
        </w:tc>
        <w:tc>
          <w:tcPr>
            <w:tcW w:w="584" w:type="pct"/>
            <w:tcBorders>
              <w:top w:val="single" w:sz="6" w:space="0" w:color="000000"/>
              <w:left w:val="single" w:sz="6" w:space="0" w:color="000000"/>
              <w:bottom w:val="single" w:sz="6" w:space="0" w:color="000000"/>
              <w:right w:val="single" w:sz="6" w:space="0" w:color="000000"/>
            </w:tcBorders>
            <w:hideMark/>
          </w:tcPr>
          <w:p w14:paraId="7B47DA1F" w14:textId="2B102063" w:rsidR="002817DF" w:rsidRPr="00207442" w:rsidRDefault="002817DF" w:rsidP="002817DF">
            <w:pPr>
              <w:rPr>
                <w:rFonts w:ascii="Arial" w:hAnsi="Arial" w:cs="Arial"/>
                <w:sz w:val="20"/>
                <w:szCs w:val="20"/>
              </w:rPr>
            </w:pPr>
            <w:r w:rsidRPr="00207442">
              <w:rPr>
                <w:rFonts w:ascii="Arial" w:hAnsi="Arial" w:cs="Arial"/>
                <w:sz w:val="20"/>
                <w:szCs w:val="20"/>
              </w:rPr>
              <w:t xml:space="preserve">not serious </w:t>
            </w:r>
          </w:p>
        </w:tc>
        <w:tc>
          <w:tcPr>
            <w:tcW w:w="533" w:type="pct"/>
            <w:tcBorders>
              <w:top w:val="single" w:sz="6" w:space="0" w:color="000000"/>
              <w:left w:val="single" w:sz="6" w:space="0" w:color="000000"/>
              <w:bottom w:val="single" w:sz="6" w:space="0" w:color="000000"/>
              <w:right w:val="single" w:sz="6" w:space="0" w:color="000000"/>
            </w:tcBorders>
            <w:hideMark/>
          </w:tcPr>
          <w:p w14:paraId="0E87E28F" w14:textId="431E85AA" w:rsidR="002817DF" w:rsidRPr="0041779C" w:rsidRDefault="002817DF" w:rsidP="002817DF">
            <w:pPr>
              <w:rPr>
                <w:rFonts w:ascii="Arial" w:hAnsi="Arial" w:cs="Arial"/>
                <w:sz w:val="20"/>
                <w:szCs w:val="20"/>
              </w:rPr>
            </w:pPr>
            <w:r w:rsidRPr="0041779C">
              <w:rPr>
                <w:rFonts w:ascii="Arial" w:hAnsi="Arial" w:cs="Arial"/>
                <w:sz w:val="20"/>
                <w:szCs w:val="20"/>
              </w:rPr>
              <w:t xml:space="preserve">not serious </w:t>
            </w:r>
          </w:p>
        </w:tc>
        <w:tc>
          <w:tcPr>
            <w:tcW w:w="529" w:type="pct"/>
            <w:tcBorders>
              <w:top w:val="single" w:sz="6" w:space="0" w:color="000000"/>
              <w:left w:val="single" w:sz="6" w:space="0" w:color="000000"/>
              <w:bottom w:val="single" w:sz="6" w:space="0" w:color="000000"/>
              <w:right w:val="single" w:sz="6" w:space="0" w:color="000000"/>
            </w:tcBorders>
            <w:hideMark/>
          </w:tcPr>
          <w:p w14:paraId="0E0B2ED7" w14:textId="2928C5E0" w:rsidR="002817DF" w:rsidRPr="0041779C" w:rsidRDefault="002817DF" w:rsidP="002817DF">
            <w:pPr>
              <w:rPr>
                <w:rFonts w:ascii="Arial" w:hAnsi="Arial" w:cs="Arial"/>
                <w:sz w:val="20"/>
                <w:szCs w:val="20"/>
              </w:rPr>
            </w:pPr>
            <w:r w:rsidRPr="0041779C">
              <w:rPr>
                <w:rFonts w:ascii="Arial" w:hAnsi="Arial" w:cs="Arial"/>
                <w:sz w:val="20"/>
                <w:szCs w:val="20"/>
              </w:rPr>
              <w:t xml:space="preserve">serious </w:t>
            </w:r>
            <w:r w:rsidR="00192ECE" w:rsidRPr="008B0ABE">
              <w:rPr>
                <w:rFonts w:ascii="Arial" w:hAnsi="Arial" w:cs="Arial"/>
                <w:sz w:val="20"/>
                <w:szCs w:val="20"/>
                <w:vertAlign w:val="superscript"/>
              </w:rPr>
              <w:t>c</w:t>
            </w:r>
          </w:p>
        </w:tc>
        <w:tc>
          <w:tcPr>
            <w:tcW w:w="457" w:type="pct"/>
            <w:tcBorders>
              <w:top w:val="single" w:sz="6" w:space="0" w:color="000000"/>
              <w:left w:val="single" w:sz="6" w:space="0" w:color="000000"/>
              <w:bottom w:val="single" w:sz="6" w:space="0" w:color="000000"/>
              <w:right w:val="single" w:sz="6" w:space="0" w:color="000000"/>
            </w:tcBorders>
            <w:hideMark/>
          </w:tcPr>
          <w:p w14:paraId="5E10ABFF" w14:textId="77777777" w:rsidR="002817DF" w:rsidRPr="0041779C" w:rsidRDefault="002817DF" w:rsidP="002817DF">
            <w:pPr>
              <w:jc w:val="center"/>
              <w:rPr>
                <w:rFonts w:ascii="Arial" w:hAnsi="Arial" w:cs="Arial"/>
                <w:sz w:val="20"/>
                <w:szCs w:val="20"/>
              </w:rPr>
            </w:pPr>
            <w:r w:rsidRPr="0041779C">
              <w:rPr>
                <w:rFonts w:ascii="Arial" w:hAnsi="Arial" w:cs="Arial"/>
                <w:sz w:val="20"/>
                <w:szCs w:val="20"/>
              </w:rPr>
              <w:t xml:space="preserve">40/234 (17.1%) </w:t>
            </w:r>
          </w:p>
        </w:tc>
        <w:tc>
          <w:tcPr>
            <w:tcW w:w="366" w:type="pct"/>
            <w:tcBorders>
              <w:top w:val="single" w:sz="6" w:space="0" w:color="000000"/>
              <w:left w:val="single" w:sz="6" w:space="0" w:color="000000"/>
              <w:bottom w:val="single" w:sz="6" w:space="0" w:color="000000"/>
              <w:right w:val="single" w:sz="6" w:space="0" w:color="000000"/>
            </w:tcBorders>
            <w:hideMark/>
          </w:tcPr>
          <w:p w14:paraId="40A330D3" w14:textId="77777777" w:rsidR="002817DF" w:rsidRPr="0041779C" w:rsidRDefault="002817DF" w:rsidP="002817DF">
            <w:pPr>
              <w:jc w:val="center"/>
              <w:rPr>
                <w:rFonts w:ascii="Arial" w:hAnsi="Arial" w:cs="Arial"/>
                <w:sz w:val="20"/>
                <w:szCs w:val="20"/>
              </w:rPr>
            </w:pPr>
            <w:r w:rsidRPr="0041779C">
              <w:rPr>
                <w:rStyle w:val="cell-value"/>
                <w:rFonts w:ascii="Arial" w:hAnsi="Arial" w:cs="Arial"/>
                <w:sz w:val="20"/>
                <w:szCs w:val="20"/>
              </w:rPr>
              <w:t xml:space="preserve">33/244 (13.5%) </w:t>
            </w:r>
          </w:p>
        </w:tc>
        <w:tc>
          <w:tcPr>
            <w:tcW w:w="375" w:type="pct"/>
            <w:tcBorders>
              <w:top w:val="single" w:sz="6" w:space="0" w:color="000000"/>
              <w:left w:val="single" w:sz="6" w:space="0" w:color="000000"/>
              <w:bottom w:val="single" w:sz="6" w:space="0" w:color="000000"/>
              <w:right w:val="single" w:sz="6" w:space="0" w:color="000000"/>
            </w:tcBorders>
            <w:hideMark/>
          </w:tcPr>
          <w:p w14:paraId="4F94EAAA" w14:textId="77777777" w:rsidR="002817DF" w:rsidRPr="0041779C" w:rsidRDefault="002817DF" w:rsidP="002817DF">
            <w:pPr>
              <w:jc w:val="center"/>
              <w:rPr>
                <w:rFonts w:ascii="Arial" w:hAnsi="Arial" w:cs="Arial"/>
                <w:sz w:val="20"/>
                <w:szCs w:val="20"/>
              </w:rPr>
            </w:pPr>
            <w:r w:rsidRPr="0041779C">
              <w:rPr>
                <w:rStyle w:val="block"/>
                <w:rFonts w:ascii="Arial" w:hAnsi="Arial" w:cs="Arial"/>
                <w:sz w:val="20"/>
                <w:szCs w:val="20"/>
              </w:rPr>
              <w:t>RR 1.24</w:t>
            </w:r>
            <w:r w:rsidRPr="0041779C">
              <w:rPr>
                <w:rFonts w:ascii="Arial" w:hAnsi="Arial" w:cs="Arial"/>
                <w:sz w:val="20"/>
                <w:szCs w:val="20"/>
              </w:rPr>
              <w:br/>
            </w:r>
            <w:r w:rsidRPr="0041779C">
              <w:rPr>
                <w:rStyle w:val="cell"/>
                <w:rFonts w:ascii="Arial" w:hAnsi="Arial" w:cs="Arial"/>
                <w:sz w:val="20"/>
                <w:szCs w:val="20"/>
              </w:rPr>
              <w:t>(0.81 to 1.89)</w:t>
            </w:r>
            <w:r w:rsidRPr="0041779C">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1EFB57B2" w14:textId="77777777" w:rsidR="002817DF" w:rsidRPr="0041779C" w:rsidRDefault="002817DF" w:rsidP="002817DF">
            <w:pPr>
              <w:jc w:val="center"/>
              <w:rPr>
                <w:rFonts w:ascii="Arial" w:hAnsi="Arial" w:cs="Arial"/>
                <w:sz w:val="20"/>
                <w:szCs w:val="20"/>
              </w:rPr>
            </w:pPr>
            <w:r w:rsidRPr="0041779C">
              <w:rPr>
                <w:rFonts w:ascii="Arial" w:hAnsi="Arial" w:cs="Arial"/>
                <w:b/>
                <w:bCs/>
                <w:sz w:val="20"/>
                <w:szCs w:val="20"/>
              </w:rPr>
              <w:t>32 more per 1,000</w:t>
            </w:r>
            <w:r w:rsidRPr="0041779C">
              <w:rPr>
                <w:rFonts w:ascii="Arial" w:hAnsi="Arial" w:cs="Arial"/>
                <w:sz w:val="20"/>
                <w:szCs w:val="20"/>
              </w:rPr>
              <w:br/>
              <w:t xml:space="preserve">(from 26 fewer to 120 more) </w:t>
            </w:r>
          </w:p>
        </w:tc>
        <w:tc>
          <w:tcPr>
            <w:tcW w:w="415" w:type="pct"/>
            <w:tcBorders>
              <w:top w:val="single" w:sz="6" w:space="0" w:color="000000"/>
              <w:left w:val="single" w:sz="6" w:space="0" w:color="000000"/>
              <w:bottom w:val="single" w:sz="6" w:space="0" w:color="000000"/>
              <w:right w:val="single" w:sz="6" w:space="0" w:color="000000"/>
            </w:tcBorders>
            <w:hideMark/>
          </w:tcPr>
          <w:p w14:paraId="2B601CA2" w14:textId="7AE84750" w:rsidR="002817DF" w:rsidRPr="00207442" w:rsidRDefault="002817DF" w:rsidP="002817DF">
            <w:pPr>
              <w:rPr>
                <w:rFonts w:ascii="Arial" w:hAnsi="Arial" w:cs="Arial"/>
                <w:sz w:val="20"/>
                <w:szCs w:val="20"/>
              </w:rPr>
            </w:pPr>
            <w:r w:rsidRPr="00207442">
              <w:rPr>
                <w:rStyle w:val="quality-sign"/>
                <w:rFonts w:ascii="Cambria Math" w:hAnsi="Cambria Math" w:cs="Cambria Math"/>
                <w:sz w:val="20"/>
                <w:szCs w:val="20"/>
              </w:rPr>
              <w:t>⨁⨁⨁</w:t>
            </w:r>
            <w:r w:rsidRPr="00207442">
              <w:rPr>
                <w:rStyle w:val="quality-sign"/>
                <w:rFonts w:ascii="MS Gothic" w:eastAsia="MS Gothic" w:hAnsi="MS Gothic" w:cs="MS Gothic" w:hint="eastAsia"/>
                <w:sz w:val="20"/>
                <w:szCs w:val="20"/>
              </w:rPr>
              <w:t>◯</w:t>
            </w:r>
            <w:r w:rsidRPr="00207442">
              <w:rPr>
                <w:rFonts w:ascii="Arial" w:hAnsi="Arial" w:cs="Arial"/>
                <w:sz w:val="20"/>
                <w:szCs w:val="20"/>
              </w:rPr>
              <w:br/>
            </w:r>
            <w:r w:rsidRPr="00207442">
              <w:rPr>
                <w:rStyle w:val="quality-text"/>
                <w:rFonts w:ascii="Arial" w:hAnsi="Arial" w:cs="Arial"/>
                <w:sz w:val="20"/>
                <w:szCs w:val="20"/>
              </w:rPr>
              <w:t>Moderate</w:t>
            </w:r>
          </w:p>
        </w:tc>
      </w:tr>
      <w:tr w:rsidR="00A770DD" w:rsidRPr="0041779C" w14:paraId="56E95244" w14:textId="77777777" w:rsidTr="00FF4CF6">
        <w:trPr>
          <w:cantSplit/>
        </w:trPr>
        <w:tc>
          <w:tcPr>
            <w:tcW w:w="528" w:type="pct"/>
            <w:tcBorders>
              <w:top w:val="single" w:sz="6" w:space="0" w:color="000000"/>
              <w:left w:val="single" w:sz="6" w:space="0" w:color="000000"/>
              <w:bottom w:val="single" w:sz="6" w:space="0" w:color="000000"/>
              <w:right w:val="single" w:sz="6" w:space="0" w:color="000000"/>
            </w:tcBorders>
            <w:hideMark/>
          </w:tcPr>
          <w:p w14:paraId="61693544" w14:textId="78E0F7F2" w:rsidR="00A770DD" w:rsidRPr="0041779C" w:rsidRDefault="00A770DD" w:rsidP="00A770DD">
            <w:pPr>
              <w:rPr>
                <w:rFonts w:ascii="Arial" w:hAnsi="Arial" w:cs="Arial"/>
                <w:sz w:val="20"/>
                <w:szCs w:val="20"/>
              </w:rPr>
            </w:pPr>
            <w:r w:rsidRPr="0041779C">
              <w:rPr>
                <w:rFonts w:ascii="Arial" w:hAnsi="Arial" w:cs="Arial"/>
                <w:sz w:val="20"/>
                <w:szCs w:val="20"/>
              </w:rPr>
              <w:t>Reintubation &lt;7 days/ Important</w:t>
            </w:r>
          </w:p>
        </w:tc>
        <w:tc>
          <w:tcPr>
            <w:tcW w:w="307" w:type="pct"/>
            <w:tcBorders>
              <w:top w:val="single" w:sz="6" w:space="0" w:color="000000"/>
              <w:left w:val="single" w:sz="6" w:space="0" w:color="000000"/>
              <w:bottom w:val="single" w:sz="6" w:space="0" w:color="000000"/>
              <w:right w:val="single" w:sz="6" w:space="0" w:color="000000"/>
            </w:tcBorders>
          </w:tcPr>
          <w:p w14:paraId="1C2D4DF1" w14:textId="77777777" w:rsidR="00A770DD" w:rsidRPr="0041779C" w:rsidRDefault="00A770DD" w:rsidP="00A770DD">
            <w:pPr>
              <w:rPr>
                <w:rFonts w:ascii="Arial" w:hAnsi="Arial" w:cs="Arial"/>
                <w:sz w:val="20"/>
                <w:szCs w:val="20"/>
              </w:rPr>
            </w:pPr>
            <w:r w:rsidRPr="0041779C">
              <w:rPr>
                <w:rFonts w:ascii="Arial" w:hAnsi="Arial" w:cs="Arial"/>
                <w:sz w:val="20"/>
                <w:szCs w:val="20"/>
              </w:rPr>
              <w:t xml:space="preserve">5 </w:t>
            </w:r>
          </w:p>
        </w:tc>
        <w:tc>
          <w:tcPr>
            <w:tcW w:w="505" w:type="pct"/>
            <w:tcBorders>
              <w:top w:val="single" w:sz="6" w:space="0" w:color="000000"/>
              <w:left w:val="single" w:sz="6" w:space="0" w:color="000000"/>
              <w:bottom w:val="single" w:sz="6" w:space="0" w:color="000000"/>
              <w:right w:val="single" w:sz="6" w:space="0" w:color="000000"/>
            </w:tcBorders>
            <w:hideMark/>
          </w:tcPr>
          <w:p w14:paraId="1113E108" w14:textId="6435BD81" w:rsidR="00A770DD" w:rsidRPr="0041779C" w:rsidRDefault="00A770DD" w:rsidP="00A770DD">
            <w:pPr>
              <w:rPr>
                <w:rFonts w:ascii="Arial" w:hAnsi="Arial" w:cs="Arial"/>
                <w:sz w:val="20"/>
                <w:szCs w:val="20"/>
              </w:rPr>
            </w:pPr>
            <w:r w:rsidRPr="0041779C">
              <w:rPr>
                <w:rFonts w:ascii="Arial" w:hAnsi="Arial" w:cs="Arial"/>
                <w:sz w:val="20"/>
                <w:szCs w:val="20"/>
              </w:rPr>
              <w:t xml:space="preserve">not serious </w:t>
            </w:r>
          </w:p>
        </w:tc>
        <w:tc>
          <w:tcPr>
            <w:tcW w:w="584" w:type="pct"/>
            <w:tcBorders>
              <w:top w:val="single" w:sz="6" w:space="0" w:color="000000"/>
              <w:left w:val="single" w:sz="6" w:space="0" w:color="000000"/>
              <w:bottom w:val="single" w:sz="6" w:space="0" w:color="000000"/>
              <w:right w:val="single" w:sz="6" w:space="0" w:color="000000"/>
            </w:tcBorders>
            <w:hideMark/>
          </w:tcPr>
          <w:p w14:paraId="42ACB883" w14:textId="24B72FD0" w:rsidR="00A770DD" w:rsidRPr="0041779C" w:rsidRDefault="00A770DD" w:rsidP="00A770DD">
            <w:pPr>
              <w:rPr>
                <w:rFonts w:ascii="Arial" w:hAnsi="Arial" w:cs="Arial"/>
                <w:sz w:val="20"/>
                <w:szCs w:val="20"/>
              </w:rPr>
            </w:pPr>
            <w:r w:rsidRPr="00207442">
              <w:rPr>
                <w:rFonts w:ascii="Arial" w:hAnsi="Arial" w:cs="Arial"/>
                <w:sz w:val="20"/>
                <w:szCs w:val="20"/>
              </w:rPr>
              <w:t xml:space="preserve">not serious </w:t>
            </w:r>
          </w:p>
        </w:tc>
        <w:tc>
          <w:tcPr>
            <w:tcW w:w="533" w:type="pct"/>
            <w:tcBorders>
              <w:top w:val="single" w:sz="6" w:space="0" w:color="000000"/>
              <w:left w:val="single" w:sz="6" w:space="0" w:color="000000"/>
              <w:bottom w:val="single" w:sz="6" w:space="0" w:color="000000"/>
              <w:right w:val="single" w:sz="6" w:space="0" w:color="000000"/>
            </w:tcBorders>
            <w:hideMark/>
          </w:tcPr>
          <w:p w14:paraId="772F53CD" w14:textId="04FAB17D" w:rsidR="00A770DD" w:rsidRPr="0041779C" w:rsidRDefault="00A770DD" w:rsidP="00A770DD">
            <w:pPr>
              <w:rPr>
                <w:rFonts w:ascii="Arial" w:hAnsi="Arial" w:cs="Arial"/>
                <w:sz w:val="20"/>
                <w:szCs w:val="20"/>
              </w:rPr>
            </w:pPr>
            <w:r w:rsidRPr="0041779C">
              <w:rPr>
                <w:rFonts w:ascii="Arial" w:hAnsi="Arial" w:cs="Arial"/>
                <w:sz w:val="20"/>
                <w:szCs w:val="20"/>
              </w:rPr>
              <w:t xml:space="preserve">not serious </w:t>
            </w:r>
          </w:p>
        </w:tc>
        <w:tc>
          <w:tcPr>
            <w:tcW w:w="529" w:type="pct"/>
            <w:tcBorders>
              <w:top w:val="single" w:sz="6" w:space="0" w:color="000000"/>
              <w:left w:val="single" w:sz="6" w:space="0" w:color="000000"/>
              <w:bottom w:val="single" w:sz="6" w:space="0" w:color="000000"/>
              <w:right w:val="single" w:sz="6" w:space="0" w:color="000000"/>
            </w:tcBorders>
            <w:hideMark/>
          </w:tcPr>
          <w:p w14:paraId="6DAED3FC" w14:textId="4205D5A6" w:rsidR="00A770DD" w:rsidRPr="0041779C" w:rsidRDefault="00A770DD" w:rsidP="00A770DD">
            <w:pPr>
              <w:rPr>
                <w:rFonts w:ascii="Arial" w:hAnsi="Arial" w:cs="Arial"/>
                <w:sz w:val="20"/>
                <w:szCs w:val="20"/>
              </w:rPr>
            </w:pPr>
            <w:r w:rsidRPr="0041779C">
              <w:rPr>
                <w:rFonts w:ascii="Arial" w:hAnsi="Arial" w:cs="Arial"/>
                <w:sz w:val="20"/>
                <w:szCs w:val="20"/>
              </w:rPr>
              <w:t xml:space="preserve">serious </w:t>
            </w:r>
            <w:r w:rsidR="00192ECE" w:rsidRPr="008B0ABE">
              <w:rPr>
                <w:rFonts w:ascii="Arial" w:hAnsi="Arial" w:cs="Arial"/>
                <w:sz w:val="20"/>
                <w:szCs w:val="20"/>
                <w:vertAlign w:val="superscript"/>
              </w:rPr>
              <w:t>c</w:t>
            </w:r>
          </w:p>
        </w:tc>
        <w:tc>
          <w:tcPr>
            <w:tcW w:w="457" w:type="pct"/>
            <w:tcBorders>
              <w:top w:val="single" w:sz="6" w:space="0" w:color="000000"/>
              <w:left w:val="single" w:sz="6" w:space="0" w:color="000000"/>
              <w:bottom w:val="single" w:sz="6" w:space="0" w:color="000000"/>
              <w:right w:val="single" w:sz="6" w:space="0" w:color="000000"/>
            </w:tcBorders>
            <w:hideMark/>
          </w:tcPr>
          <w:p w14:paraId="670755C4" w14:textId="77777777" w:rsidR="00A770DD" w:rsidRPr="0041779C" w:rsidRDefault="00A770DD" w:rsidP="00A770DD">
            <w:pPr>
              <w:jc w:val="center"/>
              <w:rPr>
                <w:rFonts w:ascii="Arial" w:hAnsi="Arial" w:cs="Arial"/>
                <w:sz w:val="20"/>
                <w:szCs w:val="20"/>
              </w:rPr>
            </w:pPr>
            <w:r w:rsidRPr="0041779C">
              <w:rPr>
                <w:rFonts w:ascii="Arial" w:hAnsi="Arial" w:cs="Arial"/>
                <w:sz w:val="20"/>
                <w:szCs w:val="20"/>
              </w:rPr>
              <w:t xml:space="preserve">66/411 (16.1%) </w:t>
            </w:r>
          </w:p>
        </w:tc>
        <w:tc>
          <w:tcPr>
            <w:tcW w:w="366" w:type="pct"/>
            <w:tcBorders>
              <w:top w:val="single" w:sz="6" w:space="0" w:color="000000"/>
              <w:left w:val="single" w:sz="6" w:space="0" w:color="000000"/>
              <w:bottom w:val="single" w:sz="6" w:space="0" w:color="000000"/>
              <w:right w:val="single" w:sz="6" w:space="0" w:color="000000"/>
            </w:tcBorders>
            <w:hideMark/>
          </w:tcPr>
          <w:p w14:paraId="1F723DB6" w14:textId="77777777" w:rsidR="00A770DD" w:rsidRPr="0041779C" w:rsidRDefault="00A770DD" w:rsidP="00A770DD">
            <w:pPr>
              <w:jc w:val="center"/>
              <w:rPr>
                <w:rFonts w:ascii="Arial" w:hAnsi="Arial" w:cs="Arial"/>
                <w:sz w:val="20"/>
                <w:szCs w:val="20"/>
              </w:rPr>
            </w:pPr>
            <w:r w:rsidRPr="0041779C">
              <w:rPr>
                <w:rStyle w:val="cell-value"/>
                <w:rFonts w:ascii="Arial" w:hAnsi="Arial" w:cs="Arial"/>
                <w:sz w:val="20"/>
                <w:szCs w:val="20"/>
              </w:rPr>
              <w:t xml:space="preserve">83/421 (19.7%) </w:t>
            </w:r>
          </w:p>
        </w:tc>
        <w:tc>
          <w:tcPr>
            <w:tcW w:w="375" w:type="pct"/>
            <w:tcBorders>
              <w:top w:val="single" w:sz="6" w:space="0" w:color="000000"/>
              <w:left w:val="single" w:sz="6" w:space="0" w:color="000000"/>
              <w:bottom w:val="single" w:sz="6" w:space="0" w:color="000000"/>
              <w:right w:val="single" w:sz="6" w:space="0" w:color="000000"/>
            </w:tcBorders>
            <w:hideMark/>
          </w:tcPr>
          <w:p w14:paraId="7CB62C1B" w14:textId="77777777" w:rsidR="00A770DD" w:rsidRPr="0041779C" w:rsidRDefault="00A770DD" w:rsidP="00A770DD">
            <w:pPr>
              <w:jc w:val="center"/>
              <w:rPr>
                <w:rFonts w:ascii="Arial" w:hAnsi="Arial" w:cs="Arial"/>
                <w:sz w:val="20"/>
                <w:szCs w:val="20"/>
              </w:rPr>
            </w:pPr>
            <w:r w:rsidRPr="0041779C">
              <w:rPr>
                <w:rStyle w:val="block"/>
                <w:rFonts w:ascii="Arial" w:hAnsi="Arial" w:cs="Arial"/>
                <w:sz w:val="20"/>
                <w:szCs w:val="20"/>
              </w:rPr>
              <w:t>RR 0.84</w:t>
            </w:r>
            <w:r w:rsidRPr="0041779C">
              <w:rPr>
                <w:rFonts w:ascii="Arial" w:hAnsi="Arial" w:cs="Arial"/>
                <w:sz w:val="20"/>
                <w:szCs w:val="20"/>
              </w:rPr>
              <w:br/>
            </w:r>
            <w:r w:rsidRPr="0041779C">
              <w:rPr>
                <w:rStyle w:val="cell"/>
                <w:rFonts w:ascii="Arial" w:hAnsi="Arial" w:cs="Arial"/>
                <w:sz w:val="20"/>
                <w:szCs w:val="20"/>
              </w:rPr>
              <w:t>(0.63 to 1.12)</w:t>
            </w:r>
            <w:r w:rsidRPr="0041779C">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73C70277" w14:textId="77777777" w:rsidR="00A770DD" w:rsidRPr="0041779C" w:rsidRDefault="00A770DD" w:rsidP="00A770DD">
            <w:pPr>
              <w:jc w:val="center"/>
              <w:rPr>
                <w:rFonts w:ascii="Arial" w:hAnsi="Arial" w:cs="Arial"/>
                <w:sz w:val="20"/>
                <w:szCs w:val="20"/>
              </w:rPr>
            </w:pPr>
            <w:r w:rsidRPr="0041779C">
              <w:rPr>
                <w:rFonts w:ascii="Arial" w:hAnsi="Arial" w:cs="Arial"/>
                <w:b/>
                <w:bCs/>
                <w:sz w:val="20"/>
                <w:szCs w:val="20"/>
              </w:rPr>
              <w:t>32 fewer per 1,000</w:t>
            </w:r>
            <w:r w:rsidRPr="0041779C">
              <w:rPr>
                <w:rFonts w:ascii="Arial" w:hAnsi="Arial" w:cs="Arial"/>
                <w:sz w:val="20"/>
                <w:szCs w:val="20"/>
              </w:rPr>
              <w:br/>
              <w:t xml:space="preserve">(from 24 more to 73 fewer) </w:t>
            </w:r>
          </w:p>
        </w:tc>
        <w:tc>
          <w:tcPr>
            <w:tcW w:w="415" w:type="pct"/>
            <w:tcBorders>
              <w:top w:val="single" w:sz="6" w:space="0" w:color="000000"/>
              <w:left w:val="single" w:sz="6" w:space="0" w:color="000000"/>
              <w:bottom w:val="single" w:sz="6" w:space="0" w:color="000000"/>
              <w:right w:val="single" w:sz="6" w:space="0" w:color="000000"/>
            </w:tcBorders>
            <w:hideMark/>
          </w:tcPr>
          <w:p w14:paraId="34B67668" w14:textId="77777777" w:rsidR="00A770DD" w:rsidRPr="0041779C" w:rsidRDefault="00A770DD" w:rsidP="00A770DD">
            <w:pPr>
              <w:rPr>
                <w:rFonts w:ascii="Arial" w:hAnsi="Arial" w:cs="Arial"/>
                <w:sz w:val="20"/>
                <w:szCs w:val="20"/>
              </w:rPr>
            </w:pPr>
            <w:r w:rsidRPr="0041779C">
              <w:rPr>
                <w:rStyle w:val="quality-sign"/>
                <w:rFonts w:ascii="Cambria Math" w:hAnsi="Cambria Math" w:cs="Cambria Math"/>
                <w:sz w:val="20"/>
                <w:szCs w:val="20"/>
              </w:rPr>
              <w:t>⨁⨁⨁</w:t>
            </w:r>
            <w:r w:rsidRPr="0041779C">
              <w:rPr>
                <w:rStyle w:val="quality-sign"/>
                <w:rFonts w:ascii="MS Gothic" w:eastAsia="MS Gothic" w:hAnsi="MS Gothic" w:cs="MS Gothic" w:hint="eastAsia"/>
                <w:sz w:val="20"/>
                <w:szCs w:val="20"/>
              </w:rPr>
              <w:t>◯</w:t>
            </w:r>
            <w:r w:rsidRPr="0041779C">
              <w:rPr>
                <w:rFonts w:ascii="Arial" w:hAnsi="Arial" w:cs="Arial"/>
                <w:sz w:val="20"/>
                <w:szCs w:val="20"/>
              </w:rPr>
              <w:br/>
            </w:r>
            <w:r w:rsidRPr="0041779C">
              <w:rPr>
                <w:rStyle w:val="quality-text"/>
                <w:rFonts w:ascii="Arial" w:hAnsi="Arial" w:cs="Arial"/>
                <w:sz w:val="20"/>
                <w:szCs w:val="20"/>
              </w:rPr>
              <w:t>Moderate</w:t>
            </w:r>
          </w:p>
        </w:tc>
      </w:tr>
      <w:tr w:rsidR="00A770DD" w:rsidRPr="0041779C" w14:paraId="6165AD93" w14:textId="77777777" w:rsidTr="00FF4CF6">
        <w:trPr>
          <w:cantSplit/>
        </w:trPr>
        <w:tc>
          <w:tcPr>
            <w:tcW w:w="528" w:type="pct"/>
            <w:tcBorders>
              <w:top w:val="single" w:sz="6" w:space="0" w:color="000000"/>
              <w:left w:val="single" w:sz="6" w:space="0" w:color="000000"/>
              <w:bottom w:val="single" w:sz="6" w:space="0" w:color="000000"/>
              <w:right w:val="single" w:sz="6" w:space="0" w:color="000000"/>
            </w:tcBorders>
            <w:hideMark/>
          </w:tcPr>
          <w:p w14:paraId="5005D66A" w14:textId="49884E3B" w:rsidR="00A770DD" w:rsidRPr="0041779C" w:rsidRDefault="00A770DD" w:rsidP="00A770DD">
            <w:pPr>
              <w:rPr>
                <w:rFonts w:ascii="Arial" w:hAnsi="Arial" w:cs="Arial"/>
                <w:sz w:val="20"/>
                <w:szCs w:val="20"/>
              </w:rPr>
            </w:pPr>
            <w:r w:rsidRPr="0041779C">
              <w:rPr>
                <w:rFonts w:ascii="Arial" w:hAnsi="Arial" w:cs="Arial"/>
                <w:sz w:val="20"/>
                <w:szCs w:val="20"/>
              </w:rPr>
              <w:t>BPD/ Important</w:t>
            </w:r>
          </w:p>
        </w:tc>
        <w:tc>
          <w:tcPr>
            <w:tcW w:w="307" w:type="pct"/>
            <w:tcBorders>
              <w:top w:val="single" w:sz="6" w:space="0" w:color="000000"/>
              <w:left w:val="single" w:sz="6" w:space="0" w:color="000000"/>
              <w:bottom w:val="single" w:sz="6" w:space="0" w:color="000000"/>
              <w:right w:val="single" w:sz="6" w:space="0" w:color="000000"/>
            </w:tcBorders>
          </w:tcPr>
          <w:p w14:paraId="0AFF86F0" w14:textId="77777777" w:rsidR="00A770DD" w:rsidRPr="0041779C" w:rsidRDefault="00A770DD" w:rsidP="00A770DD">
            <w:pPr>
              <w:rPr>
                <w:rFonts w:ascii="Arial" w:hAnsi="Arial" w:cs="Arial"/>
                <w:sz w:val="20"/>
                <w:szCs w:val="20"/>
              </w:rPr>
            </w:pPr>
            <w:r w:rsidRPr="0041779C">
              <w:rPr>
                <w:rFonts w:ascii="Arial" w:hAnsi="Arial" w:cs="Arial"/>
                <w:sz w:val="20"/>
                <w:szCs w:val="20"/>
              </w:rPr>
              <w:t xml:space="preserve">8 </w:t>
            </w:r>
          </w:p>
        </w:tc>
        <w:tc>
          <w:tcPr>
            <w:tcW w:w="505" w:type="pct"/>
            <w:tcBorders>
              <w:top w:val="single" w:sz="6" w:space="0" w:color="000000"/>
              <w:left w:val="single" w:sz="6" w:space="0" w:color="000000"/>
              <w:bottom w:val="single" w:sz="6" w:space="0" w:color="000000"/>
              <w:right w:val="single" w:sz="6" w:space="0" w:color="000000"/>
            </w:tcBorders>
            <w:hideMark/>
          </w:tcPr>
          <w:p w14:paraId="07E86448" w14:textId="7CB3FBBD" w:rsidR="00A770DD" w:rsidRPr="0041779C" w:rsidRDefault="00A770DD" w:rsidP="00A770DD">
            <w:pPr>
              <w:rPr>
                <w:rFonts w:ascii="Arial" w:hAnsi="Arial" w:cs="Arial"/>
                <w:sz w:val="20"/>
                <w:szCs w:val="20"/>
              </w:rPr>
            </w:pPr>
            <w:r w:rsidRPr="0041779C">
              <w:rPr>
                <w:rFonts w:ascii="Arial" w:hAnsi="Arial" w:cs="Arial"/>
                <w:sz w:val="20"/>
                <w:szCs w:val="20"/>
              </w:rPr>
              <w:t xml:space="preserve">not serious </w:t>
            </w:r>
          </w:p>
        </w:tc>
        <w:tc>
          <w:tcPr>
            <w:tcW w:w="584" w:type="pct"/>
            <w:tcBorders>
              <w:top w:val="single" w:sz="6" w:space="0" w:color="000000"/>
              <w:left w:val="single" w:sz="6" w:space="0" w:color="000000"/>
              <w:bottom w:val="single" w:sz="6" w:space="0" w:color="000000"/>
              <w:right w:val="single" w:sz="6" w:space="0" w:color="000000"/>
            </w:tcBorders>
            <w:hideMark/>
          </w:tcPr>
          <w:p w14:paraId="795BCF62" w14:textId="22B1FABB" w:rsidR="00A770DD" w:rsidRPr="0041779C" w:rsidRDefault="00A770DD" w:rsidP="00A770DD">
            <w:pPr>
              <w:rPr>
                <w:rFonts w:ascii="Arial" w:hAnsi="Arial" w:cs="Arial"/>
                <w:sz w:val="20"/>
                <w:szCs w:val="20"/>
              </w:rPr>
            </w:pPr>
            <w:r w:rsidRPr="00207442">
              <w:rPr>
                <w:rFonts w:ascii="Arial" w:hAnsi="Arial" w:cs="Arial"/>
                <w:sz w:val="20"/>
                <w:szCs w:val="20"/>
              </w:rPr>
              <w:t xml:space="preserve">not serious </w:t>
            </w:r>
          </w:p>
        </w:tc>
        <w:tc>
          <w:tcPr>
            <w:tcW w:w="533" w:type="pct"/>
            <w:tcBorders>
              <w:top w:val="single" w:sz="6" w:space="0" w:color="000000"/>
              <w:left w:val="single" w:sz="6" w:space="0" w:color="000000"/>
              <w:bottom w:val="single" w:sz="6" w:space="0" w:color="000000"/>
              <w:right w:val="single" w:sz="6" w:space="0" w:color="000000"/>
            </w:tcBorders>
            <w:hideMark/>
          </w:tcPr>
          <w:p w14:paraId="522FC967" w14:textId="2077BD03" w:rsidR="00A770DD" w:rsidRPr="0041779C" w:rsidRDefault="00A770DD" w:rsidP="00A770DD">
            <w:pPr>
              <w:rPr>
                <w:rFonts w:ascii="Arial" w:hAnsi="Arial" w:cs="Arial"/>
                <w:sz w:val="20"/>
                <w:szCs w:val="20"/>
              </w:rPr>
            </w:pPr>
            <w:r w:rsidRPr="0041779C">
              <w:rPr>
                <w:rFonts w:ascii="Arial" w:hAnsi="Arial" w:cs="Arial"/>
                <w:sz w:val="20"/>
                <w:szCs w:val="20"/>
              </w:rPr>
              <w:t xml:space="preserve">not serious </w:t>
            </w:r>
          </w:p>
        </w:tc>
        <w:tc>
          <w:tcPr>
            <w:tcW w:w="529" w:type="pct"/>
            <w:tcBorders>
              <w:top w:val="single" w:sz="6" w:space="0" w:color="000000"/>
              <w:left w:val="single" w:sz="6" w:space="0" w:color="000000"/>
              <w:bottom w:val="single" w:sz="6" w:space="0" w:color="000000"/>
              <w:right w:val="single" w:sz="6" w:space="0" w:color="000000"/>
            </w:tcBorders>
            <w:hideMark/>
          </w:tcPr>
          <w:p w14:paraId="0E4E565A" w14:textId="1ECE27EC" w:rsidR="00A770DD" w:rsidRPr="0041779C" w:rsidRDefault="00A770DD" w:rsidP="00A770DD">
            <w:pPr>
              <w:rPr>
                <w:rFonts w:ascii="Arial" w:hAnsi="Arial" w:cs="Arial"/>
                <w:sz w:val="20"/>
                <w:szCs w:val="20"/>
              </w:rPr>
            </w:pPr>
            <w:r w:rsidRPr="0041779C">
              <w:rPr>
                <w:rFonts w:ascii="Arial" w:hAnsi="Arial" w:cs="Arial"/>
                <w:sz w:val="20"/>
                <w:szCs w:val="20"/>
              </w:rPr>
              <w:t xml:space="preserve">serious </w:t>
            </w:r>
            <w:r w:rsidR="00192ECE" w:rsidRPr="008B0ABE">
              <w:rPr>
                <w:rFonts w:ascii="Arial" w:hAnsi="Arial" w:cs="Arial"/>
                <w:sz w:val="20"/>
                <w:szCs w:val="20"/>
                <w:vertAlign w:val="superscript"/>
              </w:rPr>
              <w:t>c</w:t>
            </w:r>
          </w:p>
        </w:tc>
        <w:tc>
          <w:tcPr>
            <w:tcW w:w="457" w:type="pct"/>
            <w:tcBorders>
              <w:top w:val="single" w:sz="6" w:space="0" w:color="000000"/>
              <w:left w:val="single" w:sz="6" w:space="0" w:color="000000"/>
              <w:bottom w:val="single" w:sz="6" w:space="0" w:color="000000"/>
              <w:right w:val="single" w:sz="6" w:space="0" w:color="000000"/>
            </w:tcBorders>
            <w:hideMark/>
          </w:tcPr>
          <w:p w14:paraId="6E537DAE" w14:textId="77777777" w:rsidR="00A770DD" w:rsidRPr="0041779C" w:rsidRDefault="00A770DD" w:rsidP="00A770DD">
            <w:pPr>
              <w:jc w:val="center"/>
              <w:rPr>
                <w:rFonts w:ascii="Arial" w:hAnsi="Arial" w:cs="Arial"/>
                <w:sz w:val="20"/>
                <w:szCs w:val="20"/>
              </w:rPr>
            </w:pPr>
            <w:r w:rsidRPr="0041779C">
              <w:rPr>
                <w:rFonts w:ascii="Arial" w:hAnsi="Arial" w:cs="Arial"/>
                <w:sz w:val="20"/>
                <w:szCs w:val="20"/>
              </w:rPr>
              <w:t xml:space="preserve">113/560 (20.2%) </w:t>
            </w:r>
          </w:p>
        </w:tc>
        <w:tc>
          <w:tcPr>
            <w:tcW w:w="366" w:type="pct"/>
            <w:tcBorders>
              <w:top w:val="single" w:sz="6" w:space="0" w:color="000000"/>
              <w:left w:val="single" w:sz="6" w:space="0" w:color="000000"/>
              <w:bottom w:val="single" w:sz="6" w:space="0" w:color="000000"/>
              <w:right w:val="single" w:sz="6" w:space="0" w:color="000000"/>
            </w:tcBorders>
            <w:hideMark/>
          </w:tcPr>
          <w:p w14:paraId="140964E4" w14:textId="77777777" w:rsidR="00A770DD" w:rsidRPr="0041779C" w:rsidRDefault="00A770DD" w:rsidP="00A770DD">
            <w:pPr>
              <w:jc w:val="center"/>
              <w:rPr>
                <w:rFonts w:ascii="Arial" w:hAnsi="Arial" w:cs="Arial"/>
                <w:sz w:val="20"/>
                <w:szCs w:val="20"/>
              </w:rPr>
            </w:pPr>
            <w:r w:rsidRPr="0041779C">
              <w:rPr>
                <w:rStyle w:val="cell-value"/>
                <w:rFonts w:ascii="Arial" w:hAnsi="Arial" w:cs="Arial"/>
                <w:sz w:val="20"/>
                <w:szCs w:val="20"/>
              </w:rPr>
              <w:t xml:space="preserve">133/570 (23.3%) </w:t>
            </w:r>
          </w:p>
        </w:tc>
        <w:tc>
          <w:tcPr>
            <w:tcW w:w="375" w:type="pct"/>
            <w:tcBorders>
              <w:top w:val="single" w:sz="6" w:space="0" w:color="000000"/>
              <w:left w:val="single" w:sz="6" w:space="0" w:color="000000"/>
              <w:bottom w:val="single" w:sz="6" w:space="0" w:color="000000"/>
              <w:right w:val="single" w:sz="6" w:space="0" w:color="000000"/>
            </w:tcBorders>
            <w:hideMark/>
          </w:tcPr>
          <w:p w14:paraId="477028DD" w14:textId="77777777" w:rsidR="00A770DD" w:rsidRPr="0041779C" w:rsidRDefault="00A770DD" w:rsidP="00A770DD">
            <w:pPr>
              <w:jc w:val="center"/>
              <w:rPr>
                <w:rFonts w:ascii="Arial" w:hAnsi="Arial" w:cs="Arial"/>
                <w:sz w:val="20"/>
                <w:szCs w:val="20"/>
              </w:rPr>
            </w:pPr>
            <w:r w:rsidRPr="0041779C">
              <w:rPr>
                <w:rStyle w:val="block"/>
                <w:rFonts w:ascii="Arial" w:hAnsi="Arial" w:cs="Arial"/>
                <w:sz w:val="20"/>
                <w:szCs w:val="20"/>
              </w:rPr>
              <w:t>RR 0.86</w:t>
            </w:r>
            <w:r w:rsidRPr="0041779C">
              <w:rPr>
                <w:rFonts w:ascii="Arial" w:hAnsi="Arial" w:cs="Arial"/>
                <w:sz w:val="20"/>
                <w:szCs w:val="20"/>
              </w:rPr>
              <w:br/>
            </w:r>
            <w:r w:rsidRPr="0041779C">
              <w:rPr>
                <w:rStyle w:val="cell"/>
                <w:rFonts w:ascii="Arial" w:hAnsi="Arial" w:cs="Arial"/>
                <w:sz w:val="20"/>
                <w:szCs w:val="20"/>
              </w:rPr>
              <w:t>(0.70 to 1.06)</w:t>
            </w:r>
            <w:r w:rsidRPr="0041779C">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34DC7C4E" w14:textId="77777777" w:rsidR="00A770DD" w:rsidRPr="0041779C" w:rsidRDefault="00A770DD" w:rsidP="00A770DD">
            <w:pPr>
              <w:jc w:val="center"/>
              <w:rPr>
                <w:rFonts w:ascii="Arial" w:hAnsi="Arial" w:cs="Arial"/>
                <w:sz w:val="20"/>
                <w:szCs w:val="20"/>
              </w:rPr>
            </w:pPr>
            <w:r w:rsidRPr="0041779C">
              <w:rPr>
                <w:rFonts w:ascii="Arial" w:hAnsi="Arial" w:cs="Arial"/>
                <w:b/>
                <w:bCs/>
                <w:sz w:val="20"/>
                <w:szCs w:val="20"/>
              </w:rPr>
              <w:t>33 fewer per 1,000</w:t>
            </w:r>
            <w:r w:rsidRPr="0041779C">
              <w:rPr>
                <w:rFonts w:ascii="Arial" w:hAnsi="Arial" w:cs="Arial"/>
                <w:sz w:val="20"/>
                <w:szCs w:val="20"/>
              </w:rPr>
              <w:br/>
              <w:t xml:space="preserve">(from 14 more to 70 fewer) </w:t>
            </w:r>
          </w:p>
        </w:tc>
        <w:tc>
          <w:tcPr>
            <w:tcW w:w="415" w:type="pct"/>
            <w:tcBorders>
              <w:top w:val="single" w:sz="6" w:space="0" w:color="000000"/>
              <w:left w:val="single" w:sz="6" w:space="0" w:color="000000"/>
              <w:bottom w:val="single" w:sz="6" w:space="0" w:color="000000"/>
              <w:right w:val="single" w:sz="6" w:space="0" w:color="000000"/>
            </w:tcBorders>
            <w:hideMark/>
          </w:tcPr>
          <w:p w14:paraId="099983E5" w14:textId="77777777" w:rsidR="00A770DD" w:rsidRPr="0041779C" w:rsidRDefault="00A770DD" w:rsidP="00A770DD">
            <w:pPr>
              <w:rPr>
                <w:rFonts w:ascii="Arial" w:hAnsi="Arial" w:cs="Arial"/>
                <w:sz w:val="20"/>
                <w:szCs w:val="20"/>
              </w:rPr>
            </w:pPr>
            <w:r w:rsidRPr="0041779C">
              <w:rPr>
                <w:rStyle w:val="quality-sign"/>
                <w:rFonts w:ascii="Cambria Math" w:hAnsi="Cambria Math" w:cs="Cambria Math"/>
                <w:sz w:val="20"/>
                <w:szCs w:val="20"/>
              </w:rPr>
              <w:t>⨁⨁⨁</w:t>
            </w:r>
            <w:r w:rsidRPr="0041779C">
              <w:rPr>
                <w:rStyle w:val="quality-sign"/>
                <w:rFonts w:ascii="MS Gothic" w:eastAsia="MS Gothic" w:hAnsi="MS Gothic" w:cs="MS Gothic" w:hint="eastAsia"/>
                <w:sz w:val="20"/>
                <w:szCs w:val="20"/>
              </w:rPr>
              <w:t>◯</w:t>
            </w:r>
            <w:r w:rsidRPr="0041779C">
              <w:rPr>
                <w:rFonts w:ascii="Arial" w:hAnsi="Arial" w:cs="Arial"/>
                <w:sz w:val="20"/>
                <w:szCs w:val="20"/>
              </w:rPr>
              <w:br/>
            </w:r>
            <w:r w:rsidRPr="0041779C">
              <w:rPr>
                <w:rStyle w:val="quality-text"/>
                <w:rFonts w:ascii="Arial" w:hAnsi="Arial" w:cs="Arial"/>
                <w:sz w:val="20"/>
                <w:szCs w:val="20"/>
              </w:rPr>
              <w:t>Moderate</w:t>
            </w:r>
          </w:p>
        </w:tc>
      </w:tr>
      <w:tr w:rsidR="00A770DD" w:rsidRPr="0041779C" w14:paraId="69C768F8" w14:textId="77777777" w:rsidTr="00FF4CF6">
        <w:trPr>
          <w:cantSplit/>
        </w:trPr>
        <w:tc>
          <w:tcPr>
            <w:tcW w:w="528" w:type="pct"/>
            <w:tcBorders>
              <w:top w:val="single" w:sz="6" w:space="0" w:color="000000"/>
              <w:left w:val="single" w:sz="6" w:space="0" w:color="000000"/>
              <w:bottom w:val="single" w:sz="6" w:space="0" w:color="000000"/>
              <w:right w:val="single" w:sz="6" w:space="0" w:color="000000"/>
            </w:tcBorders>
            <w:hideMark/>
          </w:tcPr>
          <w:p w14:paraId="14C0C1E3" w14:textId="3908038B" w:rsidR="00A770DD" w:rsidRPr="0041779C" w:rsidRDefault="00A770DD" w:rsidP="00A770DD">
            <w:pPr>
              <w:rPr>
                <w:rFonts w:ascii="Arial" w:hAnsi="Arial" w:cs="Arial"/>
                <w:sz w:val="20"/>
                <w:szCs w:val="20"/>
              </w:rPr>
            </w:pPr>
            <w:r w:rsidRPr="0041779C">
              <w:rPr>
                <w:rFonts w:ascii="Arial" w:hAnsi="Arial" w:cs="Arial"/>
                <w:sz w:val="20"/>
                <w:szCs w:val="20"/>
              </w:rPr>
              <w:t>Death/ Critical</w:t>
            </w:r>
          </w:p>
        </w:tc>
        <w:tc>
          <w:tcPr>
            <w:tcW w:w="307" w:type="pct"/>
            <w:tcBorders>
              <w:top w:val="single" w:sz="6" w:space="0" w:color="000000"/>
              <w:left w:val="single" w:sz="6" w:space="0" w:color="000000"/>
              <w:bottom w:val="single" w:sz="6" w:space="0" w:color="000000"/>
              <w:right w:val="single" w:sz="6" w:space="0" w:color="000000"/>
            </w:tcBorders>
          </w:tcPr>
          <w:p w14:paraId="41DAE101" w14:textId="77777777" w:rsidR="00A770DD" w:rsidRPr="0041779C" w:rsidRDefault="00A770DD" w:rsidP="00A770DD">
            <w:pPr>
              <w:rPr>
                <w:rFonts w:ascii="Arial" w:hAnsi="Arial" w:cs="Arial"/>
                <w:sz w:val="20"/>
                <w:szCs w:val="20"/>
              </w:rPr>
            </w:pPr>
            <w:r w:rsidRPr="0041779C">
              <w:rPr>
                <w:rFonts w:ascii="Arial" w:hAnsi="Arial" w:cs="Arial"/>
                <w:sz w:val="20"/>
                <w:szCs w:val="20"/>
              </w:rPr>
              <w:t xml:space="preserve">7 </w:t>
            </w:r>
          </w:p>
        </w:tc>
        <w:tc>
          <w:tcPr>
            <w:tcW w:w="505" w:type="pct"/>
            <w:tcBorders>
              <w:top w:val="single" w:sz="6" w:space="0" w:color="000000"/>
              <w:left w:val="single" w:sz="6" w:space="0" w:color="000000"/>
              <w:bottom w:val="single" w:sz="6" w:space="0" w:color="000000"/>
              <w:right w:val="single" w:sz="6" w:space="0" w:color="000000"/>
            </w:tcBorders>
            <w:hideMark/>
          </w:tcPr>
          <w:p w14:paraId="04F6BE68" w14:textId="1FCD87DC" w:rsidR="00A770DD" w:rsidRPr="0041779C" w:rsidRDefault="00A770DD" w:rsidP="00A770DD">
            <w:pPr>
              <w:rPr>
                <w:rFonts w:ascii="Arial" w:hAnsi="Arial" w:cs="Arial"/>
                <w:sz w:val="20"/>
                <w:szCs w:val="20"/>
              </w:rPr>
            </w:pPr>
            <w:r w:rsidRPr="0041779C">
              <w:rPr>
                <w:rFonts w:ascii="Arial" w:hAnsi="Arial" w:cs="Arial"/>
                <w:sz w:val="20"/>
                <w:szCs w:val="20"/>
              </w:rPr>
              <w:t xml:space="preserve">not serious </w:t>
            </w:r>
          </w:p>
        </w:tc>
        <w:tc>
          <w:tcPr>
            <w:tcW w:w="584" w:type="pct"/>
            <w:tcBorders>
              <w:top w:val="single" w:sz="6" w:space="0" w:color="000000"/>
              <w:left w:val="single" w:sz="6" w:space="0" w:color="000000"/>
              <w:bottom w:val="single" w:sz="6" w:space="0" w:color="000000"/>
              <w:right w:val="single" w:sz="6" w:space="0" w:color="000000"/>
            </w:tcBorders>
            <w:hideMark/>
          </w:tcPr>
          <w:p w14:paraId="08F3437F" w14:textId="20ECAC4E" w:rsidR="00A770DD" w:rsidRPr="0041779C" w:rsidRDefault="00A770DD" w:rsidP="00A770DD">
            <w:pPr>
              <w:rPr>
                <w:rFonts w:ascii="Arial" w:hAnsi="Arial" w:cs="Arial"/>
                <w:sz w:val="20"/>
                <w:szCs w:val="20"/>
              </w:rPr>
            </w:pPr>
            <w:r w:rsidRPr="00207442">
              <w:rPr>
                <w:rFonts w:ascii="Arial" w:hAnsi="Arial" w:cs="Arial"/>
                <w:sz w:val="20"/>
                <w:szCs w:val="20"/>
              </w:rPr>
              <w:t xml:space="preserve">not serious </w:t>
            </w:r>
          </w:p>
        </w:tc>
        <w:tc>
          <w:tcPr>
            <w:tcW w:w="533" w:type="pct"/>
            <w:tcBorders>
              <w:top w:val="single" w:sz="6" w:space="0" w:color="000000"/>
              <w:left w:val="single" w:sz="6" w:space="0" w:color="000000"/>
              <w:bottom w:val="single" w:sz="6" w:space="0" w:color="000000"/>
              <w:right w:val="single" w:sz="6" w:space="0" w:color="000000"/>
            </w:tcBorders>
            <w:hideMark/>
          </w:tcPr>
          <w:p w14:paraId="77711CF3" w14:textId="2C9AE333" w:rsidR="00A770DD" w:rsidRPr="0041779C" w:rsidRDefault="00A770DD" w:rsidP="00A770DD">
            <w:pPr>
              <w:rPr>
                <w:rFonts w:ascii="Arial" w:hAnsi="Arial" w:cs="Arial"/>
                <w:sz w:val="20"/>
                <w:szCs w:val="20"/>
              </w:rPr>
            </w:pPr>
            <w:r w:rsidRPr="0041779C">
              <w:rPr>
                <w:rFonts w:ascii="Arial" w:hAnsi="Arial" w:cs="Arial"/>
                <w:sz w:val="20"/>
                <w:szCs w:val="20"/>
              </w:rPr>
              <w:t xml:space="preserve">not serious </w:t>
            </w:r>
          </w:p>
        </w:tc>
        <w:tc>
          <w:tcPr>
            <w:tcW w:w="529" w:type="pct"/>
            <w:tcBorders>
              <w:top w:val="single" w:sz="6" w:space="0" w:color="000000"/>
              <w:left w:val="single" w:sz="6" w:space="0" w:color="000000"/>
              <w:bottom w:val="single" w:sz="6" w:space="0" w:color="000000"/>
              <w:right w:val="single" w:sz="6" w:space="0" w:color="000000"/>
            </w:tcBorders>
            <w:hideMark/>
          </w:tcPr>
          <w:p w14:paraId="497090DC" w14:textId="1A372F9A" w:rsidR="00A770DD" w:rsidRPr="0041779C" w:rsidRDefault="00A770DD" w:rsidP="00A770DD">
            <w:pPr>
              <w:rPr>
                <w:rFonts w:ascii="Arial" w:hAnsi="Arial" w:cs="Arial"/>
                <w:sz w:val="20"/>
                <w:szCs w:val="20"/>
              </w:rPr>
            </w:pPr>
            <w:r w:rsidRPr="0041779C">
              <w:rPr>
                <w:rFonts w:ascii="Arial" w:hAnsi="Arial" w:cs="Arial"/>
                <w:sz w:val="20"/>
                <w:szCs w:val="20"/>
              </w:rPr>
              <w:t xml:space="preserve">serious </w:t>
            </w:r>
            <w:r w:rsidR="00192ECE" w:rsidRPr="008B0ABE">
              <w:rPr>
                <w:rFonts w:ascii="Arial" w:hAnsi="Arial" w:cs="Arial"/>
                <w:sz w:val="20"/>
                <w:szCs w:val="20"/>
                <w:vertAlign w:val="superscript"/>
              </w:rPr>
              <w:t>c</w:t>
            </w:r>
          </w:p>
        </w:tc>
        <w:tc>
          <w:tcPr>
            <w:tcW w:w="457" w:type="pct"/>
            <w:tcBorders>
              <w:top w:val="single" w:sz="6" w:space="0" w:color="000000"/>
              <w:left w:val="single" w:sz="6" w:space="0" w:color="000000"/>
              <w:bottom w:val="single" w:sz="6" w:space="0" w:color="000000"/>
              <w:right w:val="single" w:sz="6" w:space="0" w:color="000000"/>
            </w:tcBorders>
            <w:hideMark/>
          </w:tcPr>
          <w:p w14:paraId="7E72280D" w14:textId="77777777" w:rsidR="00A770DD" w:rsidRPr="0041779C" w:rsidRDefault="00A770DD" w:rsidP="00A770DD">
            <w:pPr>
              <w:jc w:val="center"/>
              <w:rPr>
                <w:rFonts w:ascii="Arial" w:hAnsi="Arial" w:cs="Arial"/>
                <w:sz w:val="20"/>
                <w:szCs w:val="20"/>
              </w:rPr>
            </w:pPr>
            <w:r w:rsidRPr="0041779C">
              <w:rPr>
                <w:rFonts w:ascii="Arial" w:hAnsi="Arial" w:cs="Arial"/>
                <w:sz w:val="20"/>
                <w:szCs w:val="20"/>
              </w:rPr>
              <w:t xml:space="preserve">9/508 (1.8%) </w:t>
            </w:r>
          </w:p>
        </w:tc>
        <w:tc>
          <w:tcPr>
            <w:tcW w:w="366" w:type="pct"/>
            <w:tcBorders>
              <w:top w:val="single" w:sz="6" w:space="0" w:color="000000"/>
              <w:left w:val="single" w:sz="6" w:space="0" w:color="000000"/>
              <w:bottom w:val="single" w:sz="6" w:space="0" w:color="000000"/>
              <w:right w:val="single" w:sz="6" w:space="0" w:color="000000"/>
            </w:tcBorders>
            <w:hideMark/>
          </w:tcPr>
          <w:p w14:paraId="7C777CA5" w14:textId="77777777" w:rsidR="00A770DD" w:rsidRPr="0041779C" w:rsidRDefault="00A770DD" w:rsidP="00A770DD">
            <w:pPr>
              <w:jc w:val="center"/>
              <w:rPr>
                <w:rFonts w:ascii="Arial" w:hAnsi="Arial" w:cs="Arial"/>
                <w:sz w:val="20"/>
                <w:szCs w:val="20"/>
              </w:rPr>
            </w:pPr>
            <w:r w:rsidRPr="0041779C">
              <w:rPr>
                <w:rStyle w:val="cell-value"/>
                <w:rFonts w:ascii="Arial" w:hAnsi="Arial" w:cs="Arial"/>
                <w:sz w:val="20"/>
                <w:szCs w:val="20"/>
              </w:rPr>
              <w:t xml:space="preserve">13/512 (2.5%) </w:t>
            </w:r>
          </w:p>
        </w:tc>
        <w:tc>
          <w:tcPr>
            <w:tcW w:w="375" w:type="pct"/>
            <w:tcBorders>
              <w:top w:val="single" w:sz="6" w:space="0" w:color="000000"/>
              <w:left w:val="single" w:sz="6" w:space="0" w:color="000000"/>
              <w:bottom w:val="single" w:sz="6" w:space="0" w:color="000000"/>
              <w:right w:val="single" w:sz="6" w:space="0" w:color="000000"/>
            </w:tcBorders>
            <w:hideMark/>
          </w:tcPr>
          <w:p w14:paraId="0EF5C4F3" w14:textId="77777777" w:rsidR="00A770DD" w:rsidRPr="0041779C" w:rsidRDefault="00A770DD" w:rsidP="00A770DD">
            <w:pPr>
              <w:jc w:val="center"/>
              <w:rPr>
                <w:rFonts w:ascii="Arial" w:hAnsi="Arial" w:cs="Arial"/>
                <w:sz w:val="20"/>
                <w:szCs w:val="20"/>
              </w:rPr>
            </w:pPr>
            <w:r w:rsidRPr="0041779C">
              <w:rPr>
                <w:rStyle w:val="block"/>
                <w:rFonts w:ascii="Arial" w:hAnsi="Arial" w:cs="Arial"/>
                <w:sz w:val="20"/>
                <w:szCs w:val="20"/>
              </w:rPr>
              <w:t>RR 0.71</w:t>
            </w:r>
            <w:r w:rsidRPr="0041779C">
              <w:rPr>
                <w:rFonts w:ascii="Arial" w:hAnsi="Arial" w:cs="Arial"/>
                <w:sz w:val="20"/>
                <w:szCs w:val="20"/>
              </w:rPr>
              <w:br/>
            </w:r>
            <w:r w:rsidRPr="0041779C">
              <w:rPr>
                <w:rStyle w:val="cell"/>
                <w:rFonts w:ascii="Arial" w:hAnsi="Arial" w:cs="Arial"/>
                <w:sz w:val="20"/>
                <w:szCs w:val="20"/>
              </w:rPr>
              <w:t>(0.31 to 1.60)</w:t>
            </w:r>
            <w:r w:rsidRPr="0041779C">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05914D43" w14:textId="77777777" w:rsidR="00A770DD" w:rsidRPr="0041779C" w:rsidRDefault="00A770DD" w:rsidP="00A770DD">
            <w:pPr>
              <w:jc w:val="center"/>
              <w:rPr>
                <w:rFonts w:ascii="Arial" w:hAnsi="Arial" w:cs="Arial"/>
                <w:sz w:val="20"/>
                <w:szCs w:val="20"/>
              </w:rPr>
            </w:pPr>
            <w:r w:rsidRPr="0041779C">
              <w:rPr>
                <w:rFonts w:ascii="Arial" w:hAnsi="Arial" w:cs="Arial"/>
                <w:b/>
                <w:bCs/>
                <w:sz w:val="20"/>
                <w:szCs w:val="20"/>
              </w:rPr>
              <w:t>7 fewer per 1,000</w:t>
            </w:r>
            <w:r w:rsidRPr="0041779C">
              <w:rPr>
                <w:rFonts w:ascii="Arial" w:hAnsi="Arial" w:cs="Arial"/>
                <w:sz w:val="20"/>
                <w:szCs w:val="20"/>
              </w:rPr>
              <w:br/>
              <w:t xml:space="preserve">(from 15 more to 18 fewer) </w:t>
            </w:r>
          </w:p>
        </w:tc>
        <w:tc>
          <w:tcPr>
            <w:tcW w:w="415" w:type="pct"/>
            <w:tcBorders>
              <w:top w:val="single" w:sz="6" w:space="0" w:color="000000"/>
              <w:left w:val="single" w:sz="6" w:space="0" w:color="000000"/>
              <w:bottom w:val="single" w:sz="6" w:space="0" w:color="000000"/>
              <w:right w:val="single" w:sz="6" w:space="0" w:color="000000"/>
            </w:tcBorders>
            <w:hideMark/>
          </w:tcPr>
          <w:p w14:paraId="324DB28C" w14:textId="77777777" w:rsidR="00A770DD" w:rsidRPr="0041779C" w:rsidRDefault="00A770DD" w:rsidP="00A770DD">
            <w:pPr>
              <w:rPr>
                <w:rFonts w:ascii="Arial" w:hAnsi="Arial" w:cs="Arial"/>
                <w:sz w:val="20"/>
                <w:szCs w:val="20"/>
              </w:rPr>
            </w:pPr>
            <w:r w:rsidRPr="0041779C">
              <w:rPr>
                <w:rStyle w:val="quality-sign"/>
                <w:rFonts w:ascii="Cambria Math" w:hAnsi="Cambria Math" w:cs="Cambria Math"/>
                <w:sz w:val="20"/>
                <w:szCs w:val="20"/>
              </w:rPr>
              <w:t>⨁⨁⨁</w:t>
            </w:r>
            <w:r w:rsidRPr="0041779C">
              <w:rPr>
                <w:rStyle w:val="quality-sign"/>
                <w:rFonts w:ascii="MS Gothic" w:eastAsia="MS Gothic" w:hAnsi="MS Gothic" w:cs="MS Gothic" w:hint="eastAsia"/>
                <w:sz w:val="20"/>
                <w:szCs w:val="20"/>
              </w:rPr>
              <w:t>◯</w:t>
            </w:r>
            <w:r w:rsidRPr="0041779C">
              <w:rPr>
                <w:rFonts w:ascii="Arial" w:hAnsi="Arial" w:cs="Arial"/>
                <w:sz w:val="20"/>
                <w:szCs w:val="20"/>
              </w:rPr>
              <w:br/>
            </w:r>
            <w:r w:rsidRPr="0041779C">
              <w:rPr>
                <w:rStyle w:val="quality-text"/>
                <w:rFonts w:ascii="Arial" w:hAnsi="Arial" w:cs="Arial"/>
                <w:sz w:val="20"/>
                <w:szCs w:val="20"/>
              </w:rPr>
              <w:t>Moderate</w:t>
            </w:r>
          </w:p>
        </w:tc>
      </w:tr>
      <w:tr w:rsidR="00A770DD" w:rsidRPr="0041779C" w14:paraId="581C54D9" w14:textId="77777777" w:rsidTr="00FF4CF6">
        <w:trPr>
          <w:cantSplit/>
        </w:trPr>
        <w:tc>
          <w:tcPr>
            <w:tcW w:w="528" w:type="pct"/>
            <w:tcBorders>
              <w:top w:val="single" w:sz="6" w:space="0" w:color="000000"/>
              <w:left w:val="single" w:sz="6" w:space="0" w:color="000000"/>
              <w:bottom w:val="single" w:sz="6" w:space="0" w:color="000000"/>
              <w:right w:val="single" w:sz="6" w:space="0" w:color="000000"/>
            </w:tcBorders>
            <w:hideMark/>
          </w:tcPr>
          <w:p w14:paraId="2212D035" w14:textId="63B1312A" w:rsidR="00A770DD" w:rsidRPr="0041779C" w:rsidRDefault="00A770DD" w:rsidP="00A770DD">
            <w:pPr>
              <w:rPr>
                <w:rFonts w:ascii="Arial" w:hAnsi="Arial" w:cs="Arial"/>
                <w:sz w:val="20"/>
                <w:szCs w:val="20"/>
              </w:rPr>
            </w:pPr>
            <w:r w:rsidRPr="0041779C">
              <w:rPr>
                <w:rFonts w:ascii="Arial" w:hAnsi="Arial" w:cs="Arial"/>
                <w:sz w:val="20"/>
                <w:szCs w:val="20"/>
              </w:rPr>
              <w:t>Air leak/ Important</w:t>
            </w:r>
          </w:p>
        </w:tc>
        <w:tc>
          <w:tcPr>
            <w:tcW w:w="307" w:type="pct"/>
            <w:tcBorders>
              <w:top w:val="single" w:sz="6" w:space="0" w:color="000000"/>
              <w:left w:val="single" w:sz="6" w:space="0" w:color="000000"/>
              <w:bottom w:val="single" w:sz="6" w:space="0" w:color="000000"/>
              <w:right w:val="single" w:sz="6" w:space="0" w:color="000000"/>
            </w:tcBorders>
          </w:tcPr>
          <w:p w14:paraId="46CA3A20" w14:textId="77777777" w:rsidR="00A770DD" w:rsidRPr="0041779C" w:rsidRDefault="00A770DD" w:rsidP="00A770DD">
            <w:pPr>
              <w:rPr>
                <w:rFonts w:ascii="Arial" w:hAnsi="Arial" w:cs="Arial"/>
                <w:sz w:val="20"/>
                <w:szCs w:val="20"/>
              </w:rPr>
            </w:pPr>
            <w:r w:rsidRPr="0041779C">
              <w:rPr>
                <w:rFonts w:ascii="Arial" w:hAnsi="Arial" w:cs="Arial"/>
                <w:sz w:val="20"/>
                <w:szCs w:val="20"/>
              </w:rPr>
              <w:t xml:space="preserve">7 </w:t>
            </w:r>
          </w:p>
        </w:tc>
        <w:tc>
          <w:tcPr>
            <w:tcW w:w="505" w:type="pct"/>
            <w:tcBorders>
              <w:top w:val="single" w:sz="6" w:space="0" w:color="000000"/>
              <w:left w:val="single" w:sz="6" w:space="0" w:color="000000"/>
              <w:bottom w:val="single" w:sz="6" w:space="0" w:color="000000"/>
              <w:right w:val="single" w:sz="6" w:space="0" w:color="000000"/>
            </w:tcBorders>
            <w:hideMark/>
          </w:tcPr>
          <w:p w14:paraId="5724B24B" w14:textId="2AE1C2B0" w:rsidR="00A770DD" w:rsidRPr="0041779C" w:rsidRDefault="00A770DD" w:rsidP="00A770DD">
            <w:pPr>
              <w:rPr>
                <w:rFonts w:ascii="Arial" w:hAnsi="Arial" w:cs="Arial"/>
                <w:sz w:val="20"/>
                <w:szCs w:val="20"/>
              </w:rPr>
            </w:pPr>
            <w:r w:rsidRPr="0041779C">
              <w:rPr>
                <w:rFonts w:ascii="Arial" w:hAnsi="Arial" w:cs="Arial"/>
                <w:sz w:val="20"/>
                <w:szCs w:val="20"/>
              </w:rPr>
              <w:t xml:space="preserve">not serious </w:t>
            </w:r>
          </w:p>
        </w:tc>
        <w:tc>
          <w:tcPr>
            <w:tcW w:w="584" w:type="pct"/>
            <w:tcBorders>
              <w:top w:val="single" w:sz="6" w:space="0" w:color="000000"/>
              <w:left w:val="single" w:sz="6" w:space="0" w:color="000000"/>
              <w:bottom w:val="single" w:sz="6" w:space="0" w:color="000000"/>
              <w:right w:val="single" w:sz="6" w:space="0" w:color="000000"/>
            </w:tcBorders>
            <w:hideMark/>
          </w:tcPr>
          <w:p w14:paraId="35D8CAD4" w14:textId="329AF40B" w:rsidR="00A770DD" w:rsidRPr="0041779C" w:rsidRDefault="00A770DD" w:rsidP="00A770DD">
            <w:pPr>
              <w:rPr>
                <w:rFonts w:ascii="Arial" w:hAnsi="Arial" w:cs="Arial"/>
                <w:sz w:val="20"/>
                <w:szCs w:val="20"/>
              </w:rPr>
            </w:pPr>
            <w:r w:rsidRPr="00207442">
              <w:rPr>
                <w:rFonts w:ascii="Arial" w:hAnsi="Arial" w:cs="Arial"/>
                <w:sz w:val="20"/>
                <w:szCs w:val="20"/>
              </w:rPr>
              <w:t xml:space="preserve">not serious </w:t>
            </w:r>
          </w:p>
        </w:tc>
        <w:tc>
          <w:tcPr>
            <w:tcW w:w="533" w:type="pct"/>
            <w:tcBorders>
              <w:top w:val="single" w:sz="6" w:space="0" w:color="000000"/>
              <w:left w:val="single" w:sz="6" w:space="0" w:color="000000"/>
              <w:bottom w:val="single" w:sz="6" w:space="0" w:color="000000"/>
              <w:right w:val="single" w:sz="6" w:space="0" w:color="000000"/>
            </w:tcBorders>
            <w:hideMark/>
          </w:tcPr>
          <w:p w14:paraId="58E9E9DA" w14:textId="4D0ADD77" w:rsidR="00A770DD" w:rsidRPr="0041779C" w:rsidRDefault="00A770DD" w:rsidP="00A770DD">
            <w:pPr>
              <w:rPr>
                <w:rFonts w:ascii="Arial" w:hAnsi="Arial" w:cs="Arial"/>
                <w:sz w:val="20"/>
                <w:szCs w:val="20"/>
              </w:rPr>
            </w:pPr>
            <w:r w:rsidRPr="0041779C">
              <w:rPr>
                <w:rFonts w:ascii="Arial" w:hAnsi="Arial" w:cs="Arial"/>
                <w:sz w:val="20"/>
                <w:szCs w:val="20"/>
              </w:rPr>
              <w:t xml:space="preserve">not serious </w:t>
            </w:r>
          </w:p>
        </w:tc>
        <w:tc>
          <w:tcPr>
            <w:tcW w:w="529" w:type="pct"/>
            <w:tcBorders>
              <w:top w:val="single" w:sz="6" w:space="0" w:color="000000"/>
              <w:left w:val="single" w:sz="6" w:space="0" w:color="000000"/>
              <w:bottom w:val="single" w:sz="6" w:space="0" w:color="000000"/>
              <w:right w:val="single" w:sz="6" w:space="0" w:color="000000"/>
            </w:tcBorders>
            <w:hideMark/>
          </w:tcPr>
          <w:p w14:paraId="20BD2AF0" w14:textId="2C2E6194" w:rsidR="00A770DD" w:rsidRPr="0041779C" w:rsidRDefault="00A770DD" w:rsidP="00A770DD">
            <w:pPr>
              <w:rPr>
                <w:rFonts w:ascii="Arial" w:hAnsi="Arial" w:cs="Arial"/>
                <w:sz w:val="20"/>
                <w:szCs w:val="20"/>
              </w:rPr>
            </w:pPr>
            <w:r w:rsidRPr="0041779C">
              <w:rPr>
                <w:rFonts w:ascii="Arial" w:hAnsi="Arial" w:cs="Arial"/>
                <w:sz w:val="20"/>
                <w:szCs w:val="20"/>
              </w:rPr>
              <w:t xml:space="preserve">serious </w:t>
            </w:r>
            <w:r w:rsidR="00192ECE" w:rsidRPr="008B0ABE">
              <w:rPr>
                <w:rFonts w:ascii="Arial" w:hAnsi="Arial" w:cs="Arial"/>
                <w:sz w:val="20"/>
                <w:szCs w:val="20"/>
                <w:vertAlign w:val="superscript"/>
              </w:rPr>
              <w:t>c</w:t>
            </w:r>
          </w:p>
        </w:tc>
        <w:tc>
          <w:tcPr>
            <w:tcW w:w="457" w:type="pct"/>
            <w:tcBorders>
              <w:top w:val="single" w:sz="6" w:space="0" w:color="000000"/>
              <w:left w:val="single" w:sz="6" w:space="0" w:color="000000"/>
              <w:bottom w:val="single" w:sz="6" w:space="0" w:color="000000"/>
              <w:right w:val="single" w:sz="6" w:space="0" w:color="000000"/>
            </w:tcBorders>
            <w:hideMark/>
          </w:tcPr>
          <w:p w14:paraId="1424EB64" w14:textId="77777777" w:rsidR="00A770DD" w:rsidRPr="0041779C" w:rsidRDefault="00A770DD" w:rsidP="00A770DD">
            <w:pPr>
              <w:jc w:val="center"/>
              <w:rPr>
                <w:rFonts w:ascii="Arial" w:hAnsi="Arial" w:cs="Arial"/>
                <w:sz w:val="20"/>
                <w:szCs w:val="20"/>
              </w:rPr>
            </w:pPr>
            <w:r w:rsidRPr="0041779C">
              <w:rPr>
                <w:rFonts w:ascii="Arial" w:hAnsi="Arial" w:cs="Arial"/>
                <w:sz w:val="20"/>
                <w:szCs w:val="20"/>
              </w:rPr>
              <w:t xml:space="preserve">3/518 (0.6%) </w:t>
            </w:r>
          </w:p>
        </w:tc>
        <w:tc>
          <w:tcPr>
            <w:tcW w:w="366" w:type="pct"/>
            <w:tcBorders>
              <w:top w:val="single" w:sz="6" w:space="0" w:color="000000"/>
              <w:left w:val="single" w:sz="6" w:space="0" w:color="000000"/>
              <w:bottom w:val="single" w:sz="6" w:space="0" w:color="000000"/>
              <w:right w:val="single" w:sz="6" w:space="0" w:color="000000"/>
            </w:tcBorders>
            <w:hideMark/>
          </w:tcPr>
          <w:p w14:paraId="676729A0" w14:textId="77777777" w:rsidR="00A770DD" w:rsidRPr="0041779C" w:rsidRDefault="00A770DD" w:rsidP="00A770DD">
            <w:pPr>
              <w:jc w:val="center"/>
              <w:rPr>
                <w:rFonts w:ascii="Arial" w:hAnsi="Arial" w:cs="Arial"/>
                <w:sz w:val="20"/>
                <w:szCs w:val="20"/>
              </w:rPr>
            </w:pPr>
            <w:r w:rsidRPr="0041779C">
              <w:rPr>
                <w:rStyle w:val="cell-value"/>
                <w:rFonts w:ascii="Arial" w:hAnsi="Arial" w:cs="Arial"/>
                <w:sz w:val="20"/>
                <w:szCs w:val="20"/>
              </w:rPr>
              <w:t xml:space="preserve">15/519 (2.9%) </w:t>
            </w:r>
          </w:p>
        </w:tc>
        <w:tc>
          <w:tcPr>
            <w:tcW w:w="375" w:type="pct"/>
            <w:tcBorders>
              <w:top w:val="single" w:sz="6" w:space="0" w:color="000000"/>
              <w:left w:val="single" w:sz="6" w:space="0" w:color="000000"/>
              <w:bottom w:val="single" w:sz="6" w:space="0" w:color="000000"/>
              <w:right w:val="single" w:sz="6" w:space="0" w:color="000000"/>
            </w:tcBorders>
            <w:hideMark/>
          </w:tcPr>
          <w:p w14:paraId="7BB4D835" w14:textId="77777777" w:rsidR="00A770DD" w:rsidRPr="0041779C" w:rsidRDefault="00A770DD" w:rsidP="00A770DD">
            <w:pPr>
              <w:jc w:val="center"/>
              <w:rPr>
                <w:rFonts w:ascii="Arial" w:hAnsi="Arial" w:cs="Arial"/>
                <w:sz w:val="20"/>
                <w:szCs w:val="20"/>
              </w:rPr>
            </w:pPr>
            <w:r w:rsidRPr="0041779C">
              <w:rPr>
                <w:rStyle w:val="block"/>
                <w:rFonts w:ascii="Arial" w:hAnsi="Arial" w:cs="Arial"/>
                <w:sz w:val="20"/>
                <w:szCs w:val="20"/>
              </w:rPr>
              <w:t>RR 0.29</w:t>
            </w:r>
            <w:r w:rsidRPr="0041779C">
              <w:rPr>
                <w:rFonts w:ascii="Arial" w:hAnsi="Arial" w:cs="Arial"/>
                <w:sz w:val="20"/>
                <w:szCs w:val="20"/>
              </w:rPr>
              <w:br/>
            </w:r>
            <w:r w:rsidRPr="0041779C">
              <w:rPr>
                <w:rStyle w:val="cell"/>
                <w:rFonts w:ascii="Arial" w:hAnsi="Arial" w:cs="Arial"/>
                <w:sz w:val="20"/>
                <w:szCs w:val="20"/>
              </w:rPr>
              <w:t>(0.11 to 0.76)</w:t>
            </w:r>
            <w:r w:rsidRPr="0041779C">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63D75779" w14:textId="77777777" w:rsidR="00A770DD" w:rsidRPr="0041779C" w:rsidRDefault="00A770DD" w:rsidP="00A770DD">
            <w:pPr>
              <w:jc w:val="center"/>
              <w:rPr>
                <w:rFonts w:ascii="Arial" w:hAnsi="Arial" w:cs="Arial"/>
                <w:sz w:val="20"/>
                <w:szCs w:val="20"/>
              </w:rPr>
            </w:pPr>
            <w:r w:rsidRPr="0041779C">
              <w:rPr>
                <w:rFonts w:ascii="Arial" w:hAnsi="Arial" w:cs="Arial"/>
                <w:b/>
                <w:bCs/>
                <w:sz w:val="20"/>
                <w:szCs w:val="20"/>
              </w:rPr>
              <w:t>21 fewer per 1,000</w:t>
            </w:r>
            <w:r w:rsidRPr="0041779C">
              <w:rPr>
                <w:rFonts w:ascii="Arial" w:hAnsi="Arial" w:cs="Arial"/>
                <w:sz w:val="20"/>
                <w:szCs w:val="20"/>
              </w:rPr>
              <w:br/>
              <w:t xml:space="preserve">(from 7 fewer to 26 fewer) </w:t>
            </w:r>
          </w:p>
        </w:tc>
        <w:tc>
          <w:tcPr>
            <w:tcW w:w="415" w:type="pct"/>
            <w:tcBorders>
              <w:top w:val="single" w:sz="6" w:space="0" w:color="000000"/>
              <w:left w:val="single" w:sz="6" w:space="0" w:color="000000"/>
              <w:bottom w:val="single" w:sz="6" w:space="0" w:color="000000"/>
              <w:right w:val="single" w:sz="6" w:space="0" w:color="000000"/>
            </w:tcBorders>
            <w:hideMark/>
          </w:tcPr>
          <w:p w14:paraId="57439E4A" w14:textId="77777777" w:rsidR="00A770DD" w:rsidRPr="0041779C" w:rsidRDefault="00A770DD" w:rsidP="00A770DD">
            <w:pPr>
              <w:rPr>
                <w:rFonts w:ascii="Arial" w:hAnsi="Arial" w:cs="Arial"/>
                <w:sz w:val="20"/>
                <w:szCs w:val="20"/>
              </w:rPr>
            </w:pPr>
            <w:r w:rsidRPr="0041779C">
              <w:rPr>
                <w:rStyle w:val="quality-sign"/>
                <w:rFonts w:ascii="Cambria Math" w:hAnsi="Cambria Math" w:cs="Cambria Math"/>
                <w:sz w:val="20"/>
                <w:szCs w:val="20"/>
              </w:rPr>
              <w:t>⨁⨁⨁</w:t>
            </w:r>
            <w:r w:rsidRPr="0041779C">
              <w:rPr>
                <w:rStyle w:val="quality-sign"/>
                <w:rFonts w:ascii="MS Gothic" w:eastAsia="MS Gothic" w:hAnsi="MS Gothic" w:cs="MS Gothic" w:hint="eastAsia"/>
                <w:sz w:val="20"/>
                <w:szCs w:val="20"/>
              </w:rPr>
              <w:t>◯</w:t>
            </w:r>
            <w:r w:rsidRPr="0041779C">
              <w:rPr>
                <w:rFonts w:ascii="Arial" w:hAnsi="Arial" w:cs="Arial"/>
                <w:sz w:val="20"/>
                <w:szCs w:val="20"/>
              </w:rPr>
              <w:br/>
            </w:r>
            <w:r w:rsidRPr="0041779C">
              <w:rPr>
                <w:rStyle w:val="quality-text"/>
                <w:rFonts w:ascii="Arial" w:hAnsi="Arial" w:cs="Arial"/>
                <w:sz w:val="20"/>
                <w:szCs w:val="20"/>
              </w:rPr>
              <w:t>Moderate</w:t>
            </w:r>
          </w:p>
        </w:tc>
      </w:tr>
      <w:tr w:rsidR="00A770DD" w:rsidRPr="0041779C" w14:paraId="0963C015" w14:textId="77777777" w:rsidTr="00FF4CF6">
        <w:trPr>
          <w:cantSplit/>
        </w:trPr>
        <w:tc>
          <w:tcPr>
            <w:tcW w:w="528" w:type="pct"/>
            <w:tcBorders>
              <w:top w:val="single" w:sz="6" w:space="0" w:color="000000"/>
              <w:left w:val="single" w:sz="6" w:space="0" w:color="000000"/>
              <w:bottom w:val="single" w:sz="6" w:space="0" w:color="000000"/>
              <w:right w:val="single" w:sz="6" w:space="0" w:color="000000"/>
            </w:tcBorders>
            <w:hideMark/>
          </w:tcPr>
          <w:p w14:paraId="51EFEC1C" w14:textId="70BB04A3" w:rsidR="00A770DD" w:rsidRPr="0041779C" w:rsidRDefault="00A770DD" w:rsidP="00A770DD">
            <w:pPr>
              <w:rPr>
                <w:rFonts w:ascii="Arial" w:hAnsi="Arial" w:cs="Arial"/>
                <w:sz w:val="20"/>
                <w:szCs w:val="20"/>
              </w:rPr>
            </w:pPr>
            <w:r w:rsidRPr="0041779C">
              <w:rPr>
                <w:rFonts w:ascii="Arial" w:hAnsi="Arial" w:cs="Arial"/>
                <w:sz w:val="20"/>
                <w:szCs w:val="20"/>
              </w:rPr>
              <w:lastRenderedPageBreak/>
              <w:t>Nasal trauma/ Important</w:t>
            </w:r>
          </w:p>
        </w:tc>
        <w:tc>
          <w:tcPr>
            <w:tcW w:w="307" w:type="pct"/>
            <w:tcBorders>
              <w:top w:val="single" w:sz="6" w:space="0" w:color="000000"/>
              <w:left w:val="single" w:sz="6" w:space="0" w:color="000000"/>
              <w:bottom w:val="single" w:sz="6" w:space="0" w:color="000000"/>
              <w:right w:val="single" w:sz="6" w:space="0" w:color="000000"/>
            </w:tcBorders>
          </w:tcPr>
          <w:p w14:paraId="7C41E1DC" w14:textId="77777777" w:rsidR="00A770DD" w:rsidRPr="0041779C" w:rsidRDefault="00A770DD" w:rsidP="00A770DD">
            <w:pPr>
              <w:rPr>
                <w:rFonts w:ascii="Arial" w:hAnsi="Arial" w:cs="Arial"/>
                <w:sz w:val="20"/>
                <w:szCs w:val="20"/>
              </w:rPr>
            </w:pPr>
            <w:r w:rsidRPr="0041779C">
              <w:rPr>
                <w:rFonts w:ascii="Arial" w:hAnsi="Arial" w:cs="Arial"/>
                <w:sz w:val="20"/>
                <w:szCs w:val="20"/>
              </w:rPr>
              <w:t xml:space="preserve">7 </w:t>
            </w:r>
          </w:p>
        </w:tc>
        <w:tc>
          <w:tcPr>
            <w:tcW w:w="505" w:type="pct"/>
            <w:tcBorders>
              <w:top w:val="single" w:sz="6" w:space="0" w:color="000000"/>
              <w:left w:val="single" w:sz="6" w:space="0" w:color="000000"/>
              <w:bottom w:val="single" w:sz="6" w:space="0" w:color="000000"/>
              <w:right w:val="single" w:sz="6" w:space="0" w:color="000000"/>
            </w:tcBorders>
            <w:hideMark/>
          </w:tcPr>
          <w:p w14:paraId="0682A026" w14:textId="31F6A385" w:rsidR="00A770DD" w:rsidRPr="0041779C" w:rsidRDefault="00A770DD" w:rsidP="00A770DD">
            <w:pPr>
              <w:rPr>
                <w:rFonts w:ascii="Arial" w:hAnsi="Arial" w:cs="Arial"/>
                <w:sz w:val="20"/>
                <w:szCs w:val="20"/>
              </w:rPr>
            </w:pPr>
            <w:r w:rsidRPr="0041779C">
              <w:rPr>
                <w:rFonts w:ascii="Arial" w:hAnsi="Arial" w:cs="Arial"/>
                <w:sz w:val="20"/>
                <w:szCs w:val="20"/>
              </w:rPr>
              <w:t xml:space="preserve">not serious </w:t>
            </w:r>
          </w:p>
        </w:tc>
        <w:tc>
          <w:tcPr>
            <w:tcW w:w="584" w:type="pct"/>
            <w:tcBorders>
              <w:top w:val="single" w:sz="6" w:space="0" w:color="000000"/>
              <w:left w:val="single" w:sz="6" w:space="0" w:color="000000"/>
              <w:bottom w:val="single" w:sz="6" w:space="0" w:color="000000"/>
              <w:right w:val="single" w:sz="6" w:space="0" w:color="000000"/>
            </w:tcBorders>
            <w:hideMark/>
          </w:tcPr>
          <w:p w14:paraId="5C468295" w14:textId="7D911D50" w:rsidR="00A770DD" w:rsidRPr="0041779C" w:rsidRDefault="00A770DD" w:rsidP="00A770DD">
            <w:pPr>
              <w:rPr>
                <w:rFonts w:ascii="Arial" w:hAnsi="Arial" w:cs="Arial"/>
                <w:sz w:val="20"/>
                <w:szCs w:val="20"/>
              </w:rPr>
            </w:pPr>
            <w:r w:rsidRPr="00207442">
              <w:rPr>
                <w:rFonts w:ascii="Arial" w:hAnsi="Arial" w:cs="Arial"/>
                <w:sz w:val="20"/>
                <w:szCs w:val="20"/>
              </w:rPr>
              <w:t xml:space="preserve">not serious </w:t>
            </w:r>
          </w:p>
        </w:tc>
        <w:tc>
          <w:tcPr>
            <w:tcW w:w="533" w:type="pct"/>
            <w:tcBorders>
              <w:top w:val="single" w:sz="6" w:space="0" w:color="000000"/>
              <w:left w:val="single" w:sz="6" w:space="0" w:color="000000"/>
              <w:bottom w:val="single" w:sz="6" w:space="0" w:color="000000"/>
              <w:right w:val="single" w:sz="6" w:space="0" w:color="000000"/>
            </w:tcBorders>
            <w:hideMark/>
          </w:tcPr>
          <w:p w14:paraId="180C717D" w14:textId="34DEF214" w:rsidR="00A770DD" w:rsidRPr="0041779C" w:rsidRDefault="00A770DD" w:rsidP="00A770DD">
            <w:pPr>
              <w:rPr>
                <w:rFonts w:ascii="Arial" w:hAnsi="Arial" w:cs="Arial"/>
                <w:sz w:val="20"/>
                <w:szCs w:val="20"/>
              </w:rPr>
            </w:pPr>
            <w:r w:rsidRPr="0041779C">
              <w:rPr>
                <w:rFonts w:ascii="Arial" w:hAnsi="Arial" w:cs="Arial"/>
                <w:sz w:val="20"/>
                <w:szCs w:val="20"/>
              </w:rPr>
              <w:t xml:space="preserve">not serious </w:t>
            </w:r>
          </w:p>
        </w:tc>
        <w:tc>
          <w:tcPr>
            <w:tcW w:w="529" w:type="pct"/>
            <w:tcBorders>
              <w:top w:val="single" w:sz="6" w:space="0" w:color="000000"/>
              <w:left w:val="single" w:sz="6" w:space="0" w:color="000000"/>
              <w:bottom w:val="single" w:sz="6" w:space="0" w:color="000000"/>
              <w:right w:val="single" w:sz="6" w:space="0" w:color="000000"/>
            </w:tcBorders>
            <w:hideMark/>
          </w:tcPr>
          <w:p w14:paraId="306A7658" w14:textId="7498DAE1" w:rsidR="00A770DD" w:rsidRPr="0041779C" w:rsidRDefault="00A770DD" w:rsidP="00A770DD">
            <w:pPr>
              <w:rPr>
                <w:rFonts w:ascii="Arial" w:hAnsi="Arial" w:cs="Arial"/>
                <w:sz w:val="20"/>
                <w:szCs w:val="20"/>
              </w:rPr>
            </w:pPr>
            <w:r w:rsidRPr="0041779C">
              <w:rPr>
                <w:rFonts w:ascii="Arial" w:hAnsi="Arial" w:cs="Arial"/>
                <w:sz w:val="20"/>
                <w:szCs w:val="20"/>
              </w:rPr>
              <w:t xml:space="preserve">serious </w:t>
            </w:r>
            <w:r w:rsidR="00192ECE" w:rsidRPr="008B0ABE">
              <w:rPr>
                <w:rFonts w:ascii="Arial" w:hAnsi="Arial" w:cs="Arial"/>
                <w:sz w:val="20"/>
                <w:szCs w:val="20"/>
                <w:vertAlign w:val="superscript"/>
              </w:rPr>
              <w:t>c</w:t>
            </w:r>
          </w:p>
        </w:tc>
        <w:tc>
          <w:tcPr>
            <w:tcW w:w="457" w:type="pct"/>
            <w:tcBorders>
              <w:top w:val="single" w:sz="6" w:space="0" w:color="000000"/>
              <w:left w:val="single" w:sz="6" w:space="0" w:color="000000"/>
              <w:bottom w:val="single" w:sz="6" w:space="0" w:color="000000"/>
              <w:right w:val="single" w:sz="6" w:space="0" w:color="000000"/>
            </w:tcBorders>
            <w:hideMark/>
          </w:tcPr>
          <w:p w14:paraId="7F4ACEB4" w14:textId="77777777" w:rsidR="00A770DD" w:rsidRPr="0041779C" w:rsidRDefault="00A770DD" w:rsidP="00A770DD">
            <w:pPr>
              <w:jc w:val="center"/>
              <w:rPr>
                <w:rFonts w:ascii="Arial" w:hAnsi="Arial" w:cs="Arial"/>
                <w:sz w:val="20"/>
                <w:szCs w:val="20"/>
              </w:rPr>
            </w:pPr>
            <w:r w:rsidRPr="0041779C">
              <w:rPr>
                <w:rFonts w:ascii="Arial" w:hAnsi="Arial" w:cs="Arial"/>
                <w:sz w:val="20"/>
                <w:szCs w:val="20"/>
              </w:rPr>
              <w:t xml:space="preserve">54/428 (12.6%) </w:t>
            </w:r>
          </w:p>
        </w:tc>
        <w:tc>
          <w:tcPr>
            <w:tcW w:w="366" w:type="pct"/>
            <w:tcBorders>
              <w:top w:val="single" w:sz="6" w:space="0" w:color="000000"/>
              <w:left w:val="single" w:sz="6" w:space="0" w:color="000000"/>
              <w:bottom w:val="single" w:sz="6" w:space="0" w:color="000000"/>
              <w:right w:val="single" w:sz="6" w:space="0" w:color="000000"/>
            </w:tcBorders>
            <w:hideMark/>
          </w:tcPr>
          <w:p w14:paraId="73E8CD31" w14:textId="77777777" w:rsidR="00A770DD" w:rsidRPr="0041779C" w:rsidRDefault="00A770DD" w:rsidP="00A770DD">
            <w:pPr>
              <w:jc w:val="center"/>
              <w:rPr>
                <w:rFonts w:ascii="Arial" w:hAnsi="Arial" w:cs="Arial"/>
                <w:sz w:val="20"/>
                <w:szCs w:val="20"/>
              </w:rPr>
            </w:pPr>
            <w:r w:rsidRPr="0041779C">
              <w:rPr>
                <w:rStyle w:val="cell-value"/>
                <w:rFonts w:ascii="Arial" w:hAnsi="Arial" w:cs="Arial"/>
                <w:sz w:val="20"/>
                <w:szCs w:val="20"/>
              </w:rPr>
              <w:t xml:space="preserve">154/432 (35.6%) </w:t>
            </w:r>
          </w:p>
        </w:tc>
        <w:tc>
          <w:tcPr>
            <w:tcW w:w="375" w:type="pct"/>
            <w:tcBorders>
              <w:top w:val="single" w:sz="6" w:space="0" w:color="000000"/>
              <w:left w:val="single" w:sz="6" w:space="0" w:color="000000"/>
              <w:bottom w:val="single" w:sz="6" w:space="0" w:color="000000"/>
              <w:right w:val="single" w:sz="6" w:space="0" w:color="000000"/>
            </w:tcBorders>
            <w:hideMark/>
          </w:tcPr>
          <w:p w14:paraId="4514D01B" w14:textId="77777777" w:rsidR="00A770DD" w:rsidRPr="0041779C" w:rsidRDefault="00A770DD" w:rsidP="00A770DD">
            <w:pPr>
              <w:jc w:val="center"/>
              <w:rPr>
                <w:rFonts w:ascii="Arial" w:hAnsi="Arial" w:cs="Arial"/>
                <w:sz w:val="20"/>
                <w:szCs w:val="20"/>
              </w:rPr>
            </w:pPr>
            <w:r w:rsidRPr="0041779C">
              <w:rPr>
                <w:rStyle w:val="block"/>
                <w:rFonts w:ascii="Arial" w:hAnsi="Arial" w:cs="Arial"/>
                <w:sz w:val="20"/>
                <w:szCs w:val="20"/>
              </w:rPr>
              <w:t>RR 0.35</w:t>
            </w:r>
            <w:r w:rsidRPr="0041779C">
              <w:rPr>
                <w:rFonts w:ascii="Arial" w:hAnsi="Arial" w:cs="Arial"/>
                <w:sz w:val="20"/>
                <w:szCs w:val="20"/>
              </w:rPr>
              <w:br/>
            </w:r>
            <w:r w:rsidRPr="0041779C">
              <w:rPr>
                <w:rStyle w:val="cell"/>
                <w:rFonts w:ascii="Arial" w:hAnsi="Arial" w:cs="Arial"/>
                <w:sz w:val="20"/>
                <w:szCs w:val="20"/>
              </w:rPr>
              <w:t>(0.27 to 0.46)</w:t>
            </w:r>
            <w:r w:rsidRPr="0041779C">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4A8066A9" w14:textId="77777777" w:rsidR="00A770DD" w:rsidRPr="0041779C" w:rsidRDefault="00A770DD" w:rsidP="00A770DD">
            <w:pPr>
              <w:jc w:val="center"/>
              <w:rPr>
                <w:rFonts w:ascii="Arial" w:hAnsi="Arial" w:cs="Arial"/>
                <w:sz w:val="20"/>
                <w:szCs w:val="20"/>
              </w:rPr>
            </w:pPr>
            <w:r w:rsidRPr="0041779C">
              <w:rPr>
                <w:rFonts w:ascii="Arial" w:hAnsi="Arial" w:cs="Arial"/>
                <w:b/>
                <w:bCs/>
                <w:sz w:val="20"/>
                <w:szCs w:val="20"/>
              </w:rPr>
              <w:t>232 fewer per 1,000</w:t>
            </w:r>
            <w:r w:rsidRPr="0041779C">
              <w:rPr>
                <w:rFonts w:ascii="Arial" w:hAnsi="Arial" w:cs="Arial"/>
                <w:sz w:val="20"/>
                <w:szCs w:val="20"/>
              </w:rPr>
              <w:br/>
              <w:t xml:space="preserve">(from 193 fewer to 260 fewer) </w:t>
            </w:r>
          </w:p>
        </w:tc>
        <w:tc>
          <w:tcPr>
            <w:tcW w:w="415" w:type="pct"/>
            <w:tcBorders>
              <w:top w:val="single" w:sz="6" w:space="0" w:color="000000"/>
              <w:left w:val="single" w:sz="6" w:space="0" w:color="000000"/>
              <w:bottom w:val="single" w:sz="6" w:space="0" w:color="000000"/>
              <w:right w:val="single" w:sz="6" w:space="0" w:color="000000"/>
            </w:tcBorders>
            <w:hideMark/>
          </w:tcPr>
          <w:p w14:paraId="3AEF4CD8" w14:textId="77777777" w:rsidR="00A770DD" w:rsidRPr="0041779C" w:rsidRDefault="00A770DD" w:rsidP="00A770DD">
            <w:pPr>
              <w:rPr>
                <w:rFonts w:ascii="Arial" w:hAnsi="Arial" w:cs="Arial"/>
                <w:sz w:val="20"/>
                <w:szCs w:val="20"/>
              </w:rPr>
            </w:pPr>
            <w:r w:rsidRPr="0041779C">
              <w:rPr>
                <w:rStyle w:val="quality-sign"/>
                <w:rFonts w:ascii="Cambria Math" w:hAnsi="Cambria Math" w:cs="Cambria Math"/>
                <w:sz w:val="20"/>
                <w:szCs w:val="20"/>
              </w:rPr>
              <w:t>⨁⨁⨁</w:t>
            </w:r>
            <w:r w:rsidRPr="0041779C">
              <w:rPr>
                <w:rStyle w:val="quality-sign"/>
                <w:rFonts w:ascii="MS Gothic" w:eastAsia="MS Gothic" w:hAnsi="MS Gothic" w:cs="MS Gothic" w:hint="eastAsia"/>
                <w:sz w:val="20"/>
                <w:szCs w:val="20"/>
              </w:rPr>
              <w:t>◯</w:t>
            </w:r>
            <w:r w:rsidRPr="0041779C">
              <w:rPr>
                <w:rFonts w:ascii="Arial" w:hAnsi="Arial" w:cs="Arial"/>
                <w:sz w:val="20"/>
                <w:szCs w:val="20"/>
              </w:rPr>
              <w:br/>
            </w:r>
            <w:r w:rsidRPr="0041779C">
              <w:rPr>
                <w:rStyle w:val="quality-text"/>
                <w:rFonts w:ascii="Arial" w:hAnsi="Arial" w:cs="Arial"/>
                <w:sz w:val="20"/>
                <w:szCs w:val="20"/>
              </w:rPr>
              <w:t>Moderate</w:t>
            </w:r>
          </w:p>
        </w:tc>
      </w:tr>
    </w:tbl>
    <w:p w14:paraId="54E3796F" w14:textId="261E2474" w:rsidR="006B6245" w:rsidRPr="0041779C" w:rsidRDefault="006C0C12" w:rsidP="006B6245">
      <w:pPr>
        <w:pStyle w:val="LRIGTABLETEXT0"/>
        <w:rPr>
          <w:rFonts w:ascii="Arial" w:hAnsi="Arial"/>
          <w:sz w:val="20"/>
          <w:szCs w:val="20"/>
        </w:rPr>
      </w:pPr>
      <w:r w:rsidRPr="0041779C">
        <w:rPr>
          <w:rFonts w:ascii="Arial" w:hAnsi="Arial"/>
          <w:sz w:val="20"/>
          <w:szCs w:val="20"/>
        </w:rPr>
        <w:t xml:space="preserve">BPD = bronchopulmonary dysplasia; </w:t>
      </w:r>
      <w:r w:rsidR="006B6245" w:rsidRPr="0041779C">
        <w:rPr>
          <w:rFonts w:ascii="Arial" w:hAnsi="Arial"/>
          <w:sz w:val="20"/>
          <w:szCs w:val="20"/>
        </w:rPr>
        <w:t>HHHFNC = heated humidified high-flow nasal cannula; NCPAP = nasal continuous positive airways pressure</w:t>
      </w:r>
    </w:p>
    <w:p w14:paraId="52CC8F4A" w14:textId="630A7F20" w:rsidR="006C0C12" w:rsidRPr="0041779C" w:rsidRDefault="006C0C12" w:rsidP="006C0C12">
      <w:pPr>
        <w:pStyle w:val="Legendtext"/>
        <w:rPr>
          <w:rFonts w:ascii="Arial" w:hAnsi="Arial"/>
          <w:sz w:val="20"/>
          <w:szCs w:val="20"/>
        </w:rPr>
      </w:pPr>
    </w:p>
    <w:p w14:paraId="23F42419" w14:textId="29C0FA0A" w:rsidR="00A768E9" w:rsidRPr="008B0ABE" w:rsidRDefault="004F1506" w:rsidP="0077793F">
      <w:pPr>
        <w:pStyle w:val="LRIGlegend"/>
        <w:numPr>
          <w:ilvl w:val="0"/>
          <w:numId w:val="16"/>
        </w:numPr>
      </w:pPr>
      <w:r w:rsidRPr="00A768E9">
        <w:rPr>
          <w:szCs w:val="20"/>
        </w:rPr>
        <w:t xml:space="preserve">The GRADE criteria for the certainty assessment also include </w:t>
      </w:r>
      <w:r w:rsidR="00EB706E" w:rsidRPr="008B0ABE">
        <w:rPr>
          <w:szCs w:val="20"/>
        </w:rPr>
        <w:t>an assessment of</w:t>
      </w:r>
      <w:r w:rsidRPr="008B0ABE">
        <w:rPr>
          <w:szCs w:val="20"/>
        </w:rPr>
        <w:t xml:space="preserve"> </w:t>
      </w:r>
      <w:r w:rsidRPr="00A768E9">
        <w:rPr>
          <w:szCs w:val="20"/>
        </w:rPr>
        <w:t xml:space="preserve">publication bias. It was not possible to test for publication bias </w:t>
      </w:r>
      <w:r w:rsidR="00EA0FF5" w:rsidRPr="008B0ABE">
        <w:rPr>
          <w:szCs w:val="20"/>
        </w:rPr>
        <w:t xml:space="preserve">by use of funnel plots </w:t>
      </w:r>
      <w:r w:rsidRPr="00A768E9">
        <w:rPr>
          <w:szCs w:val="20"/>
        </w:rPr>
        <w:t>as we did not include 10 or more studies in any analysis</w:t>
      </w:r>
      <w:r w:rsidR="00AD6D03" w:rsidRPr="008B0ABE">
        <w:rPr>
          <w:szCs w:val="20"/>
        </w:rPr>
        <w:t xml:space="preserve">, however, </w:t>
      </w:r>
      <w:r w:rsidR="00EA0FF5" w:rsidRPr="008B0ABE">
        <w:rPr>
          <w:szCs w:val="20"/>
        </w:rPr>
        <w:t>we do not consider there are any reasons to suspect there is any evidence of publication bias</w:t>
      </w:r>
    </w:p>
    <w:p w14:paraId="399E8266" w14:textId="66CBA7A1" w:rsidR="0017582B" w:rsidRPr="008B0ABE" w:rsidRDefault="00D23D43" w:rsidP="00E86BE1">
      <w:pPr>
        <w:pStyle w:val="LRIGlegend"/>
        <w:numPr>
          <w:ilvl w:val="0"/>
          <w:numId w:val="16"/>
        </w:numPr>
      </w:pPr>
      <w:r w:rsidRPr="008B0ABE">
        <w:t>While there was h</w:t>
      </w:r>
      <w:r w:rsidR="003525AA" w:rsidRPr="008B0ABE">
        <w:t xml:space="preserve">igh risk of </w:t>
      </w:r>
      <w:r w:rsidR="00EA0FF5" w:rsidRPr="008B0ABE">
        <w:t xml:space="preserve">reporting </w:t>
      </w:r>
      <w:r w:rsidR="003525AA" w:rsidRPr="008B0ABE">
        <w:t xml:space="preserve">bias in one study </w:t>
      </w:r>
      <w:r w:rsidR="00EA0FF5" w:rsidRPr="008B0ABE">
        <w:t xml:space="preserve">which reported this outcome </w:t>
      </w:r>
      <w:r w:rsidR="00EA0FF5" w:rsidRPr="008B0ABE">
        <w:fldChar w:fldCharType="begin">
          <w:fldData xml:space="preserve">PEVuZE5vdGU+PENpdGU+PEF1dGhvcj5LYWRpdmFyPC9BdXRob3I+PFllYXI+MjAxNjwvWWVhcj48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</w:fldData>
        </w:fldChar>
      </w:r>
      <w:r w:rsidR="00EA0FF5" w:rsidRPr="008B0ABE">
        <w:instrText xml:space="preserve"> ADDIN EN.CITE </w:instrText>
      </w:r>
      <w:r w:rsidR="00EA0FF5" w:rsidRPr="008B0ABE">
        <w:fldChar w:fldCharType="begin">
          <w:fldData xml:space="preserve">PEVuZE5vdGU+PENpdGU+PEF1dGhvcj5LYWRpdmFyPC9BdXRob3I+PFllYXI+MjAxNjwvWWVhcj48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</w:fldData>
        </w:fldChar>
      </w:r>
      <w:r w:rsidR="00EA0FF5" w:rsidRPr="008B0ABE">
        <w:instrText xml:space="preserve"> ADDIN EN.CITE.DATA </w:instrText>
      </w:r>
      <w:r w:rsidR="00EA0FF5" w:rsidRPr="008B0ABE">
        <w:fldChar w:fldCharType="end"/>
      </w:r>
      <w:r w:rsidR="00EA0FF5" w:rsidRPr="008B0ABE">
        <w:fldChar w:fldCharType="separate"/>
      </w:r>
      <w:r w:rsidR="00EA0FF5" w:rsidRPr="008B0ABE">
        <w:t>(21)</w:t>
      </w:r>
      <w:r w:rsidR="00EA0FF5" w:rsidRPr="008B0ABE">
        <w:fldChar w:fldCharType="end"/>
      </w:r>
      <w:r w:rsidRPr="008B0ABE">
        <w:t xml:space="preserve">, </w:t>
      </w:r>
      <w:r w:rsidR="00EA0FF5" w:rsidRPr="008B0ABE">
        <w:t xml:space="preserve">we found that </w:t>
      </w:r>
      <w:r w:rsidR="004F1506" w:rsidRPr="008B0ABE">
        <w:t>e</w:t>
      </w:r>
      <w:r w:rsidR="003525AA" w:rsidRPr="008B0ABE">
        <w:t xml:space="preserve">xcluding this study from analysis made little difference to the </w:t>
      </w:r>
      <w:r w:rsidR="00EA0FF5" w:rsidRPr="008B0ABE">
        <w:t xml:space="preserve">pooled </w:t>
      </w:r>
      <w:r w:rsidR="003525AA" w:rsidRPr="008B0ABE">
        <w:t>relative effect</w:t>
      </w:r>
      <w:r w:rsidRPr="008B0ABE">
        <w:t xml:space="preserve">. Therefore, we did not </w:t>
      </w:r>
      <w:r w:rsidR="00D93D2B" w:rsidRPr="008B0ABE">
        <w:t>downgrade the quality of the evidence</w:t>
      </w:r>
      <w:r w:rsidR="00EA0FF5" w:rsidRPr="008B0ABE">
        <w:t xml:space="preserve"> </w:t>
      </w:r>
    </w:p>
    <w:p w14:paraId="334C750A" w14:textId="24642262" w:rsidR="00FF744A" w:rsidRPr="008B0ABE" w:rsidRDefault="00FF744A" w:rsidP="00300A0F">
      <w:pPr>
        <w:pStyle w:val="Tabletextleft"/>
        <w:keepNext w:val="0"/>
        <w:widowControl w:val="0"/>
        <w:numPr>
          <w:ilvl w:val="0"/>
          <w:numId w:val="16"/>
        </w:numPr>
        <w:rPr>
          <w:rFonts w:ascii="Arial" w:hAnsi="Arial"/>
          <w:sz w:val="20"/>
          <w:szCs w:val="20"/>
        </w:rPr>
      </w:pPr>
      <w:r w:rsidRPr="008B0ABE">
        <w:rPr>
          <w:rFonts w:ascii="Arial" w:hAnsi="Arial"/>
          <w:sz w:val="20"/>
          <w:szCs w:val="20"/>
        </w:rPr>
        <w:t xml:space="preserve">For </w:t>
      </w:r>
      <w:r w:rsidR="008624F2" w:rsidRPr="008B0ABE">
        <w:rPr>
          <w:rFonts w:ascii="Arial" w:hAnsi="Arial"/>
          <w:sz w:val="20"/>
          <w:szCs w:val="20"/>
        </w:rPr>
        <w:t>most</w:t>
      </w:r>
      <w:r w:rsidRPr="008B0ABE">
        <w:rPr>
          <w:rFonts w:ascii="Arial" w:hAnsi="Arial"/>
          <w:sz w:val="20"/>
          <w:szCs w:val="20"/>
        </w:rPr>
        <w:t xml:space="preserve"> outcomes, there are relatively few events and consequently wide confidence intervals, therefore we </w:t>
      </w:r>
      <w:r w:rsidR="00D93D2B" w:rsidRPr="008B0ABE">
        <w:rPr>
          <w:rFonts w:ascii="Arial" w:hAnsi="Arial"/>
          <w:sz w:val="20"/>
          <w:szCs w:val="20"/>
        </w:rPr>
        <w:t>downgraded the quality of the evidence</w:t>
      </w:r>
      <w:r w:rsidRPr="008B0ABE">
        <w:rPr>
          <w:rFonts w:ascii="Arial" w:hAnsi="Arial"/>
          <w:sz w:val="20"/>
          <w:szCs w:val="20"/>
        </w:rPr>
        <w:t xml:space="preserve">. Although for nasal trauma, confidence intervals are reasonably narrow, </w:t>
      </w:r>
      <w:r w:rsidR="00207442" w:rsidRPr="008B0ABE">
        <w:rPr>
          <w:rFonts w:ascii="Arial" w:hAnsi="Arial"/>
          <w:sz w:val="20"/>
          <w:szCs w:val="20"/>
        </w:rPr>
        <w:t xml:space="preserve">we considered it conservative to </w:t>
      </w:r>
      <w:r w:rsidR="00D93D2B" w:rsidRPr="008B0ABE">
        <w:rPr>
          <w:rFonts w:ascii="Arial" w:hAnsi="Arial"/>
          <w:sz w:val="20"/>
          <w:szCs w:val="20"/>
        </w:rPr>
        <w:t>downgrade the quality of the evidence</w:t>
      </w:r>
      <w:r w:rsidR="00207442" w:rsidRPr="008B0ABE">
        <w:rPr>
          <w:rFonts w:ascii="Arial" w:hAnsi="Arial"/>
          <w:sz w:val="20"/>
          <w:szCs w:val="20"/>
        </w:rPr>
        <w:t xml:space="preserve"> </w:t>
      </w:r>
      <w:r w:rsidR="00D93D2B" w:rsidRPr="008B0ABE">
        <w:rPr>
          <w:rFonts w:ascii="Arial" w:hAnsi="Arial"/>
          <w:sz w:val="20"/>
          <w:szCs w:val="20"/>
        </w:rPr>
        <w:t xml:space="preserve">for this outcome </w:t>
      </w:r>
      <w:r w:rsidR="00207442" w:rsidRPr="008B0ABE">
        <w:rPr>
          <w:rFonts w:ascii="Arial" w:hAnsi="Arial"/>
          <w:sz w:val="20"/>
          <w:szCs w:val="20"/>
        </w:rPr>
        <w:t>as a result of the relatively few events</w:t>
      </w:r>
      <w:r w:rsidRPr="008B0ABE">
        <w:rPr>
          <w:rFonts w:ascii="Arial" w:hAnsi="Arial"/>
          <w:sz w:val="20"/>
          <w:szCs w:val="20"/>
        </w:rPr>
        <w:t xml:space="preserve"> </w:t>
      </w:r>
      <w:r w:rsidR="00D93D2B" w:rsidRPr="008B0ABE">
        <w:rPr>
          <w:rFonts w:ascii="Arial" w:hAnsi="Arial"/>
          <w:sz w:val="20"/>
          <w:szCs w:val="20"/>
        </w:rPr>
        <w:t>identified across the studies</w:t>
      </w:r>
      <w:r w:rsidRPr="008B0ABE">
        <w:rPr>
          <w:rFonts w:ascii="Arial" w:hAnsi="Arial"/>
          <w:sz w:val="20"/>
          <w:szCs w:val="20"/>
        </w:rPr>
        <w:t xml:space="preserve"> </w:t>
      </w:r>
    </w:p>
    <w:p w14:paraId="5F88F567" w14:textId="3A82E265" w:rsidR="00CD0961" w:rsidRPr="008B0ABE" w:rsidRDefault="00CD0961" w:rsidP="00CD0961">
      <w:pPr>
        <w:pStyle w:val="Tabletextleft"/>
        <w:keepNext w:val="0"/>
        <w:widowControl w:val="0"/>
        <w:rPr>
          <w:rFonts w:ascii="Arial" w:hAnsi="Arial"/>
        </w:rPr>
      </w:pPr>
    </w:p>
    <w:p w14:paraId="243B4A42" w14:textId="77777777" w:rsidR="003525AA" w:rsidRPr="00675717" w:rsidRDefault="003525AA" w:rsidP="006C0C12">
      <w:pPr>
        <w:pStyle w:val="LRIGlegend"/>
      </w:pPr>
    </w:p>
    <w:p w14:paraId="119C97A7" w14:textId="77777777" w:rsidR="001779C3" w:rsidRPr="00675717" w:rsidRDefault="001779C3" w:rsidP="006C0C12">
      <w:pPr>
        <w:pStyle w:val="LRIGlegend"/>
      </w:pPr>
    </w:p>
    <w:p w14:paraId="3F7294B2" w14:textId="4DB6C18F" w:rsidR="006D1F53" w:rsidRDefault="006D1F53" w:rsidP="006D1F53">
      <w:pPr>
        <w:pStyle w:val="Heading2"/>
        <w:pageBreakBefore/>
      </w:pPr>
      <w:bookmarkStart w:id="42" w:name="_Ref505611911"/>
      <w:r w:rsidRPr="0043335C">
        <w:lastRenderedPageBreak/>
        <w:t xml:space="preserve">Table </w:t>
      </w:r>
      <w:bookmarkEnd w:id="42"/>
      <w:r w:rsidR="00DC65F3" w:rsidRPr="0043335C">
        <w:rPr>
          <w:noProof/>
        </w:rPr>
        <w:t>4</w:t>
      </w:r>
      <w:r w:rsidR="00DC65F3">
        <w:t xml:space="preserve"> </w:t>
      </w:r>
      <w:r>
        <w:t xml:space="preserve">GRADE ratings for HHHFNC versus NCPAP </w:t>
      </w:r>
      <w:r w:rsidRPr="003A75E0">
        <w:t>(</w:t>
      </w:r>
      <w:r>
        <w:t>Analysis of primary respiratory support: P</w:t>
      </w:r>
      <w:r w:rsidRPr="003A75E0">
        <w:t>reterm infants with no prior mechanical endotracheal ventilation)</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02"/>
        <w:gridCol w:w="856"/>
        <w:gridCol w:w="1509"/>
        <w:gridCol w:w="1628"/>
        <w:gridCol w:w="1489"/>
        <w:gridCol w:w="1461"/>
        <w:gridCol w:w="1274"/>
        <w:gridCol w:w="1021"/>
        <w:gridCol w:w="1046"/>
        <w:gridCol w:w="1118"/>
        <w:gridCol w:w="1338"/>
      </w:tblGrid>
      <w:tr w:rsidR="00421D6F" w:rsidRPr="0041779C" w14:paraId="51B7A2D2" w14:textId="77777777" w:rsidTr="00FF4CF6">
        <w:trPr>
          <w:cantSplit/>
          <w:tblHeader/>
        </w:trPr>
        <w:tc>
          <w:tcPr>
            <w:tcW w:w="2921" w:type="pct"/>
            <w:gridSpan w:val="6"/>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9BF3EE4" w14:textId="2F5F7D84" w:rsidR="00421D6F" w:rsidRPr="0041779C" w:rsidRDefault="00421D6F" w:rsidP="00421D6F">
            <w:pPr>
              <w:jc w:val="center"/>
              <w:rPr>
                <w:rFonts w:ascii="Arial" w:hAnsi="Arial" w:cs="Arial"/>
                <w:b/>
                <w:bCs/>
                <w:sz w:val="20"/>
                <w:szCs w:val="20"/>
              </w:rPr>
            </w:pPr>
            <w:r w:rsidRPr="0041779C">
              <w:rPr>
                <w:rFonts w:ascii="Arial" w:hAnsi="Arial" w:cs="Arial"/>
                <w:b/>
                <w:bCs/>
                <w:sz w:val="20"/>
                <w:szCs w:val="20"/>
              </w:rPr>
              <w:t xml:space="preserve">Certainty assessment </w:t>
            </w:r>
            <w:r w:rsidRPr="0041779C">
              <w:rPr>
                <w:rFonts w:ascii="Arial" w:hAnsi="Arial" w:cs="Arial"/>
                <w:b/>
                <w:bCs/>
                <w:sz w:val="20"/>
                <w:szCs w:val="20"/>
                <w:vertAlign w:val="superscript"/>
              </w:rPr>
              <w:t>a</w:t>
            </w:r>
          </w:p>
        </w:tc>
        <w:tc>
          <w:tcPr>
            <w:tcW w:w="823" w:type="pct"/>
            <w:gridSpan w:val="2"/>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8DC7C95" w14:textId="77777777" w:rsidR="00421D6F" w:rsidRPr="0041779C" w:rsidRDefault="00421D6F" w:rsidP="00421D6F">
            <w:pPr>
              <w:jc w:val="center"/>
              <w:rPr>
                <w:rFonts w:ascii="Arial" w:hAnsi="Arial" w:cs="Arial"/>
                <w:b/>
                <w:bCs/>
                <w:sz w:val="20"/>
                <w:szCs w:val="20"/>
              </w:rPr>
            </w:pPr>
            <w:r w:rsidRPr="0041779C">
              <w:rPr>
                <w:rFonts w:ascii="Arial" w:hAnsi="Arial" w:cs="Arial"/>
                <w:b/>
                <w:bCs/>
                <w:sz w:val="20"/>
                <w:szCs w:val="20"/>
              </w:rPr>
              <w:t>№ of patients</w:t>
            </w:r>
          </w:p>
        </w:tc>
        <w:tc>
          <w:tcPr>
            <w:tcW w:w="776" w:type="pct"/>
            <w:gridSpan w:val="2"/>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DA42C1C" w14:textId="77777777" w:rsidR="00421D6F" w:rsidRPr="0041779C" w:rsidRDefault="00421D6F" w:rsidP="00421D6F">
            <w:pPr>
              <w:jc w:val="center"/>
              <w:rPr>
                <w:rFonts w:ascii="Arial" w:hAnsi="Arial" w:cs="Arial"/>
                <w:b/>
                <w:bCs/>
                <w:sz w:val="20"/>
                <w:szCs w:val="20"/>
              </w:rPr>
            </w:pPr>
            <w:r w:rsidRPr="0041779C">
              <w:rPr>
                <w:rFonts w:ascii="Arial" w:hAnsi="Arial" w:cs="Arial"/>
                <w:b/>
                <w:bCs/>
                <w:sz w:val="20"/>
                <w:szCs w:val="20"/>
              </w:rPr>
              <w:t>Effect</w:t>
            </w:r>
          </w:p>
        </w:tc>
        <w:tc>
          <w:tcPr>
            <w:tcW w:w="480" w:type="pct"/>
            <w:vMerge w:val="restart"/>
            <w:tcBorders>
              <w:top w:val="single" w:sz="6" w:space="0" w:color="000000"/>
              <w:left w:val="single" w:sz="6" w:space="0" w:color="000000"/>
              <w:right w:val="single" w:sz="6" w:space="0" w:color="000000"/>
            </w:tcBorders>
            <w:shd w:val="clear" w:color="auto" w:fill="auto"/>
            <w:vAlign w:val="center"/>
            <w:hideMark/>
          </w:tcPr>
          <w:p w14:paraId="0E3CE8B2" w14:textId="77777777" w:rsidR="00421D6F" w:rsidRPr="0041779C" w:rsidRDefault="00421D6F" w:rsidP="00421D6F">
            <w:pPr>
              <w:jc w:val="center"/>
              <w:rPr>
                <w:rFonts w:ascii="Arial" w:hAnsi="Arial" w:cs="Arial"/>
                <w:b/>
                <w:bCs/>
                <w:sz w:val="20"/>
                <w:szCs w:val="20"/>
              </w:rPr>
            </w:pPr>
            <w:r w:rsidRPr="0041779C">
              <w:rPr>
                <w:rFonts w:ascii="Arial" w:hAnsi="Arial" w:cs="Arial"/>
                <w:b/>
                <w:bCs/>
                <w:sz w:val="20"/>
                <w:szCs w:val="20"/>
              </w:rPr>
              <w:t>Overall certainty of evidence (Quality)</w:t>
            </w:r>
          </w:p>
        </w:tc>
      </w:tr>
      <w:tr w:rsidR="00067910" w:rsidRPr="0041779C" w14:paraId="2CE5CD5B" w14:textId="77777777" w:rsidTr="00FF4CF6">
        <w:trPr>
          <w:cantSplit/>
          <w:tblHeader/>
        </w:trPr>
        <w:tc>
          <w:tcPr>
            <w:tcW w:w="431"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CEE27EF"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Outcome</w:t>
            </w:r>
          </w:p>
        </w:tc>
        <w:tc>
          <w:tcPr>
            <w:tcW w:w="307" w:type="pct"/>
            <w:tcBorders>
              <w:top w:val="single" w:sz="6" w:space="0" w:color="000000"/>
              <w:left w:val="single" w:sz="6" w:space="0" w:color="000000"/>
              <w:bottom w:val="single" w:sz="6" w:space="0" w:color="000000"/>
              <w:right w:val="single" w:sz="6" w:space="0" w:color="000000"/>
            </w:tcBorders>
            <w:vAlign w:val="center"/>
          </w:tcPr>
          <w:p w14:paraId="277EC6E7"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 of studies</w:t>
            </w:r>
          </w:p>
        </w:tc>
        <w:tc>
          <w:tcPr>
            <w:tcW w:w="541"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5A165E8"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Risk of bias</w:t>
            </w:r>
          </w:p>
        </w:tc>
        <w:tc>
          <w:tcPr>
            <w:tcW w:w="58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BCF54E3"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Inconsistency</w:t>
            </w:r>
          </w:p>
        </w:tc>
        <w:tc>
          <w:tcPr>
            <w:tcW w:w="53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3BF87FFA"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Indirectness</w:t>
            </w:r>
          </w:p>
        </w:tc>
        <w:tc>
          <w:tcPr>
            <w:tcW w:w="52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75268CB"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Imprecision</w:t>
            </w:r>
          </w:p>
        </w:tc>
        <w:tc>
          <w:tcPr>
            <w:tcW w:w="457"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3F8B1ED2"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HHHFNC</w:t>
            </w:r>
          </w:p>
        </w:tc>
        <w:tc>
          <w:tcPr>
            <w:tcW w:w="366"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72A276B"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NCPAP</w:t>
            </w:r>
          </w:p>
        </w:tc>
        <w:tc>
          <w:tcPr>
            <w:tcW w:w="375"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7371881"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Relative</w:t>
            </w:r>
            <w:r w:rsidRPr="0041779C">
              <w:rPr>
                <w:rFonts w:ascii="Arial" w:hAnsi="Arial" w:cs="Arial"/>
                <w:b/>
                <w:bCs/>
                <w:sz w:val="20"/>
                <w:szCs w:val="20"/>
              </w:rPr>
              <w:br/>
              <w:t>(95% CI)</w:t>
            </w:r>
          </w:p>
        </w:tc>
        <w:tc>
          <w:tcPr>
            <w:tcW w:w="401"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7B3BE2A" w14:textId="77777777" w:rsidR="00067910" w:rsidRPr="0041779C" w:rsidRDefault="00067910" w:rsidP="00067910">
            <w:pPr>
              <w:jc w:val="center"/>
              <w:rPr>
                <w:rFonts w:ascii="Arial" w:hAnsi="Arial" w:cs="Arial"/>
                <w:b/>
                <w:bCs/>
                <w:sz w:val="20"/>
                <w:szCs w:val="20"/>
              </w:rPr>
            </w:pPr>
            <w:r w:rsidRPr="0041779C">
              <w:rPr>
                <w:rFonts w:ascii="Arial" w:hAnsi="Arial" w:cs="Arial"/>
                <w:b/>
                <w:bCs/>
                <w:sz w:val="20"/>
                <w:szCs w:val="20"/>
              </w:rPr>
              <w:t>Absolute</w:t>
            </w:r>
            <w:r w:rsidRPr="0041779C">
              <w:rPr>
                <w:rFonts w:ascii="Arial" w:hAnsi="Arial" w:cs="Arial"/>
                <w:b/>
                <w:bCs/>
                <w:sz w:val="20"/>
                <w:szCs w:val="20"/>
              </w:rPr>
              <w:br/>
              <w:t>(95% CI)</w:t>
            </w:r>
          </w:p>
        </w:tc>
        <w:tc>
          <w:tcPr>
            <w:tcW w:w="480" w:type="pct"/>
            <w:vMerge/>
            <w:tcBorders>
              <w:left w:val="single" w:sz="6" w:space="0" w:color="000000"/>
              <w:bottom w:val="single" w:sz="6" w:space="0" w:color="000000"/>
              <w:right w:val="single" w:sz="6" w:space="0" w:color="000000"/>
            </w:tcBorders>
            <w:shd w:val="clear" w:color="auto" w:fill="auto"/>
            <w:vAlign w:val="center"/>
            <w:hideMark/>
          </w:tcPr>
          <w:p w14:paraId="75933F06" w14:textId="77777777" w:rsidR="00067910" w:rsidRPr="0041779C" w:rsidRDefault="00067910" w:rsidP="00067910">
            <w:pPr>
              <w:rPr>
                <w:rFonts w:ascii="Arial" w:hAnsi="Arial" w:cs="Arial"/>
                <w:b/>
                <w:bCs/>
                <w:sz w:val="20"/>
                <w:szCs w:val="20"/>
              </w:rPr>
            </w:pPr>
          </w:p>
        </w:tc>
      </w:tr>
      <w:tr w:rsidR="00207442" w:rsidRPr="0041779C" w14:paraId="4D2EF560" w14:textId="77777777" w:rsidTr="00FF4CF6">
        <w:trPr>
          <w:cantSplit/>
        </w:trPr>
        <w:tc>
          <w:tcPr>
            <w:tcW w:w="431" w:type="pct"/>
            <w:tcBorders>
              <w:top w:val="single" w:sz="6" w:space="0" w:color="000000"/>
              <w:left w:val="single" w:sz="6" w:space="0" w:color="000000"/>
              <w:bottom w:val="single" w:sz="6" w:space="0" w:color="000000"/>
              <w:right w:val="single" w:sz="6" w:space="0" w:color="000000"/>
            </w:tcBorders>
            <w:hideMark/>
          </w:tcPr>
          <w:p w14:paraId="0703DF6C" w14:textId="4D7643BB" w:rsidR="00207442" w:rsidRPr="0041779C" w:rsidRDefault="00207442" w:rsidP="00207442">
            <w:pPr>
              <w:rPr>
                <w:rFonts w:ascii="Arial" w:hAnsi="Arial" w:cs="Arial"/>
                <w:sz w:val="20"/>
                <w:szCs w:val="20"/>
              </w:rPr>
            </w:pPr>
            <w:r w:rsidRPr="0041779C">
              <w:rPr>
                <w:rFonts w:ascii="Arial" w:hAnsi="Arial" w:cs="Arial"/>
                <w:sz w:val="20"/>
                <w:szCs w:val="20"/>
              </w:rPr>
              <w:t xml:space="preserve">Intubation/ Critical </w:t>
            </w:r>
          </w:p>
        </w:tc>
        <w:tc>
          <w:tcPr>
            <w:tcW w:w="307" w:type="pct"/>
            <w:tcBorders>
              <w:top w:val="single" w:sz="6" w:space="0" w:color="000000"/>
              <w:left w:val="single" w:sz="6" w:space="0" w:color="000000"/>
              <w:bottom w:val="single" w:sz="6" w:space="0" w:color="000000"/>
              <w:right w:val="single" w:sz="6" w:space="0" w:color="000000"/>
            </w:tcBorders>
          </w:tcPr>
          <w:p w14:paraId="3A9EF106" w14:textId="77777777" w:rsidR="00207442" w:rsidRPr="0041779C" w:rsidRDefault="00207442" w:rsidP="00207442">
            <w:pPr>
              <w:rPr>
                <w:rFonts w:ascii="Arial" w:hAnsi="Arial" w:cs="Arial"/>
                <w:sz w:val="20"/>
                <w:szCs w:val="20"/>
              </w:rPr>
            </w:pPr>
            <w:r w:rsidRPr="0041779C">
              <w:rPr>
                <w:rFonts w:ascii="Arial" w:hAnsi="Arial" w:cs="Arial"/>
                <w:sz w:val="20"/>
                <w:szCs w:val="20"/>
              </w:rPr>
              <w:t xml:space="preserve">6 </w:t>
            </w:r>
          </w:p>
        </w:tc>
        <w:tc>
          <w:tcPr>
            <w:tcW w:w="541" w:type="pct"/>
            <w:tcBorders>
              <w:top w:val="single" w:sz="6" w:space="0" w:color="000000"/>
              <w:left w:val="single" w:sz="6" w:space="0" w:color="000000"/>
              <w:bottom w:val="single" w:sz="6" w:space="0" w:color="000000"/>
              <w:right w:val="single" w:sz="6" w:space="0" w:color="000000"/>
            </w:tcBorders>
            <w:hideMark/>
          </w:tcPr>
          <w:p w14:paraId="7E915542" w14:textId="3C4159DA" w:rsidR="00207442" w:rsidRPr="0041779C" w:rsidRDefault="00207442" w:rsidP="00207442">
            <w:pPr>
              <w:rPr>
                <w:rFonts w:ascii="Arial" w:hAnsi="Arial" w:cs="Arial"/>
                <w:sz w:val="20"/>
                <w:szCs w:val="20"/>
              </w:rPr>
            </w:pPr>
            <w:r w:rsidRPr="0041779C">
              <w:rPr>
                <w:rFonts w:ascii="Arial" w:hAnsi="Arial" w:cs="Arial"/>
                <w:sz w:val="20"/>
                <w:szCs w:val="20"/>
              </w:rPr>
              <w:t xml:space="preserve">not serious </w:t>
            </w:r>
          </w:p>
        </w:tc>
        <w:tc>
          <w:tcPr>
            <w:tcW w:w="584" w:type="pct"/>
            <w:tcBorders>
              <w:top w:val="single" w:sz="6" w:space="0" w:color="000000"/>
              <w:left w:val="single" w:sz="6" w:space="0" w:color="000000"/>
              <w:bottom w:val="single" w:sz="6" w:space="0" w:color="000000"/>
              <w:right w:val="single" w:sz="6" w:space="0" w:color="000000"/>
            </w:tcBorders>
            <w:hideMark/>
          </w:tcPr>
          <w:p w14:paraId="2880BC44" w14:textId="606FEB21" w:rsidR="00207442" w:rsidRPr="0041779C" w:rsidRDefault="00207442" w:rsidP="00207442">
            <w:pPr>
              <w:rPr>
                <w:rFonts w:ascii="Arial" w:hAnsi="Arial" w:cs="Arial"/>
                <w:sz w:val="20"/>
                <w:szCs w:val="20"/>
              </w:rPr>
            </w:pPr>
            <w:r w:rsidRPr="00207442">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6DC336C5" w14:textId="01779304" w:rsidR="00207442" w:rsidRPr="0041779C" w:rsidRDefault="00207442" w:rsidP="00207442">
            <w:pPr>
              <w:rPr>
                <w:rFonts w:ascii="Arial" w:hAnsi="Arial" w:cs="Arial"/>
                <w:sz w:val="20"/>
                <w:szCs w:val="20"/>
              </w:rPr>
            </w:pPr>
            <w:r w:rsidRPr="0041779C">
              <w:rPr>
                <w:rFonts w:ascii="Arial" w:hAnsi="Arial" w:cs="Arial"/>
                <w:sz w:val="20"/>
                <w:szCs w:val="20"/>
              </w:rPr>
              <w:t xml:space="preserve">not serious </w:t>
            </w:r>
          </w:p>
        </w:tc>
        <w:tc>
          <w:tcPr>
            <w:tcW w:w="524" w:type="pct"/>
            <w:tcBorders>
              <w:top w:val="single" w:sz="6" w:space="0" w:color="000000"/>
              <w:left w:val="single" w:sz="6" w:space="0" w:color="000000"/>
              <w:bottom w:val="single" w:sz="6" w:space="0" w:color="000000"/>
              <w:right w:val="single" w:sz="6" w:space="0" w:color="000000"/>
            </w:tcBorders>
            <w:hideMark/>
          </w:tcPr>
          <w:p w14:paraId="75191B00" w14:textId="2B773760" w:rsidR="00207442" w:rsidRPr="0041779C" w:rsidRDefault="00207442" w:rsidP="00207442">
            <w:pPr>
              <w:rPr>
                <w:rFonts w:ascii="Arial" w:hAnsi="Arial" w:cs="Arial"/>
                <w:sz w:val="20"/>
                <w:szCs w:val="20"/>
              </w:rPr>
            </w:pPr>
            <w:r w:rsidRPr="0041779C">
              <w:rPr>
                <w:rFonts w:ascii="Arial" w:hAnsi="Arial" w:cs="Arial"/>
                <w:sz w:val="20"/>
                <w:szCs w:val="20"/>
              </w:rPr>
              <w:t xml:space="preserve">serious </w:t>
            </w:r>
            <w:r w:rsidR="00A71957">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5F2DBD85" w14:textId="77777777" w:rsidR="00207442" w:rsidRPr="0041779C" w:rsidRDefault="00207442" w:rsidP="00207442">
            <w:pPr>
              <w:jc w:val="center"/>
              <w:rPr>
                <w:rFonts w:ascii="Arial" w:hAnsi="Arial" w:cs="Arial"/>
                <w:sz w:val="20"/>
                <w:szCs w:val="20"/>
              </w:rPr>
            </w:pPr>
            <w:r w:rsidRPr="0041779C">
              <w:rPr>
                <w:rFonts w:ascii="Arial" w:hAnsi="Arial" w:cs="Arial"/>
                <w:sz w:val="20"/>
                <w:szCs w:val="20"/>
              </w:rPr>
              <w:t xml:space="preserve">90/704 (12.8%) </w:t>
            </w:r>
          </w:p>
        </w:tc>
        <w:tc>
          <w:tcPr>
            <w:tcW w:w="366" w:type="pct"/>
            <w:tcBorders>
              <w:top w:val="single" w:sz="6" w:space="0" w:color="000000"/>
              <w:left w:val="single" w:sz="6" w:space="0" w:color="000000"/>
              <w:bottom w:val="single" w:sz="6" w:space="0" w:color="000000"/>
              <w:right w:val="single" w:sz="6" w:space="0" w:color="000000"/>
            </w:tcBorders>
            <w:hideMark/>
          </w:tcPr>
          <w:p w14:paraId="78CC6E28" w14:textId="77777777" w:rsidR="00207442" w:rsidRPr="0041779C" w:rsidRDefault="00207442" w:rsidP="00207442">
            <w:pPr>
              <w:jc w:val="center"/>
              <w:rPr>
                <w:rFonts w:ascii="Arial" w:hAnsi="Arial" w:cs="Arial"/>
                <w:sz w:val="20"/>
                <w:szCs w:val="20"/>
              </w:rPr>
            </w:pPr>
            <w:r w:rsidRPr="0041779C">
              <w:rPr>
                <w:rStyle w:val="cell-value"/>
                <w:rFonts w:ascii="Arial" w:hAnsi="Arial" w:cs="Arial"/>
                <w:sz w:val="20"/>
                <w:szCs w:val="20"/>
              </w:rPr>
              <w:t xml:space="preserve">81/728 (11.1%) </w:t>
            </w:r>
          </w:p>
        </w:tc>
        <w:tc>
          <w:tcPr>
            <w:tcW w:w="375" w:type="pct"/>
            <w:tcBorders>
              <w:top w:val="single" w:sz="6" w:space="0" w:color="000000"/>
              <w:left w:val="single" w:sz="6" w:space="0" w:color="000000"/>
              <w:bottom w:val="single" w:sz="6" w:space="0" w:color="000000"/>
              <w:right w:val="single" w:sz="6" w:space="0" w:color="000000"/>
            </w:tcBorders>
            <w:hideMark/>
          </w:tcPr>
          <w:p w14:paraId="55AAE260" w14:textId="77777777" w:rsidR="00207442" w:rsidRPr="0041779C" w:rsidRDefault="00207442" w:rsidP="00207442">
            <w:pPr>
              <w:jc w:val="center"/>
              <w:rPr>
                <w:rFonts w:ascii="Arial" w:hAnsi="Arial" w:cs="Arial"/>
                <w:sz w:val="20"/>
                <w:szCs w:val="20"/>
              </w:rPr>
            </w:pPr>
            <w:r w:rsidRPr="0041779C">
              <w:rPr>
                <w:rStyle w:val="block"/>
                <w:rFonts w:ascii="Arial" w:hAnsi="Arial" w:cs="Arial"/>
                <w:sz w:val="20"/>
                <w:szCs w:val="20"/>
              </w:rPr>
              <w:t>RR 1.15</w:t>
            </w:r>
            <w:r w:rsidRPr="0041779C">
              <w:rPr>
                <w:rFonts w:ascii="Arial" w:hAnsi="Arial" w:cs="Arial"/>
                <w:sz w:val="20"/>
                <w:szCs w:val="20"/>
              </w:rPr>
              <w:br/>
            </w:r>
            <w:r w:rsidRPr="0041779C">
              <w:rPr>
                <w:rStyle w:val="cell"/>
                <w:rFonts w:ascii="Arial" w:hAnsi="Arial" w:cs="Arial"/>
                <w:sz w:val="20"/>
                <w:szCs w:val="20"/>
              </w:rPr>
              <w:t>(0.87 to 1.52)</w:t>
            </w:r>
            <w:r w:rsidRPr="0041779C">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17BB61CE" w14:textId="77777777" w:rsidR="00207442" w:rsidRPr="0041779C" w:rsidRDefault="00207442" w:rsidP="00207442">
            <w:pPr>
              <w:jc w:val="center"/>
              <w:rPr>
                <w:rFonts w:ascii="Arial" w:hAnsi="Arial" w:cs="Arial"/>
                <w:sz w:val="20"/>
                <w:szCs w:val="20"/>
              </w:rPr>
            </w:pPr>
            <w:r w:rsidRPr="0041779C">
              <w:rPr>
                <w:rFonts w:ascii="Arial" w:hAnsi="Arial" w:cs="Arial"/>
                <w:b/>
                <w:bCs/>
                <w:sz w:val="20"/>
                <w:szCs w:val="20"/>
              </w:rPr>
              <w:t>17 more per 1,000</w:t>
            </w:r>
            <w:r w:rsidRPr="0041779C">
              <w:rPr>
                <w:rFonts w:ascii="Arial" w:hAnsi="Arial" w:cs="Arial"/>
                <w:sz w:val="20"/>
                <w:szCs w:val="20"/>
              </w:rPr>
              <w:br/>
              <w:t xml:space="preserve">(from 14 fewer to 58 more) </w:t>
            </w:r>
          </w:p>
        </w:tc>
        <w:tc>
          <w:tcPr>
            <w:tcW w:w="480" w:type="pct"/>
            <w:tcBorders>
              <w:top w:val="single" w:sz="6" w:space="0" w:color="000000"/>
              <w:left w:val="single" w:sz="6" w:space="0" w:color="000000"/>
              <w:bottom w:val="single" w:sz="6" w:space="0" w:color="000000"/>
              <w:right w:val="single" w:sz="6" w:space="0" w:color="000000"/>
            </w:tcBorders>
            <w:hideMark/>
          </w:tcPr>
          <w:p w14:paraId="0AA3E904" w14:textId="77777777" w:rsidR="00207442" w:rsidRPr="0041779C" w:rsidRDefault="00207442" w:rsidP="00207442">
            <w:pPr>
              <w:rPr>
                <w:rFonts w:ascii="Arial" w:hAnsi="Arial" w:cs="Arial"/>
                <w:sz w:val="20"/>
                <w:szCs w:val="20"/>
              </w:rPr>
            </w:pPr>
            <w:r w:rsidRPr="0041779C">
              <w:rPr>
                <w:rStyle w:val="quality-sign"/>
                <w:rFonts w:ascii="Cambria Math" w:hAnsi="Cambria Math" w:cs="Cambria Math"/>
                <w:sz w:val="20"/>
                <w:szCs w:val="20"/>
              </w:rPr>
              <w:t>⨁⨁⨁</w:t>
            </w:r>
            <w:r w:rsidRPr="0041779C">
              <w:rPr>
                <w:rStyle w:val="quality-sign"/>
                <w:rFonts w:ascii="MS Gothic" w:eastAsia="MS Gothic" w:hAnsi="MS Gothic" w:cs="MS Gothic" w:hint="eastAsia"/>
                <w:sz w:val="20"/>
                <w:szCs w:val="20"/>
              </w:rPr>
              <w:t>◯</w:t>
            </w:r>
            <w:r w:rsidRPr="0041779C">
              <w:rPr>
                <w:rFonts w:ascii="Arial" w:hAnsi="Arial" w:cs="Arial"/>
                <w:sz w:val="20"/>
                <w:szCs w:val="20"/>
              </w:rPr>
              <w:br/>
            </w:r>
            <w:r w:rsidRPr="0041779C">
              <w:rPr>
                <w:rStyle w:val="quality-text"/>
                <w:rFonts w:ascii="Arial" w:hAnsi="Arial" w:cs="Arial"/>
                <w:sz w:val="20"/>
                <w:szCs w:val="20"/>
              </w:rPr>
              <w:t>Moderate</w:t>
            </w:r>
          </w:p>
        </w:tc>
      </w:tr>
      <w:tr w:rsidR="00207442" w:rsidRPr="008B0ABE" w14:paraId="6A0ED9DC" w14:textId="77777777" w:rsidTr="00FF4CF6">
        <w:trPr>
          <w:cantSplit/>
        </w:trPr>
        <w:tc>
          <w:tcPr>
            <w:tcW w:w="431" w:type="pct"/>
            <w:tcBorders>
              <w:top w:val="single" w:sz="6" w:space="0" w:color="000000"/>
              <w:left w:val="single" w:sz="6" w:space="0" w:color="000000"/>
              <w:bottom w:val="single" w:sz="6" w:space="0" w:color="000000"/>
              <w:right w:val="single" w:sz="6" w:space="0" w:color="000000"/>
            </w:tcBorders>
            <w:hideMark/>
          </w:tcPr>
          <w:p w14:paraId="1D884330" w14:textId="2BA256BF" w:rsidR="00207442" w:rsidRPr="008B0ABE" w:rsidRDefault="00207442" w:rsidP="00207442">
            <w:pPr>
              <w:rPr>
                <w:rFonts w:ascii="Arial" w:hAnsi="Arial" w:cs="Arial"/>
                <w:sz w:val="20"/>
                <w:szCs w:val="20"/>
              </w:rPr>
            </w:pPr>
            <w:r w:rsidRPr="008B0ABE">
              <w:rPr>
                <w:rFonts w:ascii="Arial" w:hAnsi="Arial" w:cs="Arial"/>
                <w:sz w:val="20"/>
                <w:szCs w:val="20"/>
              </w:rPr>
              <w:t>BPD/ Important</w:t>
            </w:r>
          </w:p>
        </w:tc>
        <w:tc>
          <w:tcPr>
            <w:tcW w:w="307" w:type="pct"/>
            <w:tcBorders>
              <w:top w:val="single" w:sz="6" w:space="0" w:color="000000"/>
              <w:left w:val="single" w:sz="6" w:space="0" w:color="000000"/>
              <w:bottom w:val="single" w:sz="6" w:space="0" w:color="000000"/>
              <w:right w:val="single" w:sz="6" w:space="0" w:color="000000"/>
            </w:tcBorders>
          </w:tcPr>
          <w:p w14:paraId="0F863DB7" w14:textId="77777777" w:rsidR="00207442" w:rsidRPr="008B0ABE" w:rsidRDefault="00207442" w:rsidP="00207442">
            <w:pPr>
              <w:rPr>
                <w:rFonts w:ascii="Arial" w:hAnsi="Arial" w:cs="Arial"/>
                <w:sz w:val="20"/>
                <w:szCs w:val="20"/>
              </w:rPr>
            </w:pPr>
            <w:r w:rsidRPr="008B0ABE">
              <w:rPr>
                <w:rFonts w:ascii="Arial" w:hAnsi="Arial" w:cs="Arial"/>
                <w:sz w:val="20"/>
                <w:szCs w:val="20"/>
              </w:rPr>
              <w:t xml:space="preserve">6 </w:t>
            </w:r>
          </w:p>
        </w:tc>
        <w:tc>
          <w:tcPr>
            <w:tcW w:w="541" w:type="pct"/>
            <w:tcBorders>
              <w:top w:val="single" w:sz="6" w:space="0" w:color="000000"/>
              <w:left w:val="single" w:sz="6" w:space="0" w:color="000000"/>
              <w:bottom w:val="single" w:sz="6" w:space="0" w:color="000000"/>
              <w:right w:val="single" w:sz="6" w:space="0" w:color="000000"/>
            </w:tcBorders>
            <w:hideMark/>
          </w:tcPr>
          <w:p w14:paraId="2BFA4E94" w14:textId="3220DB76" w:rsidR="00207442" w:rsidRPr="008B0ABE" w:rsidRDefault="00207442" w:rsidP="00207442">
            <w:pPr>
              <w:rPr>
                <w:rFonts w:ascii="Arial" w:hAnsi="Arial" w:cs="Arial"/>
                <w:sz w:val="20"/>
                <w:szCs w:val="20"/>
              </w:rPr>
            </w:pPr>
            <w:r w:rsidRPr="008B0ABE">
              <w:rPr>
                <w:rFonts w:ascii="Arial" w:hAnsi="Arial" w:cs="Arial"/>
                <w:sz w:val="20"/>
                <w:szCs w:val="20"/>
              </w:rPr>
              <w:t xml:space="preserve">not serious </w:t>
            </w:r>
          </w:p>
        </w:tc>
        <w:tc>
          <w:tcPr>
            <w:tcW w:w="584" w:type="pct"/>
            <w:tcBorders>
              <w:top w:val="single" w:sz="6" w:space="0" w:color="000000"/>
              <w:left w:val="single" w:sz="6" w:space="0" w:color="000000"/>
              <w:bottom w:val="single" w:sz="6" w:space="0" w:color="000000"/>
              <w:right w:val="single" w:sz="6" w:space="0" w:color="000000"/>
            </w:tcBorders>
            <w:hideMark/>
          </w:tcPr>
          <w:p w14:paraId="3CA546FA" w14:textId="409C426E" w:rsidR="00207442" w:rsidRPr="008B0ABE" w:rsidRDefault="00207442" w:rsidP="00207442">
            <w:pPr>
              <w:rPr>
                <w:rFonts w:ascii="Arial" w:hAnsi="Arial" w:cs="Arial"/>
                <w:sz w:val="20"/>
                <w:szCs w:val="20"/>
              </w:rPr>
            </w:pPr>
            <w:r w:rsidRPr="008B0ABE">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2BA0BC0A" w14:textId="634F9ECC" w:rsidR="00207442" w:rsidRPr="008B0ABE" w:rsidRDefault="00207442" w:rsidP="00207442">
            <w:pPr>
              <w:rPr>
                <w:rFonts w:ascii="Arial" w:hAnsi="Arial" w:cs="Arial"/>
                <w:sz w:val="20"/>
                <w:szCs w:val="20"/>
              </w:rPr>
            </w:pPr>
            <w:r w:rsidRPr="008B0ABE">
              <w:rPr>
                <w:rFonts w:ascii="Arial" w:hAnsi="Arial" w:cs="Arial"/>
                <w:sz w:val="20"/>
                <w:szCs w:val="20"/>
              </w:rPr>
              <w:t xml:space="preserve">not serious </w:t>
            </w:r>
          </w:p>
        </w:tc>
        <w:tc>
          <w:tcPr>
            <w:tcW w:w="524" w:type="pct"/>
            <w:tcBorders>
              <w:top w:val="single" w:sz="6" w:space="0" w:color="000000"/>
              <w:left w:val="single" w:sz="6" w:space="0" w:color="000000"/>
              <w:bottom w:val="single" w:sz="6" w:space="0" w:color="000000"/>
              <w:right w:val="single" w:sz="6" w:space="0" w:color="000000"/>
            </w:tcBorders>
            <w:hideMark/>
          </w:tcPr>
          <w:p w14:paraId="505A8F98" w14:textId="2B8F0023" w:rsidR="00207442" w:rsidRPr="008B0ABE" w:rsidRDefault="00207442" w:rsidP="00207442">
            <w:pPr>
              <w:rPr>
                <w:rFonts w:ascii="Arial" w:hAnsi="Arial" w:cs="Arial"/>
                <w:sz w:val="20"/>
                <w:szCs w:val="20"/>
              </w:rPr>
            </w:pPr>
            <w:r w:rsidRPr="008B0ABE">
              <w:rPr>
                <w:rFonts w:ascii="Arial" w:hAnsi="Arial" w:cs="Arial"/>
                <w:sz w:val="20"/>
                <w:szCs w:val="20"/>
              </w:rPr>
              <w:t xml:space="preserve">serious </w:t>
            </w:r>
            <w:r w:rsidR="00A71957">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3D438A64" w14:textId="77777777" w:rsidR="00207442" w:rsidRPr="008B0ABE" w:rsidRDefault="00207442" w:rsidP="00207442">
            <w:pPr>
              <w:jc w:val="center"/>
              <w:rPr>
                <w:rFonts w:ascii="Arial" w:hAnsi="Arial" w:cs="Arial"/>
                <w:sz w:val="20"/>
                <w:szCs w:val="20"/>
              </w:rPr>
            </w:pPr>
            <w:r w:rsidRPr="008B0ABE">
              <w:rPr>
                <w:rFonts w:ascii="Arial" w:hAnsi="Arial" w:cs="Arial"/>
                <w:sz w:val="20"/>
                <w:szCs w:val="20"/>
              </w:rPr>
              <w:t xml:space="preserve">27/348 (7.8%) </w:t>
            </w:r>
          </w:p>
        </w:tc>
        <w:tc>
          <w:tcPr>
            <w:tcW w:w="366" w:type="pct"/>
            <w:tcBorders>
              <w:top w:val="single" w:sz="6" w:space="0" w:color="000000"/>
              <w:left w:val="single" w:sz="6" w:space="0" w:color="000000"/>
              <w:bottom w:val="single" w:sz="6" w:space="0" w:color="000000"/>
              <w:right w:val="single" w:sz="6" w:space="0" w:color="000000"/>
            </w:tcBorders>
            <w:hideMark/>
          </w:tcPr>
          <w:p w14:paraId="632105CD" w14:textId="77777777" w:rsidR="00207442" w:rsidRPr="008B0ABE" w:rsidRDefault="00207442" w:rsidP="00207442">
            <w:pPr>
              <w:jc w:val="center"/>
              <w:rPr>
                <w:rFonts w:ascii="Arial" w:hAnsi="Arial" w:cs="Arial"/>
                <w:sz w:val="20"/>
                <w:szCs w:val="20"/>
              </w:rPr>
            </w:pPr>
            <w:r w:rsidRPr="008B0ABE">
              <w:rPr>
                <w:rStyle w:val="cell-value"/>
                <w:rFonts w:ascii="Arial" w:hAnsi="Arial" w:cs="Arial"/>
                <w:sz w:val="20"/>
                <w:szCs w:val="20"/>
              </w:rPr>
              <w:t xml:space="preserve">24/359 (6.7%) </w:t>
            </w:r>
          </w:p>
        </w:tc>
        <w:tc>
          <w:tcPr>
            <w:tcW w:w="375" w:type="pct"/>
            <w:tcBorders>
              <w:top w:val="single" w:sz="6" w:space="0" w:color="000000"/>
              <w:left w:val="single" w:sz="6" w:space="0" w:color="000000"/>
              <w:bottom w:val="single" w:sz="6" w:space="0" w:color="000000"/>
              <w:right w:val="single" w:sz="6" w:space="0" w:color="000000"/>
            </w:tcBorders>
            <w:hideMark/>
          </w:tcPr>
          <w:p w14:paraId="04E883C2" w14:textId="77777777" w:rsidR="00207442" w:rsidRPr="008B0ABE" w:rsidRDefault="00207442" w:rsidP="00207442">
            <w:pPr>
              <w:jc w:val="center"/>
              <w:rPr>
                <w:rFonts w:ascii="Arial" w:hAnsi="Arial" w:cs="Arial"/>
                <w:sz w:val="20"/>
                <w:szCs w:val="20"/>
              </w:rPr>
            </w:pPr>
            <w:r w:rsidRPr="008B0ABE">
              <w:rPr>
                <w:rStyle w:val="block"/>
                <w:rFonts w:ascii="Arial" w:hAnsi="Arial" w:cs="Arial"/>
                <w:sz w:val="20"/>
                <w:szCs w:val="20"/>
              </w:rPr>
              <w:t>RR 1.14</w:t>
            </w:r>
            <w:r w:rsidRPr="008B0ABE">
              <w:rPr>
                <w:rFonts w:ascii="Arial" w:hAnsi="Arial" w:cs="Arial"/>
                <w:sz w:val="20"/>
                <w:szCs w:val="20"/>
              </w:rPr>
              <w:br/>
            </w:r>
            <w:r w:rsidRPr="008B0ABE">
              <w:rPr>
                <w:rStyle w:val="cell"/>
                <w:rFonts w:ascii="Arial" w:hAnsi="Arial" w:cs="Arial"/>
                <w:sz w:val="20"/>
                <w:szCs w:val="20"/>
              </w:rPr>
              <w:t>(0.75 to 1.75)</w:t>
            </w:r>
            <w:r w:rsidRPr="008B0ABE">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67136DBC" w14:textId="77777777" w:rsidR="00207442" w:rsidRPr="008B0ABE" w:rsidRDefault="00207442" w:rsidP="00207442">
            <w:pPr>
              <w:jc w:val="center"/>
              <w:rPr>
                <w:rFonts w:ascii="Arial" w:hAnsi="Arial" w:cs="Arial"/>
                <w:sz w:val="20"/>
                <w:szCs w:val="20"/>
              </w:rPr>
            </w:pPr>
            <w:r w:rsidRPr="008B0ABE">
              <w:rPr>
                <w:rFonts w:ascii="Arial" w:hAnsi="Arial" w:cs="Arial"/>
                <w:b/>
                <w:bCs/>
                <w:sz w:val="20"/>
                <w:szCs w:val="20"/>
              </w:rPr>
              <w:t>9 more per 1,000</w:t>
            </w:r>
            <w:r w:rsidRPr="008B0ABE">
              <w:rPr>
                <w:rFonts w:ascii="Arial" w:hAnsi="Arial" w:cs="Arial"/>
                <w:sz w:val="20"/>
                <w:szCs w:val="20"/>
              </w:rPr>
              <w:br/>
              <w:t xml:space="preserve">(from 17 fewer to 50 more) </w:t>
            </w:r>
          </w:p>
        </w:tc>
        <w:tc>
          <w:tcPr>
            <w:tcW w:w="480" w:type="pct"/>
            <w:tcBorders>
              <w:top w:val="single" w:sz="6" w:space="0" w:color="000000"/>
              <w:left w:val="single" w:sz="6" w:space="0" w:color="000000"/>
              <w:bottom w:val="single" w:sz="6" w:space="0" w:color="000000"/>
              <w:right w:val="single" w:sz="6" w:space="0" w:color="000000"/>
            </w:tcBorders>
            <w:hideMark/>
          </w:tcPr>
          <w:p w14:paraId="2B5153F6" w14:textId="5C9A61E7" w:rsidR="00207442" w:rsidRPr="008B0ABE" w:rsidRDefault="00207442" w:rsidP="00207442">
            <w:pPr>
              <w:rPr>
                <w:rFonts w:ascii="Arial" w:hAnsi="Arial" w:cs="Arial"/>
                <w:sz w:val="20"/>
                <w:szCs w:val="20"/>
              </w:rPr>
            </w:pPr>
            <w:r w:rsidRPr="008B0ABE">
              <w:rPr>
                <w:rStyle w:val="quality-sign"/>
                <w:rFonts w:ascii="Cambria Math" w:hAnsi="Cambria Math" w:cs="Cambria Math"/>
                <w:sz w:val="20"/>
                <w:szCs w:val="20"/>
              </w:rPr>
              <w:t>⨁⨁⨁</w:t>
            </w:r>
            <w:r w:rsidRPr="008B0ABE">
              <w:rPr>
                <w:rStyle w:val="quality-sign"/>
                <w:rFonts w:ascii="MS Gothic" w:eastAsia="MS Gothic" w:hAnsi="MS Gothic" w:cs="MS Gothic" w:hint="eastAsia"/>
                <w:sz w:val="20"/>
                <w:szCs w:val="20"/>
              </w:rPr>
              <w:t>◯</w:t>
            </w:r>
            <w:r w:rsidRPr="008B0ABE">
              <w:rPr>
                <w:rFonts w:ascii="Arial" w:hAnsi="Arial" w:cs="Arial"/>
                <w:sz w:val="20"/>
                <w:szCs w:val="20"/>
              </w:rPr>
              <w:br/>
            </w:r>
            <w:r w:rsidRPr="008B0ABE">
              <w:rPr>
                <w:rStyle w:val="quality-text"/>
                <w:rFonts w:ascii="Arial" w:hAnsi="Arial" w:cs="Arial"/>
                <w:sz w:val="20"/>
                <w:szCs w:val="20"/>
              </w:rPr>
              <w:t>Moderate</w:t>
            </w:r>
          </w:p>
        </w:tc>
      </w:tr>
      <w:tr w:rsidR="00207442" w:rsidRPr="0041779C" w14:paraId="06653C10" w14:textId="77777777" w:rsidTr="00FF4CF6">
        <w:trPr>
          <w:cantSplit/>
        </w:trPr>
        <w:tc>
          <w:tcPr>
            <w:tcW w:w="431" w:type="pct"/>
            <w:tcBorders>
              <w:top w:val="single" w:sz="6" w:space="0" w:color="000000"/>
              <w:left w:val="single" w:sz="6" w:space="0" w:color="000000"/>
              <w:bottom w:val="single" w:sz="6" w:space="0" w:color="000000"/>
              <w:right w:val="single" w:sz="6" w:space="0" w:color="000000"/>
            </w:tcBorders>
            <w:hideMark/>
          </w:tcPr>
          <w:p w14:paraId="56C8B06D" w14:textId="63754741" w:rsidR="00207442" w:rsidRPr="0041779C" w:rsidRDefault="00207442" w:rsidP="00207442">
            <w:pPr>
              <w:rPr>
                <w:rFonts w:ascii="Arial" w:hAnsi="Arial" w:cs="Arial"/>
                <w:sz w:val="20"/>
                <w:szCs w:val="20"/>
              </w:rPr>
            </w:pPr>
            <w:r w:rsidRPr="0041779C">
              <w:rPr>
                <w:rFonts w:ascii="Arial" w:hAnsi="Arial" w:cs="Arial"/>
                <w:sz w:val="20"/>
                <w:szCs w:val="20"/>
              </w:rPr>
              <w:t>Death/ Critical</w:t>
            </w:r>
          </w:p>
        </w:tc>
        <w:tc>
          <w:tcPr>
            <w:tcW w:w="307" w:type="pct"/>
            <w:tcBorders>
              <w:top w:val="single" w:sz="6" w:space="0" w:color="000000"/>
              <w:left w:val="single" w:sz="6" w:space="0" w:color="000000"/>
              <w:bottom w:val="single" w:sz="6" w:space="0" w:color="000000"/>
              <w:right w:val="single" w:sz="6" w:space="0" w:color="000000"/>
            </w:tcBorders>
          </w:tcPr>
          <w:p w14:paraId="6C2527D4" w14:textId="77777777" w:rsidR="00207442" w:rsidRPr="0041779C" w:rsidRDefault="00207442" w:rsidP="00207442">
            <w:pPr>
              <w:rPr>
                <w:rFonts w:ascii="Arial" w:hAnsi="Arial" w:cs="Arial"/>
                <w:sz w:val="20"/>
                <w:szCs w:val="20"/>
              </w:rPr>
            </w:pPr>
            <w:r w:rsidRPr="0041779C">
              <w:rPr>
                <w:rFonts w:ascii="Arial" w:hAnsi="Arial" w:cs="Arial"/>
                <w:sz w:val="20"/>
                <w:szCs w:val="20"/>
              </w:rPr>
              <w:t xml:space="preserve">7 </w:t>
            </w:r>
          </w:p>
        </w:tc>
        <w:tc>
          <w:tcPr>
            <w:tcW w:w="541" w:type="pct"/>
            <w:tcBorders>
              <w:top w:val="single" w:sz="6" w:space="0" w:color="000000"/>
              <w:left w:val="single" w:sz="6" w:space="0" w:color="000000"/>
              <w:bottom w:val="single" w:sz="6" w:space="0" w:color="000000"/>
              <w:right w:val="single" w:sz="6" w:space="0" w:color="000000"/>
            </w:tcBorders>
            <w:hideMark/>
          </w:tcPr>
          <w:p w14:paraId="6875CEDF" w14:textId="318FFA7C" w:rsidR="00207442" w:rsidRPr="0041779C" w:rsidRDefault="00207442" w:rsidP="00207442">
            <w:pPr>
              <w:rPr>
                <w:rFonts w:ascii="Arial" w:hAnsi="Arial" w:cs="Arial"/>
                <w:sz w:val="20"/>
                <w:szCs w:val="20"/>
              </w:rPr>
            </w:pPr>
            <w:r w:rsidRPr="0041779C">
              <w:rPr>
                <w:rFonts w:ascii="Arial" w:hAnsi="Arial" w:cs="Arial"/>
                <w:sz w:val="20"/>
                <w:szCs w:val="20"/>
              </w:rPr>
              <w:t xml:space="preserve">not serious </w:t>
            </w:r>
          </w:p>
        </w:tc>
        <w:tc>
          <w:tcPr>
            <w:tcW w:w="584" w:type="pct"/>
            <w:tcBorders>
              <w:top w:val="single" w:sz="6" w:space="0" w:color="000000"/>
              <w:left w:val="single" w:sz="6" w:space="0" w:color="000000"/>
              <w:bottom w:val="single" w:sz="6" w:space="0" w:color="000000"/>
              <w:right w:val="single" w:sz="6" w:space="0" w:color="000000"/>
            </w:tcBorders>
            <w:hideMark/>
          </w:tcPr>
          <w:p w14:paraId="0A8E3FB8" w14:textId="45AD4FF3" w:rsidR="00207442" w:rsidRPr="0041779C" w:rsidRDefault="00207442" w:rsidP="00207442">
            <w:pPr>
              <w:rPr>
                <w:rFonts w:ascii="Arial" w:hAnsi="Arial" w:cs="Arial"/>
                <w:sz w:val="20"/>
                <w:szCs w:val="20"/>
              </w:rPr>
            </w:pPr>
            <w:r w:rsidRPr="00207442">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0E2F2F3E" w14:textId="008BE79C" w:rsidR="00207442" w:rsidRPr="0041779C" w:rsidRDefault="00207442" w:rsidP="00207442">
            <w:pPr>
              <w:rPr>
                <w:rFonts w:ascii="Arial" w:hAnsi="Arial" w:cs="Arial"/>
                <w:sz w:val="20"/>
                <w:szCs w:val="20"/>
              </w:rPr>
            </w:pPr>
            <w:r w:rsidRPr="0041779C">
              <w:rPr>
                <w:rFonts w:ascii="Arial" w:hAnsi="Arial" w:cs="Arial"/>
                <w:sz w:val="20"/>
                <w:szCs w:val="20"/>
              </w:rPr>
              <w:t xml:space="preserve">not serious </w:t>
            </w:r>
          </w:p>
        </w:tc>
        <w:tc>
          <w:tcPr>
            <w:tcW w:w="524" w:type="pct"/>
            <w:tcBorders>
              <w:top w:val="single" w:sz="6" w:space="0" w:color="000000"/>
              <w:left w:val="single" w:sz="6" w:space="0" w:color="000000"/>
              <w:bottom w:val="single" w:sz="6" w:space="0" w:color="000000"/>
              <w:right w:val="single" w:sz="6" w:space="0" w:color="000000"/>
            </w:tcBorders>
            <w:hideMark/>
          </w:tcPr>
          <w:p w14:paraId="4334163F" w14:textId="65555F39" w:rsidR="00207442" w:rsidRPr="0041779C" w:rsidRDefault="00207442" w:rsidP="00207442">
            <w:pPr>
              <w:rPr>
                <w:rFonts w:ascii="Arial" w:hAnsi="Arial" w:cs="Arial"/>
                <w:sz w:val="20"/>
                <w:szCs w:val="20"/>
              </w:rPr>
            </w:pPr>
            <w:r w:rsidRPr="0041779C">
              <w:rPr>
                <w:rFonts w:ascii="Arial" w:hAnsi="Arial" w:cs="Arial"/>
                <w:sz w:val="20"/>
                <w:szCs w:val="20"/>
              </w:rPr>
              <w:t>seri</w:t>
            </w:r>
            <w:bookmarkStart w:id="43" w:name="_GoBack"/>
            <w:bookmarkEnd w:id="43"/>
            <w:r w:rsidRPr="0041779C">
              <w:rPr>
                <w:rFonts w:ascii="Arial" w:hAnsi="Arial" w:cs="Arial"/>
                <w:sz w:val="20"/>
                <w:szCs w:val="20"/>
              </w:rPr>
              <w:t xml:space="preserve">ous </w:t>
            </w:r>
            <w:r w:rsidR="00A71957">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4046359F" w14:textId="77777777" w:rsidR="00207442" w:rsidRPr="0041779C" w:rsidRDefault="00207442" w:rsidP="00207442">
            <w:pPr>
              <w:jc w:val="center"/>
              <w:rPr>
                <w:rFonts w:ascii="Arial" w:hAnsi="Arial" w:cs="Arial"/>
                <w:sz w:val="20"/>
                <w:szCs w:val="20"/>
              </w:rPr>
            </w:pPr>
            <w:r w:rsidRPr="0041779C">
              <w:rPr>
                <w:rFonts w:ascii="Arial" w:hAnsi="Arial" w:cs="Arial"/>
                <w:sz w:val="20"/>
                <w:szCs w:val="20"/>
              </w:rPr>
              <w:t xml:space="preserve">5/717 (0.7%) </w:t>
            </w:r>
          </w:p>
        </w:tc>
        <w:tc>
          <w:tcPr>
            <w:tcW w:w="366" w:type="pct"/>
            <w:tcBorders>
              <w:top w:val="single" w:sz="6" w:space="0" w:color="000000"/>
              <w:left w:val="single" w:sz="6" w:space="0" w:color="000000"/>
              <w:bottom w:val="single" w:sz="6" w:space="0" w:color="000000"/>
              <w:right w:val="single" w:sz="6" w:space="0" w:color="000000"/>
            </w:tcBorders>
            <w:hideMark/>
          </w:tcPr>
          <w:p w14:paraId="6083DA38" w14:textId="77777777" w:rsidR="00207442" w:rsidRPr="0041779C" w:rsidRDefault="00207442" w:rsidP="00207442">
            <w:pPr>
              <w:jc w:val="center"/>
              <w:rPr>
                <w:rFonts w:ascii="Arial" w:hAnsi="Arial" w:cs="Arial"/>
                <w:sz w:val="20"/>
                <w:szCs w:val="20"/>
              </w:rPr>
            </w:pPr>
            <w:r w:rsidRPr="0041779C">
              <w:rPr>
                <w:rStyle w:val="cell-value"/>
                <w:rFonts w:ascii="Arial" w:hAnsi="Arial" w:cs="Arial"/>
                <w:sz w:val="20"/>
                <w:szCs w:val="20"/>
              </w:rPr>
              <w:t xml:space="preserve">5/741 (0.7%) </w:t>
            </w:r>
          </w:p>
        </w:tc>
        <w:tc>
          <w:tcPr>
            <w:tcW w:w="375" w:type="pct"/>
            <w:tcBorders>
              <w:top w:val="single" w:sz="6" w:space="0" w:color="000000"/>
              <w:left w:val="single" w:sz="6" w:space="0" w:color="000000"/>
              <w:bottom w:val="single" w:sz="6" w:space="0" w:color="000000"/>
              <w:right w:val="single" w:sz="6" w:space="0" w:color="000000"/>
            </w:tcBorders>
            <w:hideMark/>
          </w:tcPr>
          <w:p w14:paraId="3D577ECB" w14:textId="77777777" w:rsidR="00207442" w:rsidRPr="0041779C" w:rsidRDefault="00207442" w:rsidP="00207442">
            <w:pPr>
              <w:jc w:val="center"/>
              <w:rPr>
                <w:rFonts w:ascii="Arial" w:hAnsi="Arial" w:cs="Arial"/>
                <w:sz w:val="20"/>
                <w:szCs w:val="20"/>
              </w:rPr>
            </w:pPr>
            <w:r w:rsidRPr="0041779C">
              <w:rPr>
                <w:rStyle w:val="block"/>
                <w:rFonts w:ascii="Arial" w:hAnsi="Arial" w:cs="Arial"/>
                <w:sz w:val="20"/>
                <w:szCs w:val="20"/>
              </w:rPr>
              <w:t>RR 1.03</w:t>
            </w:r>
            <w:r w:rsidRPr="0041779C">
              <w:rPr>
                <w:rFonts w:ascii="Arial" w:hAnsi="Arial" w:cs="Arial"/>
                <w:sz w:val="20"/>
                <w:szCs w:val="20"/>
              </w:rPr>
              <w:br/>
            </w:r>
            <w:r w:rsidRPr="0041779C">
              <w:rPr>
                <w:rStyle w:val="cell"/>
                <w:rFonts w:ascii="Arial" w:hAnsi="Arial" w:cs="Arial"/>
                <w:sz w:val="20"/>
                <w:szCs w:val="20"/>
              </w:rPr>
              <w:t>(0.32 to 3.33)</w:t>
            </w:r>
            <w:r w:rsidRPr="0041779C">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60A81387" w14:textId="77777777" w:rsidR="00207442" w:rsidRPr="0041779C" w:rsidRDefault="00207442" w:rsidP="00207442">
            <w:pPr>
              <w:jc w:val="center"/>
              <w:rPr>
                <w:rFonts w:ascii="Arial" w:hAnsi="Arial" w:cs="Arial"/>
                <w:sz w:val="20"/>
                <w:szCs w:val="20"/>
              </w:rPr>
            </w:pPr>
            <w:r w:rsidRPr="0041779C">
              <w:rPr>
                <w:rFonts w:ascii="Arial" w:hAnsi="Arial" w:cs="Arial"/>
                <w:b/>
                <w:bCs/>
                <w:sz w:val="20"/>
                <w:szCs w:val="20"/>
              </w:rPr>
              <w:t>0 fewer per 1,000</w:t>
            </w:r>
            <w:r w:rsidRPr="0041779C">
              <w:rPr>
                <w:rFonts w:ascii="Arial" w:hAnsi="Arial" w:cs="Arial"/>
                <w:sz w:val="20"/>
                <w:szCs w:val="20"/>
              </w:rPr>
              <w:br/>
              <w:t xml:space="preserve">(from 5 fewer to 16 more) </w:t>
            </w:r>
          </w:p>
        </w:tc>
        <w:tc>
          <w:tcPr>
            <w:tcW w:w="480" w:type="pct"/>
            <w:tcBorders>
              <w:top w:val="single" w:sz="6" w:space="0" w:color="000000"/>
              <w:left w:val="single" w:sz="6" w:space="0" w:color="000000"/>
              <w:bottom w:val="single" w:sz="6" w:space="0" w:color="000000"/>
              <w:right w:val="single" w:sz="6" w:space="0" w:color="000000"/>
            </w:tcBorders>
            <w:hideMark/>
          </w:tcPr>
          <w:p w14:paraId="2B01FD75" w14:textId="77777777" w:rsidR="00207442" w:rsidRPr="0041779C" w:rsidRDefault="00207442" w:rsidP="00207442">
            <w:pPr>
              <w:rPr>
                <w:rFonts w:ascii="Arial" w:hAnsi="Arial" w:cs="Arial"/>
                <w:sz w:val="20"/>
                <w:szCs w:val="20"/>
              </w:rPr>
            </w:pPr>
            <w:r w:rsidRPr="0041779C">
              <w:rPr>
                <w:rStyle w:val="quality-sign"/>
                <w:rFonts w:ascii="Cambria Math" w:hAnsi="Cambria Math" w:cs="Cambria Math"/>
                <w:sz w:val="20"/>
                <w:szCs w:val="20"/>
              </w:rPr>
              <w:t>⨁⨁⨁</w:t>
            </w:r>
            <w:r w:rsidRPr="0041779C">
              <w:rPr>
                <w:rStyle w:val="quality-sign"/>
                <w:rFonts w:ascii="MS Gothic" w:eastAsia="MS Gothic" w:hAnsi="MS Gothic" w:cs="MS Gothic" w:hint="eastAsia"/>
                <w:sz w:val="20"/>
                <w:szCs w:val="20"/>
              </w:rPr>
              <w:t>◯</w:t>
            </w:r>
            <w:r w:rsidRPr="0041779C">
              <w:rPr>
                <w:rFonts w:ascii="Arial" w:hAnsi="Arial" w:cs="Arial"/>
                <w:sz w:val="20"/>
                <w:szCs w:val="20"/>
              </w:rPr>
              <w:br/>
            </w:r>
            <w:r w:rsidRPr="0041779C">
              <w:rPr>
                <w:rStyle w:val="quality-text"/>
                <w:rFonts w:ascii="Arial" w:hAnsi="Arial" w:cs="Arial"/>
                <w:sz w:val="20"/>
                <w:szCs w:val="20"/>
              </w:rPr>
              <w:t>Moderate</w:t>
            </w:r>
          </w:p>
        </w:tc>
      </w:tr>
      <w:tr w:rsidR="00207442" w:rsidRPr="0041779C" w14:paraId="042662DF" w14:textId="77777777" w:rsidTr="00FF4CF6">
        <w:trPr>
          <w:cantSplit/>
        </w:trPr>
        <w:tc>
          <w:tcPr>
            <w:tcW w:w="431" w:type="pct"/>
            <w:tcBorders>
              <w:top w:val="single" w:sz="6" w:space="0" w:color="000000"/>
              <w:left w:val="single" w:sz="6" w:space="0" w:color="000000"/>
              <w:bottom w:val="single" w:sz="6" w:space="0" w:color="000000"/>
              <w:right w:val="single" w:sz="6" w:space="0" w:color="000000"/>
            </w:tcBorders>
            <w:hideMark/>
          </w:tcPr>
          <w:p w14:paraId="74BDDB05" w14:textId="74F18EA4" w:rsidR="00207442" w:rsidRPr="0041779C" w:rsidRDefault="00207442" w:rsidP="00207442">
            <w:pPr>
              <w:rPr>
                <w:rFonts w:ascii="Arial" w:hAnsi="Arial" w:cs="Arial"/>
                <w:sz w:val="20"/>
                <w:szCs w:val="20"/>
              </w:rPr>
            </w:pPr>
            <w:r w:rsidRPr="0041779C">
              <w:rPr>
                <w:rFonts w:ascii="Arial" w:hAnsi="Arial" w:cs="Arial"/>
                <w:sz w:val="20"/>
                <w:szCs w:val="20"/>
              </w:rPr>
              <w:t>Air leak/ Important</w:t>
            </w:r>
          </w:p>
        </w:tc>
        <w:tc>
          <w:tcPr>
            <w:tcW w:w="307" w:type="pct"/>
            <w:tcBorders>
              <w:top w:val="single" w:sz="6" w:space="0" w:color="000000"/>
              <w:left w:val="single" w:sz="6" w:space="0" w:color="000000"/>
              <w:bottom w:val="single" w:sz="6" w:space="0" w:color="000000"/>
              <w:right w:val="single" w:sz="6" w:space="0" w:color="000000"/>
            </w:tcBorders>
          </w:tcPr>
          <w:p w14:paraId="32884B46" w14:textId="77777777" w:rsidR="00207442" w:rsidRPr="0041779C" w:rsidRDefault="00207442" w:rsidP="00207442">
            <w:pPr>
              <w:rPr>
                <w:rFonts w:ascii="Arial" w:hAnsi="Arial" w:cs="Arial"/>
                <w:sz w:val="20"/>
                <w:szCs w:val="20"/>
              </w:rPr>
            </w:pPr>
            <w:r w:rsidRPr="0041779C">
              <w:rPr>
                <w:rFonts w:ascii="Arial" w:hAnsi="Arial" w:cs="Arial"/>
                <w:sz w:val="20"/>
                <w:szCs w:val="20"/>
              </w:rPr>
              <w:t xml:space="preserve">6 </w:t>
            </w:r>
          </w:p>
        </w:tc>
        <w:tc>
          <w:tcPr>
            <w:tcW w:w="541" w:type="pct"/>
            <w:tcBorders>
              <w:top w:val="single" w:sz="6" w:space="0" w:color="000000"/>
              <w:left w:val="single" w:sz="6" w:space="0" w:color="000000"/>
              <w:bottom w:val="single" w:sz="6" w:space="0" w:color="000000"/>
              <w:right w:val="single" w:sz="6" w:space="0" w:color="000000"/>
            </w:tcBorders>
            <w:hideMark/>
          </w:tcPr>
          <w:p w14:paraId="31BC8B08" w14:textId="7B893EDC" w:rsidR="00207442" w:rsidRPr="0041779C" w:rsidRDefault="00207442" w:rsidP="00207442">
            <w:pPr>
              <w:rPr>
                <w:rFonts w:ascii="Arial" w:hAnsi="Arial" w:cs="Arial"/>
                <w:sz w:val="20"/>
                <w:szCs w:val="20"/>
              </w:rPr>
            </w:pPr>
            <w:r w:rsidRPr="0041779C">
              <w:rPr>
                <w:rFonts w:ascii="Arial" w:hAnsi="Arial" w:cs="Arial"/>
                <w:sz w:val="20"/>
                <w:szCs w:val="20"/>
              </w:rPr>
              <w:t xml:space="preserve">not serious </w:t>
            </w:r>
          </w:p>
        </w:tc>
        <w:tc>
          <w:tcPr>
            <w:tcW w:w="584" w:type="pct"/>
            <w:tcBorders>
              <w:top w:val="single" w:sz="6" w:space="0" w:color="000000"/>
              <w:left w:val="single" w:sz="6" w:space="0" w:color="000000"/>
              <w:bottom w:val="single" w:sz="6" w:space="0" w:color="000000"/>
              <w:right w:val="single" w:sz="6" w:space="0" w:color="000000"/>
            </w:tcBorders>
            <w:hideMark/>
          </w:tcPr>
          <w:p w14:paraId="292E7A24" w14:textId="24E0FCE3" w:rsidR="00207442" w:rsidRPr="0041779C" w:rsidRDefault="00207442" w:rsidP="00207442">
            <w:pPr>
              <w:rPr>
                <w:rFonts w:ascii="Arial" w:hAnsi="Arial" w:cs="Arial"/>
                <w:sz w:val="20"/>
                <w:szCs w:val="20"/>
              </w:rPr>
            </w:pPr>
            <w:r w:rsidRPr="00207442">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77106E72" w14:textId="1240EF0B" w:rsidR="00207442" w:rsidRPr="0041779C" w:rsidRDefault="00207442" w:rsidP="00207442">
            <w:pPr>
              <w:rPr>
                <w:rFonts w:ascii="Arial" w:hAnsi="Arial" w:cs="Arial"/>
                <w:sz w:val="20"/>
                <w:szCs w:val="20"/>
              </w:rPr>
            </w:pPr>
            <w:r w:rsidRPr="0041779C">
              <w:rPr>
                <w:rFonts w:ascii="Arial" w:hAnsi="Arial" w:cs="Arial"/>
                <w:sz w:val="20"/>
                <w:szCs w:val="20"/>
              </w:rPr>
              <w:t xml:space="preserve">not serious </w:t>
            </w:r>
          </w:p>
        </w:tc>
        <w:tc>
          <w:tcPr>
            <w:tcW w:w="524" w:type="pct"/>
            <w:tcBorders>
              <w:top w:val="single" w:sz="6" w:space="0" w:color="000000"/>
              <w:left w:val="single" w:sz="6" w:space="0" w:color="000000"/>
              <w:bottom w:val="single" w:sz="6" w:space="0" w:color="000000"/>
              <w:right w:val="single" w:sz="6" w:space="0" w:color="000000"/>
            </w:tcBorders>
            <w:hideMark/>
          </w:tcPr>
          <w:p w14:paraId="4C6A1488" w14:textId="1A4DD07A" w:rsidR="00207442" w:rsidRPr="0041779C" w:rsidRDefault="00207442" w:rsidP="00207442">
            <w:pPr>
              <w:rPr>
                <w:rFonts w:ascii="Arial" w:hAnsi="Arial" w:cs="Arial"/>
                <w:sz w:val="20"/>
                <w:szCs w:val="20"/>
              </w:rPr>
            </w:pPr>
            <w:r w:rsidRPr="0041779C">
              <w:rPr>
                <w:rFonts w:ascii="Arial" w:hAnsi="Arial" w:cs="Arial"/>
                <w:sz w:val="20"/>
                <w:szCs w:val="20"/>
              </w:rPr>
              <w:t xml:space="preserve">serious </w:t>
            </w:r>
            <w:r w:rsidR="00A71957">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1CA28ED5" w14:textId="77777777" w:rsidR="00207442" w:rsidRPr="0041779C" w:rsidRDefault="00207442" w:rsidP="00207442">
            <w:pPr>
              <w:jc w:val="center"/>
              <w:rPr>
                <w:rFonts w:ascii="Arial" w:hAnsi="Arial" w:cs="Arial"/>
                <w:sz w:val="20"/>
                <w:szCs w:val="20"/>
              </w:rPr>
            </w:pPr>
            <w:r w:rsidRPr="0041779C">
              <w:rPr>
                <w:rFonts w:ascii="Arial" w:hAnsi="Arial" w:cs="Arial"/>
                <w:sz w:val="20"/>
                <w:szCs w:val="20"/>
              </w:rPr>
              <w:t xml:space="preserve">15/702 (2.1%) </w:t>
            </w:r>
          </w:p>
        </w:tc>
        <w:tc>
          <w:tcPr>
            <w:tcW w:w="366" w:type="pct"/>
            <w:tcBorders>
              <w:top w:val="single" w:sz="6" w:space="0" w:color="000000"/>
              <w:left w:val="single" w:sz="6" w:space="0" w:color="000000"/>
              <w:bottom w:val="single" w:sz="6" w:space="0" w:color="000000"/>
              <w:right w:val="single" w:sz="6" w:space="0" w:color="000000"/>
            </w:tcBorders>
            <w:hideMark/>
          </w:tcPr>
          <w:p w14:paraId="234E4AA9" w14:textId="77777777" w:rsidR="00207442" w:rsidRPr="0041779C" w:rsidRDefault="00207442" w:rsidP="00207442">
            <w:pPr>
              <w:jc w:val="center"/>
              <w:rPr>
                <w:rFonts w:ascii="Arial" w:hAnsi="Arial" w:cs="Arial"/>
                <w:sz w:val="20"/>
                <w:szCs w:val="20"/>
              </w:rPr>
            </w:pPr>
            <w:r w:rsidRPr="0041779C">
              <w:rPr>
                <w:rStyle w:val="cell-value"/>
                <w:rFonts w:ascii="Arial" w:hAnsi="Arial" w:cs="Arial"/>
                <w:sz w:val="20"/>
                <w:szCs w:val="20"/>
              </w:rPr>
              <w:t xml:space="preserve">18/727 (2.5%) </w:t>
            </w:r>
          </w:p>
        </w:tc>
        <w:tc>
          <w:tcPr>
            <w:tcW w:w="375" w:type="pct"/>
            <w:tcBorders>
              <w:top w:val="single" w:sz="6" w:space="0" w:color="000000"/>
              <w:left w:val="single" w:sz="6" w:space="0" w:color="000000"/>
              <w:bottom w:val="single" w:sz="6" w:space="0" w:color="000000"/>
              <w:right w:val="single" w:sz="6" w:space="0" w:color="000000"/>
            </w:tcBorders>
            <w:hideMark/>
          </w:tcPr>
          <w:p w14:paraId="0D93019A" w14:textId="77777777" w:rsidR="00207442" w:rsidRPr="0041779C" w:rsidRDefault="00207442" w:rsidP="00207442">
            <w:pPr>
              <w:jc w:val="center"/>
              <w:rPr>
                <w:rFonts w:ascii="Arial" w:hAnsi="Arial" w:cs="Arial"/>
                <w:sz w:val="20"/>
                <w:szCs w:val="20"/>
              </w:rPr>
            </w:pPr>
            <w:r w:rsidRPr="0041779C">
              <w:rPr>
                <w:rStyle w:val="block"/>
                <w:rFonts w:ascii="Arial" w:hAnsi="Arial" w:cs="Arial"/>
                <w:sz w:val="20"/>
                <w:szCs w:val="20"/>
              </w:rPr>
              <w:t>RR 0.88</w:t>
            </w:r>
            <w:r w:rsidRPr="0041779C">
              <w:rPr>
                <w:rFonts w:ascii="Arial" w:hAnsi="Arial" w:cs="Arial"/>
                <w:sz w:val="20"/>
                <w:szCs w:val="20"/>
              </w:rPr>
              <w:br/>
            </w:r>
            <w:r w:rsidRPr="0041779C">
              <w:rPr>
                <w:rStyle w:val="cell"/>
                <w:rFonts w:ascii="Arial" w:hAnsi="Arial" w:cs="Arial"/>
                <w:sz w:val="20"/>
                <w:szCs w:val="20"/>
              </w:rPr>
              <w:t>(0.46 to 1.67)</w:t>
            </w:r>
            <w:r w:rsidRPr="0041779C">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5BB11A01" w14:textId="77777777" w:rsidR="00207442" w:rsidRPr="0041779C" w:rsidRDefault="00207442" w:rsidP="00207442">
            <w:pPr>
              <w:jc w:val="center"/>
              <w:rPr>
                <w:rFonts w:ascii="Arial" w:hAnsi="Arial" w:cs="Arial"/>
                <w:sz w:val="20"/>
                <w:szCs w:val="20"/>
              </w:rPr>
            </w:pPr>
            <w:r w:rsidRPr="0041779C">
              <w:rPr>
                <w:rFonts w:ascii="Arial" w:hAnsi="Arial" w:cs="Arial"/>
                <w:b/>
                <w:bCs/>
                <w:sz w:val="20"/>
                <w:szCs w:val="20"/>
              </w:rPr>
              <w:t>3 fewer per 1,000</w:t>
            </w:r>
            <w:r w:rsidRPr="0041779C">
              <w:rPr>
                <w:rFonts w:ascii="Arial" w:hAnsi="Arial" w:cs="Arial"/>
                <w:sz w:val="20"/>
                <w:szCs w:val="20"/>
              </w:rPr>
              <w:br/>
              <w:t xml:space="preserve">(from 13 fewer to 17 more) </w:t>
            </w:r>
          </w:p>
        </w:tc>
        <w:tc>
          <w:tcPr>
            <w:tcW w:w="480" w:type="pct"/>
            <w:tcBorders>
              <w:top w:val="single" w:sz="6" w:space="0" w:color="000000"/>
              <w:left w:val="single" w:sz="6" w:space="0" w:color="000000"/>
              <w:bottom w:val="single" w:sz="6" w:space="0" w:color="000000"/>
              <w:right w:val="single" w:sz="6" w:space="0" w:color="000000"/>
            </w:tcBorders>
            <w:hideMark/>
          </w:tcPr>
          <w:p w14:paraId="343F86E2" w14:textId="77777777" w:rsidR="00207442" w:rsidRPr="0041779C" w:rsidRDefault="00207442" w:rsidP="00207442">
            <w:pPr>
              <w:rPr>
                <w:rFonts w:ascii="Arial" w:hAnsi="Arial" w:cs="Arial"/>
                <w:sz w:val="20"/>
                <w:szCs w:val="20"/>
              </w:rPr>
            </w:pPr>
            <w:r w:rsidRPr="0041779C">
              <w:rPr>
                <w:rStyle w:val="quality-sign"/>
                <w:rFonts w:ascii="Cambria Math" w:hAnsi="Cambria Math" w:cs="Cambria Math"/>
                <w:sz w:val="20"/>
                <w:szCs w:val="20"/>
              </w:rPr>
              <w:t>⨁⨁⨁</w:t>
            </w:r>
            <w:r w:rsidRPr="0041779C">
              <w:rPr>
                <w:rStyle w:val="quality-sign"/>
                <w:rFonts w:ascii="MS Gothic" w:eastAsia="MS Gothic" w:hAnsi="MS Gothic" w:cs="MS Gothic" w:hint="eastAsia"/>
                <w:sz w:val="20"/>
                <w:szCs w:val="20"/>
              </w:rPr>
              <w:t>◯</w:t>
            </w:r>
            <w:r w:rsidRPr="0041779C">
              <w:rPr>
                <w:rFonts w:ascii="Arial" w:hAnsi="Arial" w:cs="Arial"/>
                <w:sz w:val="20"/>
                <w:szCs w:val="20"/>
              </w:rPr>
              <w:br/>
            </w:r>
            <w:r w:rsidRPr="0041779C">
              <w:rPr>
                <w:rStyle w:val="quality-text"/>
                <w:rFonts w:ascii="Arial" w:hAnsi="Arial" w:cs="Arial"/>
                <w:sz w:val="20"/>
                <w:szCs w:val="20"/>
              </w:rPr>
              <w:t>Moderate</w:t>
            </w:r>
          </w:p>
        </w:tc>
      </w:tr>
      <w:tr w:rsidR="00207442" w:rsidRPr="0041779C" w14:paraId="39F8B99F" w14:textId="77777777" w:rsidTr="00FF4CF6">
        <w:trPr>
          <w:cantSplit/>
        </w:trPr>
        <w:tc>
          <w:tcPr>
            <w:tcW w:w="431" w:type="pct"/>
            <w:tcBorders>
              <w:top w:val="single" w:sz="6" w:space="0" w:color="000000"/>
              <w:left w:val="single" w:sz="6" w:space="0" w:color="000000"/>
              <w:bottom w:val="single" w:sz="6" w:space="0" w:color="000000"/>
              <w:right w:val="single" w:sz="6" w:space="0" w:color="000000"/>
            </w:tcBorders>
            <w:hideMark/>
          </w:tcPr>
          <w:p w14:paraId="4FABC586" w14:textId="25B448E2" w:rsidR="00207442" w:rsidRPr="0041779C" w:rsidRDefault="00207442" w:rsidP="00207442">
            <w:pPr>
              <w:rPr>
                <w:rFonts w:ascii="Arial" w:hAnsi="Arial" w:cs="Arial"/>
                <w:sz w:val="20"/>
                <w:szCs w:val="20"/>
              </w:rPr>
            </w:pPr>
            <w:r w:rsidRPr="0041779C">
              <w:rPr>
                <w:rFonts w:ascii="Arial" w:hAnsi="Arial" w:cs="Arial"/>
                <w:sz w:val="20"/>
                <w:szCs w:val="20"/>
              </w:rPr>
              <w:t>Nasal trauma/ Important</w:t>
            </w:r>
          </w:p>
        </w:tc>
        <w:tc>
          <w:tcPr>
            <w:tcW w:w="307" w:type="pct"/>
            <w:tcBorders>
              <w:top w:val="single" w:sz="6" w:space="0" w:color="000000"/>
              <w:left w:val="single" w:sz="6" w:space="0" w:color="000000"/>
              <w:bottom w:val="single" w:sz="6" w:space="0" w:color="000000"/>
              <w:right w:val="single" w:sz="6" w:space="0" w:color="000000"/>
            </w:tcBorders>
          </w:tcPr>
          <w:p w14:paraId="0BC58E95" w14:textId="77777777" w:rsidR="00207442" w:rsidRPr="0041779C" w:rsidRDefault="00207442" w:rsidP="00207442">
            <w:pPr>
              <w:rPr>
                <w:rFonts w:ascii="Arial" w:hAnsi="Arial" w:cs="Arial"/>
                <w:sz w:val="20"/>
                <w:szCs w:val="20"/>
              </w:rPr>
            </w:pPr>
            <w:r w:rsidRPr="0041779C">
              <w:rPr>
                <w:rFonts w:ascii="Arial" w:hAnsi="Arial" w:cs="Arial"/>
                <w:sz w:val="20"/>
                <w:szCs w:val="20"/>
              </w:rPr>
              <w:t xml:space="preserve">6 </w:t>
            </w:r>
          </w:p>
        </w:tc>
        <w:tc>
          <w:tcPr>
            <w:tcW w:w="541" w:type="pct"/>
            <w:tcBorders>
              <w:top w:val="single" w:sz="6" w:space="0" w:color="000000"/>
              <w:left w:val="single" w:sz="6" w:space="0" w:color="000000"/>
              <w:bottom w:val="single" w:sz="6" w:space="0" w:color="000000"/>
              <w:right w:val="single" w:sz="6" w:space="0" w:color="000000"/>
            </w:tcBorders>
            <w:hideMark/>
          </w:tcPr>
          <w:p w14:paraId="34FBA8FF" w14:textId="5B3D79A1" w:rsidR="00207442" w:rsidRPr="0041779C" w:rsidRDefault="00207442" w:rsidP="00207442">
            <w:pPr>
              <w:rPr>
                <w:rFonts w:ascii="Arial" w:hAnsi="Arial" w:cs="Arial"/>
                <w:sz w:val="20"/>
                <w:szCs w:val="20"/>
              </w:rPr>
            </w:pPr>
            <w:r w:rsidRPr="0041779C">
              <w:rPr>
                <w:rFonts w:ascii="Arial" w:hAnsi="Arial" w:cs="Arial"/>
                <w:sz w:val="20"/>
                <w:szCs w:val="20"/>
              </w:rPr>
              <w:t xml:space="preserve">not serious </w:t>
            </w:r>
          </w:p>
        </w:tc>
        <w:tc>
          <w:tcPr>
            <w:tcW w:w="584" w:type="pct"/>
            <w:tcBorders>
              <w:top w:val="single" w:sz="6" w:space="0" w:color="000000"/>
              <w:left w:val="single" w:sz="6" w:space="0" w:color="000000"/>
              <w:bottom w:val="single" w:sz="6" w:space="0" w:color="000000"/>
              <w:right w:val="single" w:sz="6" w:space="0" w:color="000000"/>
            </w:tcBorders>
            <w:hideMark/>
          </w:tcPr>
          <w:p w14:paraId="358F0153" w14:textId="6652619C" w:rsidR="00207442" w:rsidRPr="0041779C" w:rsidRDefault="00207442" w:rsidP="00207442">
            <w:pPr>
              <w:rPr>
                <w:rFonts w:ascii="Arial" w:hAnsi="Arial" w:cs="Arial"/>
                <w:sz w:val="20"/>
                <w:szCs w:val="20"/>
              </w:rPr>
            </w:pPr>
            <w:r w:rsidRPr="00207442">
              <w:rPr>
                <w:rFonts w:ascii="Arial" w:hAnsi="Arial" w:cs="Arial"/>
                <w:sz w:val="20"/>
                <w:szCs w:val="20"/>
              </w:rPr>
              <w:t xml:space="preserve">not serious </w:t>
            </w:r>
          </w:p>
        </w:tc>
        <w:tc>
          <w:tcPr>
            <w:tcW w:w="534" w:type="pct"/>
            <w:tcBorders>
              <w:top w:val="single" w:sz="6" w:space="0" w:color="000000"/>
              <w:left w:val="single" w:sz="6" w:space="0" w:color="000000"/>
              <w:bottom w:val="single" w:sz="6" w:space="0" w:color="000000"/>
              <w:right w:val="single" w:sz="6" w:space="0" w:color="000000"/>
            </w:tcBorders>
            <w:hideMark/>
          </w:tcPr>
          <w:p w14:paraId="4A3299F4" w14:textId="601F2248" w:rsidR="00207442" w:rsidRPr="0041779C" w:rsidRDefault="00207442" w:rsidP="00207442">
            <w:pPr>
              <w:rPr>
                <w:rFonts w:ascii="Arial" w:hAnsi="Arial" w:cs="Arial"/>
                <w:sz w:val="20"/>
                <w:szCs w:val="20"/>
              </w:rPr>
            </w:pPr>
            <w:r w:rsidRPr="0041779C">
              <w:rPr>
                <w:rFonts w:ascii="Arial" w:hAnsi="Arial" w:cs="Arial"/>
                <w:sz w:val="20"/>
                <w:szCs w:val="20"/>
              </w:rPr>
              <w:t xml:space="preserve">not serious </w:t>
            </w:r>
          </w:p>
        </w:tc>
        <w:tc>
          <w:tcPr>
            <w:tcW w:w="524" w:type="pct"/>
            <w:tcBorders>
              <w:top w:val="single" w:sz="6" w:space="0" w:color="000000"/>
              <w:left w:val="single" w:sz="6" w:space="0" w:color="000000"/>
              <w:bottom w:val="single" w:sz="6" w:space="0" w:color="000000"/>
              <w:right w:val="single" w:sz="6" w:space="0" w:color="000000"/>
            </w:tcBorders>
            <w:hideMark/>
          </w:tcPr>
          <w:p w14:paraId="12490673" w14:textId="5B7BBE92" w:rsidR="00207442" w:rsidRPr="0041779C" w:rsidRDefault="00207442" w:rsidP="00207442">
            <w:pPr>
              <w:rPr>
                <w:rFonts w:ascii="Arial" w:hAnsi="Arial" w:cs="Arial"/>
                <w:sz w:val="20"/>
                <w:szCs w:val="20"/>
              </w:rPr>
            </w:pPr>
            <w:r w:rsidRPr="0041779C">
              <w:rPr>
                <w:rFonts w:ascii="Arial" w:hAnsi="Arial" w:cs="Arial"/>
                <w:sz w:val="20"/>
                <w:szCs w:val="20"/>
              </w:rPr>
              <w:t xml:space="preserve">serious </w:t>
            </w:r>
            <w:r w:rsidR="00A71957">
              <w:rPr>
                <w:rFonts w:ascii="Arial" w:hAnsi="Arial" w:cs="Arial"/>
                <w:sz w:val="20"/>
                <w:szCs w:val="20"/>
                <w:vertAlign w:val="superscript"/>
              </w:rPr>
              <w:t>b</w:t>
            </w:r>
          </w:p>
        </w:tc>
        <w:tc>
          <w:tcPr>
            <w:tcW w:w="457" w:type="pct"/>
            <w:tcBorders>
              <w:top w:val="single" w:sz="6" w:space="0" w:color="000000"/>
              <w:left w:val="single" w:sz="6" w:space="0" w:color="000000"/>
              <w:bottom w:val="single" w:sz="6" w:space="0" w:color="000000"/>
              <w:right w:val="single" w:sz="6" w:space="0" w:color="000000"/>
            </w:tcBorders>
            <w:hideMark/>
          </w:tcPr>
          <w:p w14:paraId="16893755" w14:textId="77777777" w:rsidR="00207442" w:rsidRPr="0041779C" w:rsidRDefault="00207442" w:rsidP="00207442">
            <w:pPr>
              <w:jc w:val="center"/>
              <w:rPr>
                <w:rFonts w:ascii="Arial" w:hAnsi="Arial" w:cs="Arial"/>
                <w:sz w:val="20"/>
                <w:szCs w:val="20"/>
              </w:rPr>
            </w:pPr>
            <w:r w:rsidRPr="0041779C">
              <w:rPr>
                <w:rFonts w:ascii="Arial" w:hAnsi="Arial" w:cs="Arial"/>
                <w:sz w:val="20"/>
                <w:szCs w:val="20"/>
              </w:rPr>
              <w:t xml:space="preserve">42/578 (7.3%) </w:t>
            </w:r>
          </w:p>
        </w:tc>
        <w:tc>
          <w:tcPr>
            <w:tcW w:w="366" w:type="pct"/>
            <w:tcBorders>
              <w:top w:val="single" w:sz="6" w:space="0" w:color="000000"/>
              <w:left w:val="single" w:sz="6" w:space="0" w:color="000000"/>
              <w:bottom w:val="single" w:sz="6" w:space="0" w:color="000000"/>
              <w:right w:val="single" w:sz="6" w:space="0" w:color="000000"/>
            </w:tcBorders>
            <w:hideMark/>
          </w:tcPr>
          <w:p w14:paraId="291C6B48" w14:textId="77777777" w:rsidR="00207442" w:rsidRPr="0041779C" w:rsidRDefault="00207442" w:rsidP="00207442">
            <w:pPr>
              <w:jc w:val="center"/>
              <w:rPr>
                <w:rFonts w:ascii="Arial" w:hAnsi="Arial" w:cs="Arial"/>
                <w:sz w:val="20"/>
                <w:szCs w:val="20"/>
              </w:rPr>
            </w:pPr>
            <w:r w:rsidRPr="0041779C">
              <w:rPr>
                <w:rStyle w:val="cell-value"/>
                <w:rFonts w:ascii="Arial" w:hAnsi="Arial" w:cs="Arial"/>
                <w:sz w:val="20"/>
                <w:szCs w:val="20"/>
              </w:rPr>
              <w:t xml:space="preserve">85/601 (14.1%) </w:t>
            </w:r>
          </w:p>
        </w:tc>
        <w:tc>
          <w:tcPr>
            <w:tcW w:w="375" w:type="pct"/>
            <w:tcBorders>
              <w:top w:val="single" w:sz="6" w:space="0" w:color="000000"/>
              <w:left w:val="single" w:sz="6" w:space="0" w:color="000000"/>
              <w:bottom w:val="single" w:sz="6" w:space="0" w:color="000000"/>
              <w:right w:val="single" w:sz="6" w:space="0" w:color="000000"/>
            </w:tcBorders>
            <w:hideMark/>
          </w:tcPr>
          <w:p w14:paraId="424C73DC" w14:textId="77777777" w:rsidR="00207442" w:rsidRPr="0041779C" w:rsidRDefault="00207442" w:rsidP="00207442">
            <w:pPr>
              <w:jc w:val="center"/>
              <w:rPr>
                <w:rFonts w:ascii="Arial" w:hAnsi="Arial" w:cs="Arial"/>
                <w:sz w:val="20"/>
                <w:szCs w:val="20"/>
              </w:rPr>
            </w:pPr>
            <w:r w:rsidRPr="0041779C">
              <w:rPr>
                <w:rStyle w:val="block"/>
                <w:rFonts w:ascii="Arial" w:hAnsi="Arial" w:cs="Arial"/>
                <w:sz w:val="20"/>
                <w:szCs w:val="20"/>
              </w:rPr>
              <w:t>RR 0.52</w:t>
            </w:r>
            <w:r w:rsidRPr="0041779C">
              <w:rPr>
                <w:rFonts w:ascii="Arial" w:hAnsi="Arial" w:cs="Arial"/>
                <w:sz w:val="20"/>
                <w:szCs w:val="20"/>
              </w:rPr>
              <w:br/>
            </w:r>
            <w:r w:rsidRPr="0041779C">
              <w:rPr>
                <w:rStyle w:val="cell"/>
                <w:rFonts w:ascii="Arial" w:hAnsi="Arial" w:cs="Arial"/>
                <w:sz w:val="20"/>
                <w:szCs w:val="20"/>
              </w:rPr>
              <w:t>(0.37 to 0.74)</w:t>
            </w:r>
            <w:r w:rsidRPr="0041779C">
              <w:rPr>
                <w:rFonts w:ascii="Arial" w:hAnsi="Arial" w:cs="Arial"/>
                <w:sz w:val="20"/>
                <w:szCs w:val="20"/>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0A059C70" w14:textId="77777777" w:rsidR="00207442" w:rsidRPr="0041779C" w:rsidRDefault="00207442" w:rsidP="00207442">
            <w:pPr>
              <w:jc w:val="center"/>
              <w:rPr>
                <w:rFonts w:ascii="Arial" w:hAnsi="Arial" w:cs="Arial"/>
                <w:sz w:val="20"/>
                <w:szCs w:val="20"/>
              </w:rPr>
            </w:pPr>
            <w:r w:rsidRPr="0041779C">
              <w:rPr>
                <w:rFonts w:ascii="Arial" w:hAnsi="Arial" w:cs="Arial"/>
                <w:b/>
                <w:bCs/>
                <w:sz w:val="20"/>
                <w:szCs w:val="20"/>
              </w:rPr>
              <w:t>68 fewer per 1,000</w:t>
            </w:r>
            <w:r w:rsidRPr="0041779C">
              <w:rPr>
                <w:rFonts w:ascii="Arial" w:hAnsi="Arial" w:cs="Arial"/>
                <w:sz w:val="20"/>
                <w:szCs w:val="20"/>
              </w:rPr>
              <w:br/>
              <w:t xml:space="preserve">(from 37 fewer to 89 fewer) </w:t>
            </w:r>
          </w:p>
        </w:tc>
        <w:tc>
          <w:tcPr>
            <w:tcW w:w="480" w:type="pct"/>
            <w:tcBorders>
              <w:top w:val="single" w:sz="6" w:space="0" w:color="000000"/>
              <w:left w:val="single" w:sz="6" w:space="0" w:color="000000"/>
              <w:bottom w:val="single" w:sz="6" w:space="0" w:color="000000"/>
              <w:right w:val="single" w:sz="6" w:space="0" w:color="000000"/>
            </w:tcBorders>
            <w:hideMark/>
          </w:tcPr>
          <w:p w14:paraId="144F1C2D" w14:textId="77777777" w:rsidR="00207442" w:rsidRPr="0041779C" w:rsidRDefault="00207442" w:rsidP="00207442">
            <w:pPr>
              <w:rPr>
                <w:rFonts w:ascii="Arial" w:hAnsi="Arial" w:cs="Arial"/>
                <w:sz w:val="20"/>
                <w:szCs w:val="20"/>
              </w:rPr>
            </w:pPr>
            <w:r w:rsidRPr="0041779C">
              <w:rPr>
                <w:rStyle w:val="quality-sign"/>
                <w:rFonts w:ascii="Cambria Math" w:hAnsi="Cambria Math" w:cs="Cambria Math"/>
                <w:sz w:val="20"/>
                <w:szCs w:val="20"/>
              </w:rPr>
              <w:t>⨁⨁⨁</w:t>
            </w:r>
            <w:r w:rsidRPr="0041779C">
              <w:rPr>
                <w:rStyle w:val="quality-sign"/>
                <w:rFonts w:ascii="MS Gothic" w:eastAsia="MS Gothic" w:hAnsi="MS Gothic" w:cs="MS Gothic" w:hint="eastAsia"/>
                <w:sz w:val="20"/>
                <w:szCs w:val="20"/>
              </w:rPr>
              <w:t>◯</w:t>
            </w:r>
            <w:r w:rsidRPr="0041779C">
              <w:rPr>
                <w:rFonts w:ascii="Arial" w:hAnsi="Arial" w:cs="Arial"/>
                <w:sz w:val="20"/>
                <w:szCs w:val="20"/>
              </w:rPr>
              <w:br/>
            </w:r>
            <w:r w:rsidRPr="0041779C">
              <w:rPr>
                <w:rStyle w:val="quality-text"/>
                <w:rFonts w:ascii="Arial" w:hAnsi="Arial" w:cs="Arial"/>
                <w:sz w:val="20"/>
                <w:szCs w:val="20"/>
              </w:rPr>
              <w:t>Moderate</w:t>
            </w:r>
          </w:p>
        </w:tc>
      </w:tr>
    </w:tbl>
    <w:p w14:paraId="67BE6FE7" w14:textId="1C35DB1E" w:rsidR="006B6245" w:rsidRDefault="006B6245" w:rsidP="006B6245">
      <w:pPr>
        <w:pStyle w:val="LRIGTABLETEXT0"/>
        <w:rPr>
          <w:rFonts w:ascii="Arial" w:hAnsi="Arial"/>
          <w:sz w:val="20"/>
          <w:szCs w:val="20"/>
        </w:rPr>
      </w:pPr>
      <w:r w:rsidRPr="0041779C">
        <w:rPr>
          <w:rFonts w:ascii="Arial" w:hAnsi="Arial"/>
          <w:sz w:val="20"/>
          <w:szCs w:val="20"/>
        </w:rPr>
        <w:lastRenderedPageBreak/>
        <w:t>BPD = bronchopulmonary dysplasia; HHHFNC = heated humidified high-flow nasal cannula; NCPAP = nasal continuous positive airways pressure</w:t>
      </w:r>
    </w:p>
    <w:p w14:paraId="5923D527" w14:textId="77777777" w:rsidR="00207442" w:rsidRPr="0041779C" w:rsidRDefault="00207442" w:rsidP="006B6245">
      <w:pPr>
        <w:pStyle w:val="LRIGTABLETEXT0"/>
        <w:rPr>
          <w:rFonts w:ascii="Arial" w:hAnsi="Arial"/>
          <w:sz w:val="20"/>
          <w:szCs w:val="20"/>
        </w:rPr>
      </w:pPr>
    </w:p>
    <w:p w14:paraId="2A5C915D" w14:textId="77777777" w:rsidR="00192ECE" w:rsidRPr="008B0ABE" w:rsidRDefault="00192ECE" w:rsidP="00192ECE">
      <w:pPr>
        <w:pStyle w:val="LRIGlegend"/>
        <w:numPr>
          <w:ilvl w:val="0"/>
          <w:numId w:val="19"/>
        </w:numPr>
      </w:pPr>
      <w:r w:rsidRPr="00A768E9">
        <w:rPr>
          <w:szCs w:val="20"/>
        </w:rPr>
        <w:t xml:space="preserve">The GRADE criteria for the certainty assessment also include </w:t>
      </w:r>
      <w:r w:rsidRPr="008B0ABE">
        <w:rPr>
          <w:szCs w:val="20"/>
        </w:rPr>
        <w:t xml:space="preserve">an assessment of </w:t>
      </w:r>
      <w:r w:rsidRPr="00A768E9">
        <w:rPr>
          <w:szCs w:val="20"/>
        </w:rPr>
        <w:t xml:space="preserve">publication bias. It was not possible to test for publication bias </w:t>
      </w:r>
      <w:r w:rsidRPr="008B0ABE">
        <w:rPr>
          <w:szCs w:val="20"/>
        </w:rPr>
        <w:t xml:space="preserve">by use of funnel plots </w:t>
      </w:r>
      <w:r w:rsidRPr="00A768E9">
        <w:rPr>
          <w:szCs w:val="20"/>
        </w:rPr>
        <w:t>as we did not include 10 or more studies in any analysis</w:t>
      </w:r>
      <w:r w:rsidRPr="008B0ABE">
        <w:rPr>
          <w:szCs w:val="20"/>
        </w:rPr>
        <w:t>, however, we do not consider there are any reasons to suspect there is any evidence of publication bias</w:t>
      </w:r>
    </w:p>
    <w:p w14:paraId="51B5138C" w14:textId="22BFEDA7" w:rsidR="00207442" w:rsidRPr="008B0ABE" w:rsidRDefault="00207442" w:rsidP="00207442">
      <w:pPr>
        <w:pStyle w:val="Tabletextleft"/>
        <w:keepNext w:val="0"/>
        <w:widowControl w:val="0"/>
        <w:numPr>
          <w:ilvl w:val="0"/>
          <w:numId w:val="19"/>
        </w:numPr>
        <w:rPr>
          <w:rFonts w:ascii="Arial" w:hAnsi="Arial"/>
          <w:sz w:val="20"/>
          <w:szCs w:val="20"/>
        </w:rPr>
      </w:pPr>
      <w:r w:rsidRPr="008B0ABE">
        <w:rPr>
          <w:rFonts w:ascii="Arial" w:hAnsi="Arial"/>
          <w:sz w:val="20"/>
          <w:szCs w:val="20"/>
        </w:rPr>
        <w:t xml:space="preserve">For all outcomes, there are relatively few events and consequently wide confidence intervals, therefore we </w:t>
      </w:r>
      <w:r w:rsidR="00D93D2B" w:rsidRPr="008B0ABE">
        <w:rPr>
          <w:rFonts w:ascii="Arial" w:hAnsi="Arial"/>
          <w:sz w:val="20"/>
          <w:szCs w:val="20"/>
        </w:rPr>
        <w:t>downgraded the quality of the evidence</w:t>
      </w:r>
      <w:r w:rsidRPr="008B0ABE">
        <w:rPr>
          <w:rFonts w:ascii="Arial" w:hAnsi="Arial"/>
          <w:sz w:val="20"/>
          <w:szCs w:val="20"/>
        </w:rPr>
        <w:t xml:space="preserve">  </w:t>
      </w:r>
    </w:p>
    <w:p w14:paraId="70C12F2B" w14:textId="7C6B1C72" w:rsidR="00FA2000" w:rsidRPr="00EC56A3" w:rsidRDefault="00FA2000" w:rsidP="00EC56A3">
      <w:pPr>
        <w:pStyle w:val="LRiGnormal"/>
      </w:pPr>
    </w:p>
    <w:sectPr w:rsidR="00FA2000" w:rsidRPr="00EC56A3" w:rsidSect="00CA248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8DE081" w14:textId="77777777" w:rsidR="00AF50C3" w:rsidRDefault="00AF50C3" w:rsidP="00FF4785">
      <w:r>
        <w:separator/>
      </w:r>
    </w:p>
  </w:endnote>
  <w:endnote w:type="continuationSeparator" w:id="0">
    <w:p w14:paraId="03F9AB8F" w14:textId="77777777" w:rsidR="00AF50C3" w:rsidRDefault="00AF50C3" w:rsidP="00FF4785">
      <w:r>
        <w:continuationSeparator/>
      </w:r>
    </w:p>
  </w:endnote>
  <w:endnote w:type="continuationNotice" w:id="1">
    <w:p w14:paraId="0F9DFC8A" w14:textId="77777777" w:rsidR="00AF50C3" w:rsidRDefault="00AF50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MT">
    <w:altName w:val="Arial"/>
    <w:panose1 w:val="00000000000000000000"/>
    <w:charset w:val="4D"/>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AdvTTebabd7da">
    <w:altName w:val="Cambria"/>
    <w:charset w:val="00"/>
    <w:family w:val="swiss"/>
    <w:pitch w:val="default"/>
    <w:sig w:usb0="00000003" w:usb1="00000000" w:usb2="00000000" w:usb3="00000000" w:csb0="00000001" w:csb1="00000000"/>
  </w:font>
  <w:font w:name="SegoeUISymbol">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7929594"/>
      <w:docPartObj>
        <w:docPartGallery w:val="Page Numbers (Bottom of Page)"/>
        <w:docPartUnique/>
      </w:docPartObj>
    </w:sdtPr>
    <w:sdtEndPr>
      <w:rPr>
        <w:rFonts w:ascii="Arial" w:hAnsi="Arial"/>
        <w:noProof/>
      </w:rPr>
    </w:sdtEndPr>
    <w:sdtContent>
      <w:p w14:paraId="088206AA" w14:textId="77777777" w:rsidR="00EB706E" w:rsidRPr="00675717" w:rsidRDefault="00EB706E">
        <w:pPr>
          <w:pStyle w:val="Footer"/>
          <w:jc w:val="center"/>
          <w:rPr>
            <w:rFonts w:ascii="Arial" w:hAnsi="Arial"/>
          </w:rPr>
        </w:pPr>
        <w:r w:rsidRPr="00675717">
          <w:rPr>
            <w:rFonts w:ascii="Arial" w:hAnsi="Arial"/>
          </w:rPr>
          <w:fldChar w:fldCharType="begin"/>
        </w:r>
        <w:r w:rsidRPr="00675717">
          <w:rPr>
            <w:rFonts w:ascii="Arial" w:hAnsi="Arial"/>
          </w:rPr>
          <w:instrText xml:space="preserve"> PAGE   \* MERGEFORMAT </w:instrText>
        </w:r>
        <w:r w:rsidRPr="00675717">
          <w:rPr>
            <w:rFonts w:ascii="Arial" w:hAnsi="Arial"/>
          </w:rPr>
          <w:fldChar w:fldCharType="separate"/>
        </w:r>
        <w:r>
          <w:rPr>
            <w:rFonts w:ascii="Arial" w:hAnsi="Arial"/>
            <w:noProof/>
          </w:rPr>
          <w:t>12</w:t>
        </w:r>
        <w:r w:rsidRPr="00675717">
          <w:rPr>
            <w:rFonts w:ascii="Arial" w:hAnsi="Arial"/>
            <w:noProof/>
          </w:rPr>
          <w:fldChar w:fldCharType="end"/>
        </w:r>
      </w:p>
    </w:sdtContent>
  </w:sdt>
  <w:p w14:paraId="7F4666EB" w14:textId="77777777" w:rsidR="00EB706E" w:rsidRPr="00675717" w:rsidRDefault="00EB706E">
    <w:pPr>
      <w:pStyle w:val="Footer"/>
      <w:rPr>
        <w:rFonts w:ascii="Arial" w:hAnsi="Aria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7258557"/>
      <w:docPartObj>
        <w:docPartGallery w:val="Page Numbers (Bottom of Page)"/>
        <w:docPartUnique/>
      </w:docPartObj>
    </w:sdtPr>
    <w:sdtEndPr>
      <w:rPr>
        <w:noProof/>
      </w:rPr>
    </w:sdtEndPr>
    <w:sdtContent>
      <w:p w14:paraId="59FE6317" w14:textId="77777777" w:rsidR="00EB706E" w:rsidRDefault="00EB706E">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0F2C5B2D" w14:textId="77777777" w:rsidR="00EB706E" w:rsidRDefault="00EB70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01271E" w14:textId="77777777" w:rsidR="00AF50C3" w:rsidRDefault="00AF50C3" w:rsidP="00FF4785">
      <w:r>
        <w:separator/>
      </w:r>
    </w:p>
  </w:footnote>
  <w:footnote w:type="continuationSeparator" w:id="0">
    <w:p w14:paraId="71539F3A" w14:textId="77777777" w:rsidR="00AF50C3" w:rsidRDefault="00AF50C3" w:rsidP="00FF4785">
      <w:r>
        <w:continuationSeparator/>
      </w:r>
    </w:p>
  </w:footnote>
  <w:footnote w:type="continuationNotice" w:id="1">
    <w:p w14:paraId="00D3C3FE" w14:textId="77777777" w:rsidR="00AF50C3" w:rsidRDefault="00AF50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62DF41" w14:textId="77777777" w:rsidR="00EB706E" w:rsidRDefault="00EB70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D5005A"/>
    <w:multiLevelType w:val="hybridMultilevel"/>
    <w:tmpl w:val="7414C0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157853FE"/>
    <w:multiLevelType w:val="hybridMultilevel"/>
    <w:tmpl w:val="EC74C3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A916DA"/>
    <w:multiLevelType w:val="hybridMultilevel"/>
    <w:tmpl w:val="46A244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0A5AFA"/>
    <w:multiLevelType w:val="multilevel"/>
    <w:tmpl w:val="E1D66672"/>
    <w:lvl w:ilvl="0">
      <w:start w:val="1"/>
      <w:numFmt w:val="decimal"/>
      <w:lvlText w:val="%1"/>
      <w:lvlJc w:val="left"/>
      <w:pPr>
        <w:ind w:left="432" w:hanging="432"/>
      </w:pPr>
    </w:lvl>
    <w:lvl w:ilvl="1">
      <w:start w:val="1"/>
      <w:numFmt w:val="decimal"/>
      <w:lvlText w:val="%1.%2"/>
      <w:lvlJc w:val="left"/>
      <w:pPr>
        <w:ind w:left="859"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6DE4C5E"/>
    <w:multiLevelType w:val="hybridMultilevel"/>
    <w:tmpl w:val="05A280AE"/>
    <w:lvl w:ilvl="0" w:tplc="2694706C">
      <w:start w:val="1"/>
      <w:numFmt w:val="decimal"/>
      <w:pStyle w:val="LRIG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C74810"/>
    <w:multiLevelType w:val="hybridMultilevel"/>
    <w:tmpl w:val="D3526A92"/>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30B247DA"/>
    <w:multiLevelType w:val="hybridMultilevel"/>
    <w:tmpl w:val="FAE6FDA8"/>
    <w:lvl w:ilvl="0" w:tplc="0809000F">
      <w:start w:val="1"/>
      <w:numFmt w:val="decimal"/>
      <w:pStyle w:val="LRIGBULLET"/>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A0C223D"/>
    <w:multiLevelType w:val="hybridMultilevel"/>
    <w:tmpl w:val="49D6FB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0F0BF0"/>
    <w:multiLevelType w:val="hybridMultilevel"/>
    <w:tmpl w:val="CE9E2032"/>
    <w:lvl w:ilvl="0" w:tplc="A17EC80C">
      <w:start w:val="1"/>
      <w:numFmt w:val="bullet"/>
      <w:pStyle w:val="1Tex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3F84D9C"/>
    <w:multiLevelType w:val="hybridMultilevel"/>
    <w:tmpl w:val="210AB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B500857"/>
    <w:multiLevelType w:val="multilevel"/>
    <w:tmpl w:val="573E70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52D461A5"/>
    <w:multiLevelType w:val="hybridMultilevel"/>
    <w:tmpl w:val="CDEC6D2A"/>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54406BA6"/>
    <w:multiLevelType w:val="hybridMultilevel"/>
    <w:tmpl w:val="CDEC6D2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AC8791F"/>
    <w:multiLevelType w:val="hybridMultilevel"/>
    <w:tmpl w:val="D45413B4"/>
    <w:lvl w:ilvl="0" w:tplc="DC682744">
      <w:start w:val="1"/>
      <w:numFmt w:val="bullet"/>
      <w:pStyle w:val="LRIGbullet0"/>
      <w:lvlText w:val=""/>
      <w:lvlJc w:val="left"/>
      <w:pPr>
        <w:ind w:left="720" w:hanging="360"/>
      </w:pPr>
      <w:rPr>
        <w:rFonts w:ascii="Symbol" w:hAnsi="Symbol" w:hint="default"/>
      </w:rPr>
    </w:lvl>
    <w:lvl w:ilvl="1" w:tplc="B1A0FA6C" w:tentative="1">
      <w:start w:val="1"/>
      <w:numFmt w:val="bullet"/>
      <w:lvlText w:val="o"/>
      <w:lvlJc w:val="left"/>
      <w:pPr>
        <w:ind w:left="1440" w:hanging="360"/>
      </w:pPr>
      <w:rPr>
        <w:rFonts w:ascii="Courier New" w:hAnsi="Courier New" w:cs="Courier New" w:hint="default"/>
      </w:rPr>
    </w:lvl>
    <w:lvl w:ilvl="2" w:tplc="AF96A03E" w:tentative="1">
      <w:start w:val="1"/>
      <w:numFmt w:val="bullet"/>
      <w:lvlText w:val=""/>
      <w:lvlJc w:val="left"/>
      <w:pPr>
        <w:ind w:left="2160" w:hanging="360"/>
      </w:pPr>
      <w:rPr>
        <w:rFonts w:ascii="Wingdings" w:hAnsi="Wingdings" w:hint="default"/>
      </w:rPr>
    </w:lvl>
    <w:lvl w:ilvl="3" w:tplc="1464976E" w:tentative="1">
      <w:start w:val="1"/>
      <w:numFmt w:val="bullet"/>
      <w:lvlText w:val=""/>
      <w:lvlJc w:val="left"/>
      <w:pPr>
        <w:ind w:left="2880" w:hanging="360"/>
      </w:pPr>
      <w:rPr>
        <w:rFonts w:ascii="Symbol" w:hAnsi="Symbol" w:hint="default"/>
      </w:rPr>
    </w:lvl>
    <w:lvl w:ilvl="4" w:tplc="C284EF6E" w:tentative="1">
      <w:start w:val="1"/>
      <w:numFmt w:val="bullet"/>
      <w:lvlText w:val="o"/>
      <w:lvlJc w:val="left"/>
      <w:pPr>
        <w:ind w:left="3600" w:hanging="360"/>
      </w:pPr>
      <w:rPr>
        <w:rFonts w:ascii="Courier New" w:hAnsi="Courier New" w:cs="Courier New" w:hint="default"/>
      </w:rPr>
    </w:lvl>
    <w:lvl w:ilvl="5" w:tplc="D5081ED0" w:tentative="1">
      <w:start w:val="1"/>
      <w:numFmt w:val="bullet"/>
      <w:lvlText w:val=""/>
      <w:lvlJc w:val="left"/>
      <w:pPr>
        <w:ind w:left="4320" w:hanging="360"/>
      </w:pPr>
      <w:rPr>
        <w:rFonts w:ascii="Wingdings" w:hAnsi="Wingdings" w:hint="default"/>
      </w:rPr>
    </w:lvl>
    <w:lvl w:ilvl="6" w:tplc="714AA67C" w:tentative="1">
      <w:start w:val="1"/>
      <w:numFmt w:val="bullet"/>
      <w:lvlText w:val=""/>
      <w:lvlJc w:val="left"/>
      <w:pPr>
        <w:ind w:left="5040" w:hanging="360"/>
      </w:pPr>
      <w:rPr>
        <w:rFonts w:ascii="Symbol" w:hAnsi="Symbol" w:hint="default"/>
      </w:rPr>
    </w:lvl>
    <w:lvl w:ilvl="7" w:tplc="859C32B6" w:tentative="1">
      <w:start w:val="1"/>
      <w:numFmt w:val="bullet"/>
      <w:lvlText w:val="o"/>
      <w:lvlJc w:val="left"/>
      <w:pPr>
        <w:ind w:left="5760" w:hanging="360"/>
      </w:pPr>
      <w:rPr>
        <w:rFonts w:ascii="Courier New" w:hAnsi="Courier New" w:cs="Courier New" w:hint="default"/>
      </w:rPr>
    </w:lvl>
    <w:lvl w:ilvl="8" w:tplc="BDEEC96A" w:tentative="1">
      <w:start w:val="1"/>
      <w:numFmt w:val="bullet"/>
      <w:lvlText w:val=""/>
      <w:lvlJc w:val="left"/>
      <w:pPr>
        <w:ind w:left="6480" w:hanging="360"/>
      </w:pPr>
      <w:rPr>
        <w:rFonts w:ascii="Wingdings" w:hAnsi="Wingdings" w:hint="default"/>
      </w:rPr>
    </w:lvl>
  </w:abstractNum>
  <w:abstractNum w:abstractNumId="14" w15:restartNumberingAfterBreak="0">
    <w:nsid w:val="60E73B74"/>
    <w:multiLevelType w:val="hybridMultilevel"/>
    <w:tmpl w:val="D3526A92"/>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24C50FB"/>
    <w:multiLevelType w:val="hybridMultilevel"/>
    <w:tmpl w:val="AE1CF84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632E2290"/>
    <w:multiLevelType w:val="hybridMultilevel"/>
    <w:tmpl w:val="2F542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E65140"/>
    <w:multiLevelType w:val="hybridMultilevel"/>
    <w:tmpl w:val="BB0652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4E12B71"/>
    <w:multiLevelType w:val="hybridMultilevel"/>
    <w:tmpl w:val="5A5C0CD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8"/>
  </w:num>
  <w:num w:numId="3">
    <w:abstractNumId w:val="4"/>
  </w:num>
  <w:num w:numId="4">
    <w:abstractNumId w:val="13"/>
  </w:num>
  <w:num w:numId="5">
    <w:abstractNumId w:val="6"/>
  </w:num>
  <w:num w:numId="6">
    <w:abstractNumId w:val="0"/>
  </w:num>
  <w:num w:numId="7">
    <w:abstractNumId w:val="7"/>
  </w:num>
  <w:num w:numId="8">
    <w:abstractNumId w:val="15"/>
  </w:num>
  <w:num w:numId="9">
    <w:abstractNumId w:val="18"/>
  </w:num>
  <w:num w:numId="10">
    <w:abstractNumId w:val="10"/>
  </w:num>
  <w:num w:numId="11">
    <w:abstractNumId w:val="1"/>
  </w:num>
  <w:num w:numId="12">
    <w:abstractNumId w:val="16"/>
  </w:num>
  <w:num w:numId="13">
    <w:abstractNumId w:val="9"/>
  </w:num>
  <w:num w:numId="14">
    <w:abstractNumId w:val="2"/>
  </w:num>
  <w:num w:numId="15">
    <w:abstractNumId w:val="11"/>
  </w:num>
  <w:num w:numId="16">
    <w:abstractNumId w:val="14"/>
  </w:num>
  <w:num w:numId="17">
    <w:abstractNumId w:val="12"/>
  </w:num>
  <w:num w:numId="18">
    <w:abstractNumId w:val="17"/>
  </w:num>
  <w:num w:numId="19">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2zap0v0aswfeves659zdtrrrwdzzarvrz&quot;&gt;_HHHFNC_paper&lt;record-ids&gt;&lt;item&gt;38&lt;/item&gt;&lt;item&gt;66&lt;/item&gt;&lt;item&gt;86&lt;/item&gt;&lt;item&gt;87&lt;/item&gt;&lt;item&gt;88&lt;/item&gt;&lt;item&gt;95&lt;/item&gt;&lt;item&gt;98&lt;/item&gt;&lt;item&gt;107&lt;/item&gt;&lt;item&gt;117&lt;/item&gt;&lt;item&gt;137&lt;/item&gt;&lt;item&gt;141&lt;/item&gt;&lt;item&gt;200&lt;/item&gt;&lt;item&gt;326&lt;/item&gt;&lt;item&gt;609&lt;/item&gt;&lt;item&gt;610&lt;/item&gt;&lt;item&gt;611&lt;/item&gt;&lt;item&gt;612&lt;/item&gt;&lt;item&gt;616&lt;/item&gt;&lt;item&gt;619&lt;/item&gt;&lt;item&gt;621&lt;/item&gt;&lt;item&gt;622&lt;/item&gt;&lt;item&gt;623&lt;/item&gt;&lt;item&gt;625&lt;/item&gt;&lt;item&gt;626&lt;/item&gt;&lt;item&gt;627&lt;/item&gt;&lt;item&gt;628&lt;/item&gt;&lt;item&gt;629&lt;/item&gt;&lt;item&gt;630&lt;/item&gt;&lt;item&gt;631&lt;/item&gt;&lt;item&gt;632&lt;/item&gt;&lt;item&gt;635&lt;/item&gt;&lt;item&gt;636&lt;/item&gt;&lt;item&gt;641&lt;/item&gt;&lt;item&gt;657&lt;/item&gt;&lt;item&gt;696&lt;/item&gt;&lt;item&gt;730&lt;/item&gt;&lt;item&gt;790&lt;/item&gt;&lt;item&gt;797&lt;/item&gt;&lt;item&gt;798&lt;/item&gt;&lt;item&gt;800&lt;/item&gt;&lt;item&gt;801&lt;/item&gt;&lt;item&gt;802&lt;/item&gt;&lt;item&gt;833&lt;/item&gt;&lt;item&gt;855&lt;/item&gt;&lt;item&gt;856&lt;/item&gt;&lt;item&gt;858&lt;/item&gt;&lt;/record-ids&gt;&lt;/item&gt;&lt;/Libraries&gt;"/>
  </w:docVars>
  <w:rsids>
    <w:rsidRoot w:val="00F67EB5"/>
    <w:rsid w:val="00002368"/>
    <w:rsid w:val="0000350E"/>
    <w:rsid w:val="00003DF0"/>
    <w:rsid w:val="00004121"/>
    <w:rsid w:val="00006FC9"/>
    <w:rsid w:val="00011A3A"/>
    <w:rsid w:val="000128B4"/>
    <w:rsid w:val="00012C9B"/>
    <w:rsid w:val="00014810"/>
    <w:rsid w:val="0001519C"/>
    <w:rsid w:val="00015746"/>
    <w:rsid w:val="0001612F"/>
    <w:rsid w:val="00017791"/>
    <w:rsid w:val="000205C8"/>
    <w:rsid w:val="00021E88"/>
    <w:rsid w:val="0002453A"/>
    <w:rsid w:val="00024D56"/>
    <w:rsid w:val="000251D9"/>
    <w:rsid w:val="00025C4B"/>
    <w:rsid w:val="0003074F"/>
    <w:rsid w:val="00033B85"/>
    <w:rsid w:val="000344E6"/>
    <w:rsid w:val="00034F6F"/>
    <w:rsid w:val="00035370"/>
    <w:rsid w:val="00035814"/>
    <w:rsid w:val="00036214"/>
    <w:rsid w:val="00045B3E"/>
    <w:rsid w:val="00046090"/>
    <w:rsid w:val="0005133A"/>
    <w:rsid w:val="0005146F"/>
    <w:rsid w:val="0005355E"/>
    <w:rsid w:val="00053AA8"/>
    <w:rsid w:val="00055E45"/>
    <w:rsid w:val="00056CE6"/>
    <w:rsid w:val="00060B95"/>
    <w:rsid w:val="00061DA3"/>
    <w:rsid w:val="00062321"/>
    <w:rsid w:val="00062954"/>
    <w:rsid w:val="00064DF0"/>
    <w:rsid w:val="00066795"/>
    <w:rsid w:val="00067910"/>
    <w:rsid w:val="000713F5"/>
    <w:rsid w:val="00071789"/>
    <w:rsid w:val="00071FA8"/>
    <w:rsid w:val="0007340F"/>
    <w:rsid w:val="00074288"/>
    <w:rsid w:val="00077C4A"/>
    <w:rsid w:val="0008138F"/>
    <w:rsid w:val="00082FF0"/>
    <w:rsid w:val="00083E49"/>
    <w:rsid w:val="000842D7"/>
    <w:rsid w:val="00086023"/>
    <w:rsid w:val="00086711"/>
    <w:rsid w:val="0008769B"/>
    <w:rsid w:val="0009134D"/>
    <w:rsid w:val="000923BF"/>
    <w:rsid w:val="00094439"/>
    <w:rsid w:val="000A0FEA"/>
    <w:rsid w:val="000A1200"/>
    <w:rsid w:val="000A2548"/>
    <w:rsid w:val="000A4C28"/>
    <w:rsid w:val="000A51B9"/>
    <w:rsid w:val="000A54C5"/>
    <w:rsid w:val="000A5724"/>
    <w:rsid w:val="000A7D88"/>
    <w:rsid w:val="000B2662"/>
    <w:rsid w:val="000B40AC"/>
    <w:rsid w:val="000B510A"/>
    <w:rsid w:val="000B6908"/>
    <w:rsid w:val="000B720A"/>
    <w:rsid w:val="000B7B5E"/>
    <w:rsid w:val="000C3431"/>
    <w:rsid w:val="000C6C02"/>
    <w:rsid w:val="000D2BF6"/>
    <w:rsid w:val="000D30C0"/>
    <w:rsid w:val="000D3C1C"/>
    <w:rsid w:val="000D68A5"/>
    <w:rsid w:val="000E0842"/>
    <w:rsid w:val="000E36AC"/>
    <w:rsid w:val="000E52F1"/>
    <w:rsid w:val="000E5D02"/>
    <w:rsid w:val="000E60C0"/>
    <w:rsid w:val="000E7788"/>
    <w:rsid w:val="000E77E1"/>
    <w:rsid w:val="000F022D"/>
    <w:rsid w:val="000F0715"/>
    <w:rsid w:val="000F1D50"/>
    <w:rsid w:val="000F2D27"/>
    <w:rsid w:val="000F34A0"/>
    <w:rsid w:val="000F7352"/>
    <w:rsid w:val="0010043E"/>
    <w:rsid w:val="00101906"/>
    <w:rsid w:val="001037B0"/>
    <w:rsid w:val="00103B9B"/>
    <w:rsid w:val="001104C3"/>
    <w:rsid w:val="001111D2"/>
    <w:rsid w:val="0011216D"/>
    <w:rsid w:val="00117914"/>
    <w:rsid w:val="00117CEB"/>
    <w:rsid w:val="00127071"/>
    <w:rsid w:val="0013068A"/>
    <w:rsid w:val="001310C1"/>
    <w:rsid w:val="001344AB"/>
    <w:rsid w:val="00135B0E"/>
    <w:rsid w:val="00136038"/>
    <w:rsid w:val="001403F5"/>
    <w:rsid w:val="001414BA"/>
    <w:rsid w:val="001432E3"/>
    <w:rsid w:val="00143EAF"/>
    <w:rsid w:val="00145513"/>
    <w:rsid w:val="00146A08"/>
    <w:rsid w:val="001523FD"/>
    <w:rsid w:val="00155D0D"/>
    <w:rsid w:val="001562A0"/>
    <w:rsid w:val="001563A1"/>
    <w:rsid w:val="0016293D"/>
    <w:rsid w:val="00163C60"/>
    <w:rsid w:val="00163EF3"/>
    <w:rsid w:val="0016493A"/>
    <w:rsid w:val="00164A8B"/>
    <w:rsid w:val="00165A43"/>
    <w:rsid w:val="0016749C"/>
    <w:rsid w:val="001679EE"/>
    <w:rsid w:val="00170526"/>
    <w:rsid w:val="0017088A"/>
    <w:rsid w:val="00170D1F"/>
    <w:rsid w:val="00172868"/>
    <w:rsid w:val="00173A19"/>
    <w:rsid w:val="0017582B"/>
    <w:rsid w:val="00175E30"/>
    <w:rsid w:val="00176313"/>
    <w:rsid w:val="00176D9E"/>
    <w:rsid w:val="0017761A"/>
    <w:rsid w:val="001779C3"/>
    <w:rsid w:val="00177B0E"/>
    <w:rsid w:val="00181C52"/>
    <w:rsid w:val="001821EF"/>
    <w:rsid w:val="00182341"/>
    <w:rsid w:val="001831EA"/>
    <w:rsid w:val="001849BE"/>
    <w:rsid w:val="00191258"/>
    <w:rsid w:val="00191528"/>
    <w:rsid w:val="00191615"/>
    <w:rsid w:val="001924E8"/>
    <w:rsid w:val="00192ECE"/>
    <w:rsid w:val="001938FC"/>
    <w:rsid w:val="00193E54"/>
    <w:rsid w:val="00194708"/>
    <w:rsid w:val="00197B07"/>
    <w:rsid w:val="001A058D"/>
    <w:rsid w:val="001A11F9"/>
    <w:rsid w:val="001A1FE7"/>
    <w:rsid w:val="001A22EE"/>
    <w:rsid w:val="001A6CC1"/>
    <w:rsid w:val="001B0F89"/>
    <w:rsid w:val="001B1753"/>
    <w:rsid w:val="001B1EA2"/>
    <w:rsid w:val="001B37AB"/>
    <w:rsid w:val="001B4FC7"/>
    <w:rsid w:val="001B5EBA"/>
    <w:rsid w:val="001B6DEA"/>
    <w:rsid w:val="001C4148"/>
    <w:rsid w:val="001C60EB"/>
    <w:rsid w:val="001C7BDD"/>
    <w:rsid w:val="001D0C05"/>
    <w:rsid w:val="001D1258"/>
    <w:rsid w:val="001D3F5B"/>
    <w:rsid w:val="001D59E1"/>
    <w:rsid w:val="001D6DD2"/>
    <w:rsid w:val="001D76A3"/>
    <w:rsid w:val="001E052E"/>
    <w:rsid w:val="001E0C1A"/>
    <w:rsid w:val="001E16EF"/>
    <w:rsid w:val="001E18C7"/>
    <w:rsid w:val="001E1FA0"/>
    <w:rsid w:val="001E2C7E"/>
    <w:rsid w:val="001E2F6E"/>
    <w:rsid w:val="001F0EEF"/>
    <w:rsid w:val="001F1876"/>
    <w:rsid w:val="001F3378"/>
    <w:rsid w:val="001F3F99"/>
    <w:rsid w:val="001F4277"/>
    <w:rsid w:val="001F634F"/>
    <w:rsid w:val="001F7A94"/>
    <w:rsid w:val="001F7F6D"/>
    <w:rsid w:val="002005CF"/>
    <w:rsid w:val="00201168"/>
    <w:rsid w:val="002041D6"/>
    <w:rsid w:val="00204E5B"/>
    <w:rsid w:val="00207442"/>
    <w:rsid w:val="002108EF"/>
    <w:rsid w:val="002119B7"/>
    <w:rsid w:val="00211C0D"/>
    <w:rsid w:val="0021319C"/>
    <w:rsid w:val="0021566F"/>
    <w:rsid w:val="00215EEF"/>
    <w:rsid w:val="002172DC"/>
    <w:rsid w:val="00217FBA"/>
    <w:rsid w:val="00222B03"/>
    <w:rsid w:val="00223062"/>
    <w:rsid w:val="00226919"/>
    <w:rsid w:val="00226AE5"/>
    <w:rsid w:val="0023232F"/>
    <w:rsid w:val="00233A97"/>
    <w:rsid w:val="00233EFD"/>
    <w:rsid w:val="00234350"/>
    <w:rsid w:val="00234C28"/>
    <w:rsid w:val="00234FB1"/>
    <w:rsid w:val="00235A6D"/>
    <w:rsid w:val="002363A6"/>
    <w:rsid w:val="0023656C"/>
    <w:rsid w:val="00236F30"/>
    <w:rsid w:val="002373AA"/>
    <w:rsid w:val="00240ECC"/>
    <w:rsid w:val="002415B9"/>
    <w:rsid w:val="0024250D"/>
    <w:rsid w:val="00246B57"/>
    <w:rsid w:val="002476B0"/>
    <w:rsid w:val="00250D20"/>
    <w:rsid w:val="00251BAC"/>
    <w:rsid w:val="0025343D"/>
    <w:rsid w:val="00253826"/>
    <w:rsid w:val="00253B7A"/>
    <w:rsid w:val="00254B17"/>
    <w:rsid w:val="00254C41"/>
    <w:rsid w:val="0025605D"/>
    <w:rsid w:val="002561D0"/>
    <w:rsid w:val="0025632B"/>
    <w:rsid w:val="0025796E"/>
    <w:rsid w:val="0026244C"/>
    <w:rsid w:val="00264146"/>
    <w:rsid w:val="00271764"/>
    <w:rsid w:val="002721CF"/>
    <w:rsid w:val="0027346B"/>
    <w:rsid w:val="002751E5"/>
    <w:rsid w:val="002753B0"/>
    <w:rsid w:val="002777B0"/>
    <w:rsid w:val="00280606"/>
    <w:rsid w:val="00280A0C"/>
    <w:rsid w:val="002817DF"/>
    <w:rsid w:val="00282334"/>
    <w:rsid w:val="00285A39"/>
    <w:rsid w:val="0028736D"/>
    <w:rsid w:val="0028776C"/>
    <w:rsid w:val="00290DC8"/>
    <w:rsid w:val="00291119"/>
    <w:rsid w:val="002926FC"/>
    <w:rsid w:val="002930F8"/>
    <w:rsid w:val="002937CD"/>
    <w:rsid w:val="00293A5D"/>
    <w:rsid w:val="0029556A"/>
    <w:rsid w:val="002A039C"/>
    <w:rsid w:val="002A16FB"/>
    <w:rsid w:val="002A3549"/>
    <w:rsid w:val="002A4DCB"/>
    <w:rsid w:val="002A5131"/>
    <w:rsid w:val="002A5803"/>
    <w:rsid w:val="002A7392"/>
    <w:rsid w:val="002B0222"/>
    <w:rsid w:val="002B0E60"/>
    <w:rsid w:val="002B31F9"/>
    <w:rsid w:val="002B345C"/>
    <w:rsid w:val="002B4E4C"/>
    <w:rsid w:val="002C1F3D"/>
    <w:rsid w:val="002C233F"/>
    <w:rsid w:val="002C2945"/>
    <w:rsid w:val="002C3350"/>
    <w:rsid w:val="002C67FB"/>
    <w:rsid w:val="002C6D86"/>
    <w:rsid w:val="002C7260"/>
    <w:rsid w:val="002D020B"/>
    <w:rsid w:val="002D4B3A"/>
    <w:rsid w:val="002D4EFC"/>
    <w:rsid w:val="002D624C"/>
    <w:rsid w:val="002D69BD"/>
    <w:rsid w:val="002D7967"/>
    <w:rsid w:val="002D79ED"/>
    <w:rsid w:val="002E2670"/>
    <w:rsid w:val="002E3720"/>
    <w:rsid w:val="002E3B87"/>
    <w:rsid w:val="002E431E"/>
    <w:rsid w:val="002E50D5"/>
    <w:rsid w:val="002E7589"/>
    <w:rsid w:val="002F142D"/>
    <w:rsid w:val="002F1E1C"/>
    <w:rsid w:val="002F2657"/>
    <w:rsid w:val="002F3368"/>
    <w:rsid w:val="002F4E96"/>
    <w:rsid w:val="002F608C"/>
    <w:rsid w:val="0030014F"/>
    <w:rsid w:val="00301493"/>
    <w:rsid w:val="00301E4B"/>
    <w:rsid w:val="00303E62"/>
    <w:rsid w:val="0030473D"/>
    <w:rsid w:val="003063A5"/>
    <w:rsid w:val="00306736"/>
    <w:rsid w:val="00306F69"/>
    <w:rsid w:val="00311226"/>
    <w:rsid w:val="00311A58"/>
    <w:rsid w:val="00315244"/>
    <w:rsid w:val="00315428"/>
    <w:rsid w:val="00316C0C"/>
    <w:rsid w:val="00320E2F"/>
    <w:rsid w:val="003245AD"/>
    <w:rsid w:val="00324838"/>
    <w:rsid w:val="00324E19"/>
    <w:rsid w:val="00326B03"/>
    <w:rsid w:val="00330C7A"/>
    <w:rsid w:val="0033548F"/>
    <w:rsid w:val="003367D8"/>
    <w:rsid w:val="00336823"/>
    <w:rsid w:val="00337AF5"/>
    <w:rsid w:val="003408A9"/>
    <w:rsid w:val="003414D9"/>
    <w:rsid w:val="00341B53"/>
    <w:rsid w:val="0034272A"/>
    <w:rsid w:val="00345028"/>
    <w:rsid w:val="00345162"/>
    <w:rsid w:val="00345935"/>
    <w:rsid w:val="003525AA"/>
    <w:rsid w:val="003537A0"/>
    <w:rsid w:val="00354243"/>
    <w:rsid w:val="00355855"/>
    <w:rsid w:val="00356273"/>
    <w:rsid w:val="003563D9"/>
    <w:rsid w:val="0035750A"/>
    <w:rsid w:val="00360214"/>
    <w:rsid w:val="00363118"/>
    <w:rsid w:val="0036380E"/>
    <w:rsid w:val="00364571"/>
    <w:rsid w:val="00366886"/>
    <w:rsid w:val="00366A9C"/>
    <w:rsid w:val="00367A35"/>
    <w:rsid w:val="00370F0E"/>
    <w:rsid w:val="0037115E"/>
    <w:rsid w:val="003720CD"/>
    <w:rsid w:val="0037252B"/>
    <w:rsid w:val="00372E85"/>
    <w:rsid w:val="00374BB2"/>
    <w:rsid w:val="0037527C"/>
    <w:rsid w:val="00376DCD"/>
    <w:rsid w:val="0037799D"/>
    <w:rsid w:val="003802F0"/>
    <w:rsid w:val="00380618"/>
    <w:rsid w:val="00380DCC"/>
    <w:rsid w:val="003811C2"/>
    <w:rsid w:val="00381C15"/>
    <w:rsid w:val="00381C42"/>
    <w:rsid w:val="00382DF5"/>
    <w:rsid w:val="00384BC3"/>
    <w:rsid w:val="003854DA"/>
    <w:rsid w:val="003920D8"/>
    <w:rsid w:val="00392DAC"/>
    <w:rsid w:val="00393267"/>
    <w:rsid w:val="0039436C"/>
    <w:rsid w:val="003946AF"/>
    <w:rsid w:val="00394FDF"/>
    <w:rsid w:val="00396D5E"/>
    <w:rsid w:val="00397835"/>
    <w:rsid w:val="003A011F"/>
    <w:rsid w:val="003A1248"/>
    <w:rsid w:val="003A1A60"/>
    <w:rsid w:val="003A2A61"/>
    <w:rsid w:val="003A3138"/>
    <w:rsid w:val="003A6800"/>
    <w:rsid w:val="003A7BEF"/>
    <w:rsid w:val="003B05E5"/>
    <w:rsid w:val="003B0892"/>
    <w:rsid w:val="003B20D1"/>
    <w:rsid w:val="003B21C9"/>
    <w:rsid w:val="003B45B0"/>
    <w:rsid w:val="003B7BB0"/>
    <w:rsid w:val="003B7DA0"/>
    <w:rsid w:val="003C17F4"/>
    <w:rsid w:val="003C6C98"/>
    <w:rsid w:val="003C7FD0"/>
    <w:rsid w:val="003D16E1"/>
    <w:rsid w:val="003D17AF"/>
    <w:rsid w:val="003D3226"/>
    <w:rsid w:val="003D3C95"/>
    <w:rsid w:val="003D55B9"/>
    <w:rsid w:val="003D6950"/>
    <w:rsid w:val="003E0AA9"/>
    <w:rsid w:val="003E173B"/>
    <w:rsid w:val="003E1860"/>
    <w:rsid w:val="003E30B2"/>
    <w:rsid w:val="003E4A86"/>
    <w:rsid w:val="003E6E64"/>
    <w:rsid w:val="003F0BEA"/>
    <w:rsid w:val="003F11AE"/>
    <w:rsid w:val="003F12FD"/>
    <w:rsid w:val="003F2DC2"/>
    <w:rsid w:val="003F3041"/>
    <w:rsid w:val="003F40E6"/>
    <w:rsid w:val="003F70F6"/>
    <w:rsid w:val="00401126"/>
    <w:rsid w:val="00401C6F"/>
    <w:rsid w:val="004022C9"/>
    <w:rsid w:val="00402F56"/>
    <w:rsid w:val="0040528C"/>
    <w:rsid w:val="00405E7E"/>
    <w:rsid w:val="004063DF"/>
    <w:rsid w:val="00406D5C"/>
    <w:rsid w:val="00410496"/>
    <w:rsid w:val="004132FF"/>
    <w:rsid w:val="00416F0C"/>
    <w:rsid w:val="004175BD"/>
    <w:rsid w:val="0041779C"/>
    <w:rsid w:val="0042001C"/>
    <w:rsid w:val="004203FF"/>
    <w:rsid w:val="00420AA2"/>
    <w:rsid w:val="00421D6F"/>
    <w:rsid w:val="004227BF"/>
    <w:rsid w:val="0042488A"/>
    <w:rsid w:val="00424B02"/>
    <w:rsid w:val="00425173"/>
    <w:rsid w:val="00425C4C"/>
    <w:rsid w:val="00426B41"/>
    <w:rsid w:val="004278E5"/>
    <w:rsid w:val="00432347"/>
    <w:rsid w:val="00432C6A"/>
    <w:rsid w:val="00432E92"/>
    <w:rsid w:val="0043335C"/>
    <w:rsid w:val="00434CD9"/>
    <w:rsid w:val="00435221"/>
    <w:rsid w:val="00437645"/>
    <w:rsid w:val="0044193D"/>
    <w:rsid w:val="00441FC0"/>
    <w:rsid w:val="0044222E"/>
    <w:rsid w:val="00443438"/>
    <w:rsid w:val="00444A3F"/>
    <w:rsid w:val="00444B6F"/>
    <w:rsid w:val="00444B95"/>
    <w:rsid w:val="00446D62"/>
    <w:rsid w:val="00446E2B"/>
    <w:rsid w:val="00446FD4"/>
    <w:rsid w:val="004474DC"/>
    <w:rsid w:val="0044795B"/>
    <w:rsid w:val="0045291F"/>
    <w:rsid w:val="004544DC"/>
    <w:rsid w:val="00456492"/>
    <w:rsid w:val="00456ADC"/>
    <w:rsid w:val="0045738B"/>
    <w:rsid w:val="004658F6"/>
    <w:rsid w:val="00467E4D"/>
    <w:rsid w:val="00470F66"/>
    <w:rsid w:val="00471027"/>
    <w:rsid w:val="00474FE3"/>
    <w:rsid w:val="00475129"/>
    <w:rsid w:val="004753B4"/>
    <w:rsid w:val="004764E0"/>
    <w:rsid w:val="00480737"/>
    <w:rsid w:val="004816B4"/>
    <w:rsid w:val="00481CA2"/>
    <w:rsid w:val="0048279A"/>
    <w:rsid w:val="004845AE"/>
    <w:rsid w:val="00486505"/>
    <w:rsid w:val="00491627"/>
    <w:rsid w:val="00491D30"/>
    <w:rsid w:val="00492928"/>
    <w:rsid w:val="004929C5"/>
    <w:rsid w:val="004932DD"/>
    <w:rsid w:val="004965D9"/>
    <w:rsid w:val="004A309F"/>
    <w:rsid w:val="004A3DAD"/>
    <w:rsid w:val="004A49D9"/>
    <w:rsid w:val="004A4AFB"/>
    <w:rsid w:val="004A5E97"/>
    <w:rsid w:val="004A611E"/>
    <w:rsid w:val="004A62BA"/>
    <w:rsid w:val="004A7E70"/>
    <w:rsid w:val="004B146D"/>
    <w:rsid w:val="004B1F93"/>
    <w:rsid w:val="004B4ACE"/>
    <w:rsid w:val="004B68B5"/>
    <w:rsid w:val="004B75DF"/>
    <w:rsid w:val="004B7863"/>
    <w:rsid w:val="004C0B11"/>
    <w:rsid w:val="004C0CDB"/>
    <w:rsid w:val="004C1192"/>
    <w:rsid w:val="004C1761"/>
    <w:rsid w:val="004C1AAE"/>
    <w:rsid w:val="004C2715"/>
    <w:rsid w:val="004C32A6"/>
    <w:rsid w:val="004C4C11"/>
    <w:rsid w:val="004D0B77"/>
    <w:rsid w:val="004D189B"/>
    <w:rsid w:val="004D2C8A"/>
    <w:rsid w:val="004D7C44"/>
    <w:rsid w:val="004E024A"/>
    <w:rsid w:val="004E38DC"/>
    <w:rsid w:val="004E44BA"/>
    <w:rsid w:val="004E4AA6"/>
    <w:rsid w:val="004E626E"/>
    <w:rsid w:val="004F10CC"/>
    <w:rsid w:val="004F1506"/>
    <w:rsid w:val="004F1809"/>
    <w:rsid w:val="004F23E8"/>
    <w:rsid w:val="004F327F"/>
    <w:rsid w:val="004F36BB"/>
    <w:rsid w:val="004F5797"/>
    <w:rsid w:val="004F5C3D"/>
    <w:rsid w:val="004F5D18"/>
    <w:rsid w:val="004F66BF"/>
    <w:rsid w:val="004F76E9"/>
    <w:rsid w:val="00501767"/>
    <w:rsid w:val="005068EE"/>
    <w:rsid w:val="005128F6"/>
    <w:rsid w:val="0051373C"/>
    <w:rsid w:val="0051495E"/>
    <w:rsid w:val="00514A85"/>
    <w:rsid w:val="00520485"/>
    <w:rsid w:val="0052086A"/>
    <w:rsid w:val="005215FE"/>
    <w:rsid w:val="005247A8"/>
    <w:rsid w:val="00524FBE"/>
    <w:rsid w:val="00526C5D"/>
    <w:rsid w:val="005270BC"/>
    <w:rsid w:val="00531088"/>
    <w:rsid w:val="00533EAC"/>
    <w:rsid w:val="00537AD0"/>
    <w:rsid w:val="00540A0C"/>
    <w:rsid w:val="00541C57"/>
    <w:rsid w:val="00542733"/>
    <w:rsid w:val="005427A8"/>
    <w:rsid w:val="005431E2"/>
    <w:rsid w:val="00545865"/>
    <w:rsid w:val="005466B8"/>
    <w:rsid w:val="005466E4"/>
    <w:rsid w:val="0054794B"/>
    <w:rsid w:val="00550D5A"/>
    <w:rsid w:val="0055138A"/>
    <w:rsid w:val="00551CE4"/>
    <w:rsid w:val="0055314D"/>
    <w:rsid w:val="005563EA"/>
    <w:rsid w:val="005564EA"/>
    <w:rsid w:val="00557CC3"/>
    <w:rsid w:val="00560833"/>
    <w:rsid w:val="005620A4"/>
    <w:rsid w:val="005655F1"/>
    <w:rsid w:val="00571BE6"/>
    <w:rsid w:val="00573DDE"/>
    <w:rsid w:val="00574FD4"/>
    <w:rsid w:val="00577604"/>
    <w:rsid w:val="00580B05"/>
    <w:rsid w:val="005814EC"/>
    <w:rsid w:val="00582955"/>
    <w:rsid w:val="00584F49"/>
    <w:rsid w:val="005865E7"/>
    <w:rsid w:val="005900F7"/>
    <w:rsid w:val="00591516"/>
    <w:rsid w:val="005936B2"/>
    <w:rsid w:val="00594150"/>
    <w:rsid w:val="005950B1"/>
    <w:rsid w:val="0059603C"/>
    <w:rsid w:val="00596685"/>
    <w:rsid w:val="005A0E7B"/>
    <w:rsid w:val="005A1A4D"/>
    <w:rsid w:val="005A2715"/>
    <w:rsid w:val="005A3DB8"/>
    <w:rsid w:val="005A407B"/>
    <w:rsid w:val="005A542C"/>
    <w:rsid w:val="005A58E4"/>
    <w:rsid w:val="005A597B"/>
    <w:rsid w:val="005A62D8"/>
    <w:rsid w:val="005A6517"/>
    <w:rsid w:val="005A7999"/>
    <w:rsid w:val="005B0691"/>
    <w:rsid w:val="005B1060"/>
    <w:rsid w:val="005B1329"/>
    <w:rsid w:val="005B212C"/>
    <w:rsid w:val="005B38E1"/>
    <w:rsid w:val="005B484E"/>
    <w:rsid w:val="005B6252"/>
    <w:rsid w:val="005B73E4"/>
    <w:rsid w:val="005C2D30"/>
    <w:rsid w:val="005C579C"/>
    <w:rsid w:val="005C6434"/>
    <w:rsid w:val="005C656D"/>
    <w:rsid w:val="005C70EE"/>
    <w:rsid w:val="005C7CEB"/>
    <w:rsid w:val="005D2A3C"/>
    <w:rsid w:val="005D41A5"/>
    <w:rsid w:val="005D4740"/>
    <w:rsid w:val="005D4BC1"/>
    <w:rsid w:val="005D51B2"/>
    <w:rsid w:val="005D5764"/>
    <w:rsid w:val="005D5C3D"/>
    <w:rsid w:val="005D5EB5"/>
    <w:rsid w:val="005D68B1"/>
    <w:rsid w:val="005D7FD6"/>
    <w:rsid w:val="005E0186"/>
    <w:rsid w:val="005E0B66"/>
    <w:rsid w:val="005E0C62"/>
    <w:rsid w:val="005E3115"/>
    <w:rsid w:val="005E7127"/>
    <w:rsid w:val="005F0957"/>
    <w:rsid w:val="005F0CB8"/>
    <w:rsid w:val="005F2817"/>
    <w:rsid w:val="005F2922"/>
    <w:rsid w:val="005F29EB"/>
    <w:rsid w:val="005F36FB"/>
    <w:rsid w:val="005F5059"/>
    <w:rsid w:val="005F51E5"/>
    <w:rsid w:val="005F52DD"/>
    <w:rsid w:val="006004E8"/>
    <w:rsid w:val="006022CC"/>
    <w:rsid w:val="00602D16"/>
    <w:rsid w:val="006040DF"/>
    <w:rsid w:val="0060420E"/>
    <w:rsid w:val="00604F65"/>
    <w:rsid w:val="006116BD"/>
    <w:rsid w:val="0061288B"/>
    <w:rsid w:val="00612E46"/>
    <w:rsid w:val="00613501"/>
    <w:rsid w:val="006135D0"/>
    <w:rsid w:val="00615ACE"/>
    <w:rsid w:val="006174D1"/>
    <w:rsid w:val="00617909"/>
    <w:rsid w:val="00617B9C"/>
    <w:rsid w:val="00621C00"/>
    <w:rsid w:val="00624DD3"/>
    <w:rsid w:val="00625E07"/>
    <w:rsid w:val="00626061"/>
    <w:rsid w:val="00633156"/>
    <w:rsid w:val="00636E16"/>
    <w:rsid w:val="0063737B"/>
    <w:rsid w:val="00637DF3"/>
    <w:rsid w:val="006407BB"/>
    <w:rsid w:val="0065147B"/>
    <w:rsid w:val="00652037"/>
    <w:rsid w:val="00654041"/>
    <w:rsid w:val="006558F5"/>
    <w:rsid w:val="00660407"/>
    <w:rsid w:val="00663612"/>
    <w:rsid w:val="00663F51"/>
    <w:rsid w:val="00664618"/>
    <w:rsid w:val="00664927"/>
    <w:rsid w:val="00665636"/>
    <w:rsid w:val="006659F7"/>
    <w:rsid w:val="00666C15"/>
    <w:rsid w:val="00667EB1"/>
    <w:rsid w:val="00671120"/>
    <w:rsid w:val="00672184"/>
    <w:rsid w:val="006725EA"/>
    <w:rsid w:val="00672909"/>
    <w:rsid w:val="00672B29"/>
    <w:rsid w:val="00673FAD"/>
    <w:rsid w:val="00675717"/>
    <w:rsid w:val="00681DE8"/>
    <w:rsid w:val="00684C03"/>
    <w:rsid w:val="00684D27"/>
    <w:rsid w:val="00685176"/>
    <w:rsid w:val="00685D09"/>
    <w:rsid w:val="00685F34"/>
    <w:rsid w:val="00694764"/>
    <w:rsid w:val="0069495F"/>
    <w:rsid w:val="00695BD6"/>
    <w:rsid w:val="006A1389"/>
    <w:rsid w:val="006A3F4F"/>
    <w:rsid w:val="006B1190"/>
    <w:rsid w:val="006B1DBC"/>
    <w:rsid w:val="006B30B1"/>
    <w:rsid w:val="006B3C9D"/>
    <w:rsid w:val="006B5ED0"/>
    <w:rsid w:val="006B6245"/>
    <w:rsid w:val="006B65AA"/>
    <w:rsid w:val="006C07EF"/>
    <w:rsid w:val="006C0C12"/>
    <w:rsid w:val="006C4A17"/>
    <w:rsid w:val="006C4F15"/>
    <w:rsid w:val="006C65A7"/>
    <w:rsid w:val="006C7484"/>
    <w:rsid w:val="006D0199"/>
    <w:rsid w:val="006D1F53"/>
    <w:rsid w:val="006D4653"/>
    <w:rsid w:val="006D5786"/>
    <w:rsid w:val="006D5DB3"/>
    <w:rsid w:val="006D70AB"/>
    <w:rsid w:val="006D7B17"/>
    <w:rsid w:val="006E2F28"/>
    <w:rsid w:val="006E6B6C"/>
    <w:rsid w:val="006F0967"/>
    <w:rsid w:val="006F096B"/>
    <w:rsid w:val="006F7AA9"/>
    <w:rsid w:val="0070133C"/>
    <w:rsid w:val="00701CA9"/>
    <w:rsid w:val="00701EC7"/>
    <w:rsid w:val="00701EFC"/>
    <w:rsid w:val="00704935"/>
    <w:rsid w:val="00707515"/>
    <w:rsid w:val="00711859"/>
    <w:rsid w:val="00711CDD"/>
    <w:rsid w:val="007121CE"/>
    <w:rsid w:val="007125E8"/>
    <w:rsid w:val="00712664"/>
    <w:rsid w:val="00713580"/>
    <w:rsid w:val="007174B5"/>
    <w:rsid w:val="00721404"/>
    <w:rsid w:val="007217CB"/>
    <w:rsid w:val="007251D7"/>
    <w:rsid w:val="007260CB"/>
    <w:rsid w:val="007272AA"/>
    <w:rsid w:val="00727E35"/>
    <w:rsid w:val="00732659"/>
    <w:rsid w:val="00733CE3"/>
    <w:rsid w:val="00736068"/>
    <w:rsid w:val="007370A2"/>
    <w:rsid w:val="00737D5F"/>
    <w:rsid w:val="00742436"/>
    <w:rsid w:val="007436D9"/>
    <w:rsid w:val="00743827"/>
    <w:rsid w:val="00746A9C"/>
    <w:rsid w:val="00755B3C"/>
    <w:rsid w:val="0076039D"/>
    <w:rsid w:val="00762323"/>
    <w:rsid w:val="0076272C"/>
    <w:rsid w:val="00762986"/>
    <w:rsid w:val="00764069"/>
    <w:rsid w:val="00764695"/>
    <w:rsid w:val="00764C67"/>
    <w:rsid w:val="007657CA"/>
    <w:rsid w:val="00766481"/>
    <w:rsid w:val="007669CC"/>
    <w:rsid w:val="00771DA5"/>
    <w:rsid w:val="00775F95"/>
    <w:rsid w:val="0077793F"/>
    <w:rsid w:val="00777DEF"/>
    <w:rsid w:val="00777F18"/>
    <w:rsid w:val="007802E1"/>
    <w:rsid w:val="007810B3"/>
    <w:rsid w:val="00781F2C"/>
    <w:rsid w:val="0078308C"/>
    <w:rsid w:val="00783272"/>
    <w:rsid w:val="00783B1D"/>
    <w:rsid w:val="00786542"/>
    <w:rsid w:val="0079160A"/>
    <w:rsid w:val="00792228"/>
    <w:rsid w:val="00792665"/>
    <w:rsid w:val="00795020"/>
    <w:rsid w:val="007A0E6E"/>
    <w:rsid w:val="007A3089"/>
    <w:rsid w:val="007A38E5"/>
    <w:rsid w:val="007A458F"/>
    <w:rsid w:val="007A7059"/>
    <w:rsid w:val="007A731A"/>
    <w:rsid w:val="007B225A"/>
    <w:rsid w:val="007B2A13"/>
    <w:rsid w:val="007B3124"/>
    <w:rsid w:val="007B401B"/>
    <w:rsid w:val="007B4384"/>
    <w:rsid w:val="007B57F5"/>
    <w:rsid w:val="007B7996"/>
    <w:rsid w:val="007B7B50"/>
    <w:rsid w:val="007C1F1F"/>
    <w:rsid w:val="007C2765"/>
    <w:rsid w:val="007C5650"/>
    <w:rsid w:val="007C72F3"/>
    <w:rsid w:val="007D00FD"/>
    <w:rsid w:val="007D346B"/>
    <w:rsid w:val="007E19DB"/>
    <w:rsid w:val="007E1A36"/>
    <w:rsid w:val="007E3948"/>
    <w:rsid w:val="007E402B"/>
    <w:rsid w:val="007E43EE"/>
    <w:rsid w:val="007E550F"/>
    <w:rsid w:val="007E5561"/>
    <w:rsid w:val="007E6AE4"/>
    <w:rsid w:val="007E6CF7"/>
    <w:rsid w:val="007E75DC"/>
    <w:rsid w:val="007F1581"/>
    <w:rsid w:val="007F16FF"/>
    <w:rsid w:val="007F2878"/>
    <w:rsid w:val="007F2F6E"/>
    <w:rsid w:val="007F36B7"/>
    <w:rsid w:val="007F4343"/>
    <w:rsid w:val="00800BDE"/>
    <w:rsid w:val="00802C88"/>
    <w:rsid w:val="00803C9D"/>
    <w:rsid w:val="00810CBB"/>
    <w:rsid w:val="00810ED0"/>
    <w:rsid w:val="00812975"/>
    <w:rsid w:val="00813083"/>
    <w:rsid w:val="008142D5"/>
    <w:rsid w:val="00820A55"/>
    <w:rsid w:val="00820F27"/>
    <w:rsid w:val="00823424"/>
    <w:rsid w:val="00826881"/>
    <w:rsid w:val="008278D5"/>
    <w:rsid w:val="0083027F"/>
    <w:rsid w:val="00832332"/>
    <w:rsid w:val="008324B3"/>
    <w:rsid w:val="00834173"/>
    <w:rsid w:val="008377F7"/>
    <w:rsid w:val="00840C31"/>
    <w:rsid w:val="00841999"/>
    <w:rsid w:val="00846999"/>
    <w:rsid w:val="008503A4"/>
    <w:rsid w:val="00851D60"/>
    <w:rsid w:val="00851E2C"/>
    <w:rsid w:val="008531A7"/>
    <w:rsid w:val="0085382D"/>
    <w:rsid w:val="00854137"/>
    <w:rsid w:val="008542CD"/>
    <w:rsid w:val="008624F2"/>
    <w:rsid w:val="00862D85"/>
    <w:rsid w:val="00865919"/>
    <w:rsid w:val="008665FB"/>
    <w:rsid w:val="008666F2"/>
    <w:rsid w:val="00866EBC"/>
    <w:rsid w:val="00871325"/>
    <w:rsid w:val="00872F37"/>
    <w:rsid w:val="00874ACC"/>
    <w:rsid w:val="00875629"/>
    <w:rsid w:val="00876387"/>
    <w:rsid w:val="00877949"/>
    <w:rsid w:val="00877ABD"/>
    <w:rsid w:val="00880200"/>
    <w:rsid w:val="00880645"/>
    <w:rsid w:val="00881522"/>
    <w:rsid w:val="00881E9D"/>
    <w:rsid w:val="008833C8"/>
    <w:rsid w:val="0088526B"/>
    <w:rsid w:val="008854DE"/>
    <w:rsid w:val="008868A6"/>
    <w:rsid w:val="00887209"/>
    <w:rsid w:val="00887970"/>
    <w:rsid w:val="008903A0"/>
    <w:rsid w:val="00891F62"/>
    <w:rsid w:val="00892F14"/>
    <w:rsid w:val="00895ADB"/>
    <w:rsid w:val="00895E9B"/>
    <w:rsid w:val="008A1B77"/>
    <w:rsid w:val="008A3EA1"/>
    <w:rsid w:val="008A5244"/>
    <w:rsid w:val="008A53D1"/>
    <w:rsid w:val="008A5F7B"/>
    <w:rsid w:val="008B0311"/>
    <w:rsid w:val="008B0ABE"/>
    <w:rsid w:val="008B24BF"/>
    <w:rsid w:val="008B2FEE"/>
    <w:rsid w:val="008B36EA"/>
    <w:rsid w:val="008B3EE1"/>
    <w:rsid w:val="008B43F6"/>
    <w:rsid w:val="008B4A6D"/>
    <w:rsid w:val="008B67B6"/>
    <w:rsid w:val="008B6B41"/>
    <w:rsid w:val="008B733A"/>
    <w:rsid w:val="008C0CF2"/>
    <w:rsid w:val="008C1FB2"/>
    <w:rsid w:val="008C58B9"/>
    <w:rsid w:val="008D0DC2"/>
    <w:rsid w:val="008D0DE3"/>
    <w:rsid w:val="008D14F9"/>
    <w:rsid w:val="008D3023"/>
    <w:rsid w:val="008D37E6"/>
    <w:rsid w:val="008D4A1D"/>
    <w:rsid w:val="008E1E99"/>
    <w:rsid w:val="008E1F17"/>
    <w:rsid w:val="008E3939"/>
    <w:rsid w:val="008E6331"/>
    <w:rsid w:val="008E67B6"/>
    <w:rsid w:val="008E7D8D"/>
    <w:rsid w:val="008F02E7"/>
    <w:rsid w:val="008F1458"/>
    <w:rsid w:val="008F661C"/>
    <w:rsid w:val="008F7AE7"/>
    <w:rsid w:val="008F7CD9"/>
    <w:rsid w:val="00900C26"/>
    <w:rsid w:val="00902257"/>
    <w:rsid w:val="00902883"/>
    <w:rsid w:val="00902FB6"/>
    <w:rsid w:val="0090429A"/>
    <w:rsid w:val="00904E54"/>
    <w:rsid w:val="00905C05"/>
    <w:rsid w:val="00907184"/>
    <w:rsid w:val="009120F3"/>
    <w:rsid w:val="009132D2"/>
    <w:rsid w:val="009133D7"/>
    <w:rsid w:val="00915512"/>
    <w:rsid w:val="0091673E"/>
    <w:rsid w:val="00920673"/>
    <w:rsid w:val="00926D72"/>
    <w:rsid w:val="00927E03"/>
    <w:rsid w:val="00930697"/>
    <w:rsid w:val="00932061"/>
    <w:rsid w:val="009329E0"/>
    <w:rsid w:val="00932C05"/>
    <w:rsid w:val="00933993"/>
    <w:rsid w:val="009368C2"/>
    <w:rsid w:val="009377FE"/>
    <w:rsid w:val="00940AA8"/>
    <w:rsid w:val="00941225"/>
    <w:rsid w:val="00942092"/>
    <w:rsid w:val="00944BFC"/>
    <w:rsid w:val="00945126"/>
    <w:rsid w:val="00945B8C"/>
    <w:rsid w:val="0095227E"/>
    <w:rsid w:val="00952D4B"/>
    <w:rsid w:val="0095509C"/>
    <w:rsid w:val="0095527F"/>
    <w:rsid w:val="00960775"/>
    <w:rsid w:val="00964357"/>
    <w:rsid w:val="00966756"/>
    <w:rsid w:val="00971BDB"/>
    <w:rsid w:val="00971D57"/>
    <w:rsid w:val="00973617"/>
    <w:rsid w:val="00974992"/>
    <w:rsid w:val="009758C8"/>
    <w:rsid w:val="00976D89"/>
    <w:rsid w:val="0098024E"/>
    <w:rsid w:val="0098043F"/>
    <w:rsid w:val="00982DDE"/>
    <w:rsid w:val="0098425E"/>
    <w:rsid w:val="009842DC"/>
    <w:rsid w:val="009846FC"/>
    <w:rsid w:val="009862FF"/>
    <w:rsid w:val="00986874"/>
    <w:rsid w:val="00986DC4"/>
    <w:rsid w:val="00990D2A"/>
    <w:rsid w:val="00992418"/>
    <w:rsid w:val="00992CD4"/>
    <w:rsid w:val="009932CD"/>
    <w:rsid w:val="00993642"/>
    <w:rsid w:val="009939B9"/>
    <w:rsid w:val="00994263"/>
    <w:rsid w:val="00996890"/>
    <w:rsid w:val="00997577"/>
    <w:rsid w:val="009977E5"/>
    <w:rsid w:val="009A019C"/>
    <w:rsid w:val="009A04EA"/>
    <w:rsid w:val="009A0608"/>
    <w:rsid w:val="009A1AED"/>
    <w:rsid w:val="009A263E"/>
    <w:rsid w:val="009A2E29"/>
    <w:rsid w:val="009A37B6"/>
    <w:rsid w:val="009A4D89"/>
    <w:rsid w:val="009A5FB7"/>
    <w:rsid w:val="009A6C7A"/>
    <w:rsid w:val="009B056A"/>
    <w:rsid w:val="009B1091"/>
    <w:rsid w:val="009B123F"/>
    <w:rsid w:val="009B33AC"/>
    <w:rsid w:val="009B391C"/>
    <w:rsid w:val="009B3E5C"/>
    <w:rsid w:val="009B40DC"/>
    <w:rsid w:val="009B5A8B"/>
    <w:rsid w:val="009B6707"/>
    <w:rsid w:val="009B74EE"/>
    <w:rsid w:val="009B7C6C"/>
    <w:rsid w:val="009C0459"/>
    <w:rsid w:val="009C089A"/>
    <w:rsid w:val="009C1149"/>
    <w:rsid w:val="009D0218"/>
    <w:rsid w:val="009D109E"/>
    <w:rsid w:val="009D114E"/>
    <w:rsid w:val="009D4A2D"/>
    <w:rsid w:val="009D58F2"/>
    <w:rsid w:val="009D7197"/>
    <w:rsid w:val="009E0887"/>
    <w:rsid w:val="009E0F8A"/>
    <w:rsid w:val="009E27B3"/>
    <w:rsid w:val="009E3DCC"/>
    <w:rsid w:val="009E4F45"/>
    <w:rsid w:val="009F0540"/>
    <w:rsid w:val="009F0572"/>
    <w:rsid w:val="009F05C5"/>
    <w:rsid w:val="009F1957"/>
    <w:rsid w:val="009F24F9"/>
    <w:rsid w:val="009F2DD8"/>
    <w:rsid w:val="009F33A5"/>
    <w:rsid w:val="009F55A2"/>
    <w:rsid w:val="009F56E8"/>
    <w:rsid w:val="009F6189"/>
    <w:rsid w:val="00A022C8"/>
    <w:rsid w:val="00A03698"/>
    <w:rsid w:val="00A04053"/>
    <w:rsid w:val="00A059DB"/>
    <w:rsid w:val="00A05A67"/>
    <w:rsid w:val="00A061EF"/>
    <w:rsid w:val="00A0654E"/>
    <w:rsid w:val="00A06D0F"/>
    <w:rsid w:val="00A07AF9"/>
    <w:rsid w:val="00A114DF"/>
    <w:rsid w:val="00A14756"/>
    <w:rsid w:val="00A15532"/>
    <w:rsid w:val="00A15EA6"/>
    <w:rsid w:val="00A16C4B"/>
    <w:rsid w:val="00A17388"/>
    <w:rsid w:val="00A203A9"/>
    <w:rsid w:val="00A220D1"/>
    <w:rsid w:val="00A26B9C"/>
    <w:rsid w:val="00A36473"/>
    <w:rsid w:val="00A36FF0"/>
    <w:rsid w:val="00A37D19"/>
    <w:rsid w:val="00A408FE"/>
    <w:rsid w:val="00A40D5A"/>
    <w:rsid w:val="00A46AA1"/>
    <w:rsid w:val="00A46B26"/>
    <w:rsid w:val="00A477AA"/>
    <w:rsid w:val="00A505B4"/>
    <w:rsid w:val="00A50A8E"/>
    <w:rsid w:val="00A52433"/>
    <w:rsid w:val="00A54A24"/>
    <w:rsid w:val="00A55500"/>
    <w:rsid w:val="00A55C58"/>
    <w:rsid w:val="00A56395"/>
    <w:rsid w:val="00A60154"/>
    <w:rsid w:val="00A65894"/>
    <w:rsid w:val="00A71957"/>
    <w:rsid w:val="00A726E4"/>
    <w:rsid w:val="00A72E55"/>
    <w:rsid w:val="00A743E6"/>
    <w:rsid w:val="00A7543F"/>
    <w:rsid w:val="00A754A1"/>
    <w:rsid w:val="00A768E9"/>
    <w:rsid w:val="00A76B94"/>
    <w:rsid w:val="00A770DD"/>
    <w:rsid w:val="00A842F2"/>
    <w:rsid w:val="00A876BC"/>
    <w:rsid w:val="00A879B2"/>
    <w:rsid w:val="00A9295E"/>
    <w:rsid w:val="00A929C3"/>
    <w:rsid w:val="00A92EAC"/>
    <w:rsid w:val="00A945C3"/>
    <w:rsid w:val="00A96C33"/>
    <w:rsid w:val="00A978B2"/>
    <w:rsid w:val="00AA0187"/>
    <w:rsid w:val="00AA6E07"/>
    <w:rsid w:val="00AA70BB"/>
    <w:rsid w:val="00AB1052"/>
    <w:rsid w:val="00AB1DB9"/>
    <w:rsid w:val="00AB28DE"/>
    <w:rsid w:val="00AB396D"/>
    <w:rsid w:val="00AB4297"/>
    <w:rsid w:val="00AB4692"/>
    <w:rsid w:val="00AB769E"/>
    <w:rsid w:val="00AC1150"/>
    <w:rsid w:val="00AC3586"/>
    <w:rsid w:val="00AC40F5"/>
    <w:rsid w:val="00AC4228"/>
    <w:rsid w:val="00AC5044"/>
    <w:rsid w:val="00AC57CB"/>
    <w:rsid w:val="00AC5F6E"/>
    <w:rsid w:val="00AC7A3F"/>
    <w:rsid w:val="00AD0CB7"/>
    <w:rsid w:val="00AD203C"/>
    <w:rsid w:val="00AD2986"/>
    <w:rsid w:val="00AD6D03"/>
    <w:rsid w:val="00AD7BA0"/>
    <w:rsid w:val="00AD7CC5"/>
    <w:rsid w:val="00AE0705"/>
    <w:rsid w:val="00AE2914"/>
    <w:rsid w:val="00AE2AA6"/>
    <w:rsid w:val="00AE2F8E"/>
    <w:rsid w:val="00AE3AAC"/>
    <w:rsid w:val="00AE3E8E"/>
    <w:rsid w:val="00AE4A67"/>
    <w:rsid w:val="00AF05F9"/>
    <w:rsid w:val="00AF0EF6"/>
    <w:rsid w:val="00AF1883"/>
    <w:rsid w:val="00AF37C4"/>
    <w:rsid w:val="00AF4401"/>
    <w:rsid w:val="00AF50C3"/>
    <w:rsid w:val="00AF533B"/>
    <w:rsid w:val="00AF5867"/>
    <w:rsid w:val="00AF63FB"/>
    <w:rsid w:val="00B01662"/>
    <w:rsid w:val="00B02F30"/>
    <w:rsid w:val="00B03532"/>
    <w:rsid w:val="00B038D0"/>
    <w:rsid w:val="00B07246"/>
    <w:rsid w:val="00B10ADB"/>
    <w:rsid w:val="00B117E4"/>
    <w:rsid w:val="00B12BFF"/>
    <w:rsid w:val="00B1486E"/>
    <w:rsid w:val="00B16775"/>
    <w:rsid w:val="00B17FAC"/>
    <w:rsid w:val="00B203CF"/>
    <w:rsid w:val="00B20753"/>
    <w:rsid w:val="00B20EC8"/>
    <w:rsid w:val="00B2325F"/>
    <w:rsid w:val="00B259C1"/>
    <w:rsid w:val="00B30B42"/>
    <w:rsid w:val="00B337EA"/>
    <w:rsid w:val="00B35883"/>
    <w:rsid w:val="00B400BC"/>
    <w:rsid w:val="00B41DC5"/>
    <w:rsid w:val="00B43D38"/>
    <w:rsid w:val="00B4692F"/>
    <w:rsid w:val="00B46BCE"/>
    <w:rsid w:val="00B5050A"/>
    <w:rsid w:val="00B55061"/>
    <w:rsid w:val="00B558E5"/>
    <w:rsid w:val="00B55A97"/>
    <w:rsid w:val="00B560D7"/>
    <w:rsid w:val="00B709BD"/>
    <w:rsid w:val="00B726F2"/>
    <w:rsid w:val="00B73CDC"/>
    <w:rsid w:val="00B73FB1"/>
    <w:rsid w:val="00B74221"/>
    <w:rsid w:val="00B74655"/>
    <w:rsid w:val="00B74E2D"/>
    <w:rsid w:val="00B7502B"/>
    <w:rsid w:val="00B8251C"/>
    <w:rsid w:val="00B90520"/>
    <w:rsid w:val="00B91749"/>
    <w:rsid w:val="00B91947"/>
    <w:rsid w:val="00B927B8"/>
    <w:rsid w:val="00B950E2"/>
    <w:rsid w:val="00B956A0"/>
    <w:rsid w:val="00BA2A31"/>
    <w:rsid w:val="00BA3AD6"/>
    <w:rsid w:val="00BA7030"/>
    <w:rsid w:val="00BA7F99"/>
    <w:rsid w:val="00BB2515"/>
    <w:rsid w:val="00BB2697"/>
    <w:rsid w:val="00BB2743"/>
    <w:rsid w:val="00BC1454"/>
    <w:rsid w:val="00BC1DC6"/>
    <w:rsid w:val="00BC2DA6"/>
    <w:rsid w:val="00BC3EE5"/>
    <w:rsid w:val="00BC4176"/>
    <w:rsid w:val="00BC4A58"/>
    <w:rsid w:val="00BD1BCB"/>
    <w:rsid w:val="00BD1D6A"/>
    <w:rsid w:val="00BD3584"/>
    <w:rsid w:val="00BD4804"/>
    <w:rsid w:val="00BD6692"/>
    <w:rsid w:val="00BE0CA2"/>
    <w:rsid w:val="00BE1034"/>
    <w:rsid w:val="00BE2270"/>
    <w:rsid w:val="00BE2F6E"/>
    <w:rsid w:val="00BE412F"/>
    <w:rsid w:val="00BE4DA4"/>
    <w:rsid w:val="00BE54E1"/>
    <w:rsid w:val="00BF3F29"/>
    <w:rsid w:val="00BF4E5E"/>
    <w:rsid w:val="00BF6518"/>
    <w:rsid w:val="00C01802"/>
    <w:rsid w:val="00C01BE5"/>
    <w:rsid w:val="00C01DA0"/>
    <w:rsid w:val="00C0314B"/>
    <w:rsid w:val="00C05C69"/>
    <w:rsid w:val="00C0787C"/>
    <w:rsid w:val="00C10158"/>
    <w:rsid w:val="00C10C0F"/>
    <w:rsid w:val="00C136BB"/>
    <w:rsid w:val="00C1527F"/>
    <w:rsid w:val="00C162C4"/>
    <w:rsid w:val="00C23B28"/>
    <w:rsid w:val="00C25528"/>
    <w:rsid w:val="00C2655B"/>
    <w:rsid w:val="00C27883"/>
    <w:rsid w:val="00C27973"/>
    <w:rsid w:val="00C27B98"/>
    <w:rsid w:val="00C27E43"/>
    <w:rsid w:val="00C3183F"/>
    <w:rsid w:val="00C32991"/>
    <w:rsid w:val="00C34BA0"/>
    <w:rsid w:val="00C3696F"/>
    <w:rsid w:val="00C427E3"/>
    <w:rsid w:val="00C447DC"/>
    <w:rsid w:val="00C44C39"/>
    <w:rsid w:val="00C44D83"/>
    <w:rsid w:val="00C46D03"/>
    <w:rsid w:val="00C47C42"/>
    <w:rsid w:val="00C508D8"/>
    <w:rsid w:val="00C51662"/>
    <w:rsid w:val="00C51E8B"/>
    <w:rsid w:val="00C524B6"/>
    <w:rsid w:val="00C5330B"/>
    <w:rsid w:val="00C5441B"/>
    <w:rsid w:val="00C548B4"/>
    <w:rsid w:val="00C55BF8"/>
    <w:rsid w:val="00C57A68"/>
    <w:rsid w:val="00C602F3"/>
    <w:rsid w:val="00C61890"/>
    <w:rsid w:val="00C6252E"/>
    <w:rsid w:val="00C62C45"/>
    <w:rsid w:val="00C63480"/>
    <w:rsid w:val="00C64D47"/>
    <w:rsid w:val="00C656D2"/>
    <w:rsid w:val="00C6581D"/>
    <w:rsid w:val="00C67AFE"/>
    <w:rsid w:val="00C70DFC"/>
    <w:rsid w:val="00C746DF"/>
    <w:rsid w:val="00C750FA"/>
    <w:rsid w:val="00C76772"/>
    <w:rsid w:val="00C773AB"/>
    <w:rsid w:val="00C77BB3"/>
    <w:rsid w:val="00C80B36"/>
    <w:rsid w:val="00C81784"/>
    <w:rsid w:val="00C82C26"/>
    <w:rsid w:val="00C8411F"/>
    <w:rsid w:val="00C84E15"/>
    <w:rsid w:val="00C864AE"/>
    <w:rsid w:val="00C86E65"/>
    <w:rsid w:val="00C91A02"/>
    <w:rsid w:val="00C94E26"/>
    <w:rsid w:val="00C951BE"/>
    <w:rsid w:val="00C9793F"/>
    <w:rsid w:val="00CA1854"/>
    <w:rsid w:val="00CA2489"/>
    <w:rsid w:val="00CA2C1B"/>
    <w:rsid w:val="00CA3465"/>
    <w:rsid w:val="00CA51F8"/>
    <w:rsid w:val="00CA64F1"/>
    <w:rsid w:val="00CA6C2D"/>
    <w:rsid w:val="00CB0855"/>
    <w:rsid w:val="00CB2FEE"/>
    <w:rsid w:val="00CB3D2A"/>
    <w:rsid w:val="00CB7D9D"/>
    <w:rsid w:val="00CC0E73"/>
    <w:rsid w:val="00CC1AE1"/>
    <w:rsid w:val="00CC3C55"/>
    <w:rsid w:val="00CC4614"/>
    <w:rsid w:val="00CD0961"/>
    <w:rsid w:val="00CD3768"/>
    <w:rsid w:val="00CD3821"/>
    <w:rsid w:val="00CD3C5E"/>
    <w:rsid w:val="00CD4A92"/>
    <w:rsid w:val="00CD705A"/>
    <w:rsid w:val="00CD7EF9"/>
    <w:rsid w:val="00CE0CE5"/>
    <w:rsid w:val="00CE0D6D"/>
    <w:rsid w:val="00CE1261"/>
    <w:rsid w:val="00CE164D"/>
    <w:rsid w:val="00CE1F07"/>
    <w:rsid w:val="00CE2191"/>
    <w:rsid w:val="00CE2F89"/>
    <w:rsid w:val="00CE3733"/>
    <w:rsid w:val="00CE4871"/>
    <w:rsid w:val="00CE50D3"/>
    <w:rsid w:val="00CE6054"/>
    <w:rsid w:val="00CF1C62"/>
    <w:rsid w:val="00CF2080"/>
    <w:rsid w:val="00CF23DE"/>
    <w:rsid w:val="00CF5622"/>
    <w:rsid w:val="00D0163C"/>
    <w:rsid w:val="00D05BAB"/>
    <w:rsid w:val="00D061AA"/>
    <w:rsid w:val="00D073BF"/>
    <w:rsid w:val="00D102CB"/>
    <w:rsid w:val="00D1347F"/>
    <w:rsid w:val="00D138D8"/>
    <w:rsid w:val="00D14428"/>
    <w:rsid w:val="00D1475C"/>
    <w:rsid w:val="00D162BC"/>
    <w:rsid w:val="00D165CE"/>
    <w:rsid w:val="00D2024F"/>
    <w:rsid w:val="00D2323D"/>
    <w:rsid w:val="00D23D43"/>
    <w:rsid w:val="00D27D69"/>
    <w:rsid w:val="00D31077"/>
    <w:rsid w:val="00D321EA"/>
    <w:rsid w:val="00D32252"/>
    <w:rsid w:val="00D33D43"/>
    <w:rsid w:val="00D3421B"/>
    <w:rsid w:val="00D349FF"/>
    <w:rsid w:val="00D3527B"/>
    <w:rsid w:val="00D36A3D"/>
    <w:rsid w:val="00D40B30"/>
    <w:rsid w:val="00D41508"/>
    <w:rsid w:val="00D424F3"/>
    <w:rsid w:val="00D44707"/>
    <w:rsid w:val="00D46451"/>
    <w:rsid w:val="00D5083F"/>
    <w:rsid w:val="00D5113F"/>
    <w:rsid w:val="00D52103"/>
    <w:rsid w:val="00D52423"/>
    <w:rsid w:val="00D526CB"/>
    <w:rsid w:val="00D54216"/>
    <w:rsid w:val="00D54291"/>
    <w:rsid w:val="00D545B1"/>
    <w:rsid w:val="00D5557F"/>
    <w:rsid w:val="00D5673E"/>
    <w:rsid w:val="00D5694B"/>
    <w:rsid w:val="00D57819"/>
    <w:rsid w:val="00D57EBB"/>
    <w:rsid w:val="00D611D1"/>
    <w:rsid w:val="00D64259"/>
    <w:rsid w:val="00D64B10"/>
    <w:rsid w:val="00D71858"/>
    <w:rsid w:val="00D81F41"/>
    <w:rsid w:val="00D82382"/>
    <w:rsid w:val="00D829E1"/>
    <w:rsid w:val="00D83B9E"/>
    <w:rsid w:val="00D861CA"/>
    <w:rsid w:val="00D914FC"/>
    <w:rsid w:val="00D92C5C"/>
    <w:rsid w:val="00D93632"/>
    <w:rsid w:val="00D93D2B"/>
    <w:rsid w:val="00D96B6C"/>
    <w:rsid w:val="00D972FF"/>
    <w:rsid w:val="00DA13BC"/>
    <w:rsid w:val="00DA1518"/>
    <w:rsid w:val="00DA1B36"/>
    <w:rsid w:val="00DA3CED"/>
    <w:rsid w:val="00DA417F"/>
    <w:rsid w:val="00DB0787"/>
    <w:rsid w:val="00DB2E56"/>
    <w:rsid w:val="00DB387D"/>
    <w:rsid w:val="00DB4056"/>
    <w:rsid w:val="00DB6485"/>
    <w:rsid w:val="00DB7081"/>
    <w:rsid w:val="00DC1FD4"/>
    <w:rsid w:val="00DC2DDD"/>
    <w:rsid w:val="00DC46CF"/>
    <w:rsid w:val="00DC65F3"/>
    <w:rsid w:val="00DC7EE5"/>
    <w:rsid w:val="00DD09C6"/>
    <w:rsid w:val="00DD2C3C"/>
    <w:rsid w:val="00DD56DC"/>
    <w:rsid w:val="00DD7193"/>
    <w:rsid w:val="00DE0B19"/>
    <w:rsid w:val="00DE21A3"/>
    <w:rsid w:val="00DE30D9"/>
    <w:rsid w:val="00DE3ABA"/>
    <w:rsid w:val="00DE3F3D"/>
    <w:rsid w:val="00DE54FA"/>
    <w:rsid w:val="00DE7ADC"/>
    <w:rsid w:val="00DF447C"/>
    <w:rsid w:val="00DF4A4B"/>
    <w:rsid w:val="00DF539A"/>
    <w:rsid w:val="00DF749E"/>
    <w:rsid w:val="00E03587"/>
    <w:rsid w:val="00E052B8"/>
    <w:rsid w:val="00E06508"/>
    <w:rsid w:val="00E11FA2"/>
    <w:rsid w:val="00E132A9"/>
    <w:rsid w:val="00E13A5A"/>
    <w:rsid w:val="00E13C04"/>
    <w:rsid w:val="00E14438"/>
    <w:rsid w:val="00E145C0"/>
    <w:rsid w:val="00E14E47"/>
    <w:rsid w:val="00E213C2"/>
    <w:rsid w:val="00E23934"/>
    <w:rsid w:val="00E2771C"/>
    <w:rsid w:val="00E32D15"/>
    <w:rsid w:val="00E330E3"/>
    <w:rsid w:val="00E33366"/>
    <w:rsid w:val="00E343C6"/>
    <w:rsid w:val="00E3469C"/>
    <w:rsid w:val="00E351AE"/>
    <w:rsid w:val="00E356F3"/>
    <w:rsid w:val="00E4011D"/>
    <w:rsid w:val="00E4198C"/>
    <w:rsid w:val="00E41C14"/>
    <w:rsid w:val="00E42170"/>
    <w:rsid w:val="00E45519"/>
    <w:rsid w:val="00E46CEB"/>
    <w:rsid w:val="00E47B40"/>
    <w:rsid w:val="00E54C4D"/>
    <w:rsid w:val="00E5525B"/>
    <w:rsid w:val="00E559E6"/>
    <w:rsid w:val="00E56A60"/>
    <w:rsid w:val="00E6208E"/>
    <w:rsid w:val="00E62D21"/>
    <w:rsid w:val="00E635F5"/>
    <w:rsid w:val="00E6553F"/>
    <w:rsid w:val="00E66C93"/>
    <w:rsid w:val="00E6745B"/>
    <w:rsid w:val="00E6760C"/>
    <w:rsid w:val="00E716B9"/>
    <w:rsid w:val="00E725CB"/>
    <w:rsid w:val="00E7286E"/>
    <w:rsid w:val="00E728BA"/>
    <w:rsid w:val="00E749C5"/>
    <w:rsid w:val="00E74B13"/>
    <w:rsid w:val="00E76859"/>
    <w:rsid w:val="00E76E70"/>
    <w:rsid w:val="00E77674"/>
    <w:rsid w:val="00E779EC"/>
    <w:rsid w:val="00E80855"/>
    <w:rsid w:val="00E82720"/>
    <w:rsid w:val="00E84C5E"/>
    <w:rsid w:val="00E84CBE"/>
    <w:rsid w:val="00E85233"/>
    <w:rsid w:val="00E912A6"/>
    <w:rsid w:val="00E92896"/>
    <w:rsid w:val="00E96723"/>
    <w:rsid w:val="00E97A83"/>
    <w:rsid w:val="00E97DC1"/>
    <w:rsid w:val="00EA01AB"/>
    <w:rsid w:val="00EA071F"/>
    <w:rsid w:val="00EA0FF5"/>
    <w:rsid w:val="00EA1070"/>
    <w:rsid w:val="00EA2591"/>
    <w:rsid w:val="00EA5002"/>
    <w:rsid w:val="00EA55FC"/>
    <w:rsid w:val="00EA5C80"/>
    <w:rsid w:val="00EA6FAF"/>
    <w:rsid w:val="00EA7732"/>
    <w:rsid w:val="00EB0523"/>
    <w:rsid w:val="00EB2722"/>
    <w:rsid w:val="00EB4537"/>
    <w:rsid w:val="00EB5503"/>
    <w:rsid w:val="00EB5947"/>
    <w:rsid w:val="00EB60AC"/>
    <w:rsid w:val="00EB6392"/>
    <w:rsid w:val="00EB6B02"/>
    <w:rsid w:val="00EB6CD5"/>
    <w:rsid w:val="00EB706E"/>
    <w:rsid w:val="00EC0D1F"/>
    <w:rsid w:val="00EC0F67"/>
    <w:rsid w:val="00EC33E1"/>
    <w:rsid w:val="00EC56A3"/>
    <w:rsid w:val="00EC7300"/>
    <w:rsid w:val="00ED036E"/>
    <w:rsid w:val="00ED1BAB"/>
    <w:rsid w:val="00ED1E42"/>
    <w:rsid w:val="00EE041E"/>
    <w:rsid w:val="00EE075A"/>
    <w:rsid w:val="00EE2CE0"/>
    <w:rsid w:val="00EE556F"/>
    <w:rsid w:val="00EE5864"/>
    <w:rsid w:val="00EF0B81"/>
    <w:rsid w:val="00EF12DC"/>
    <w:rsid w:val="00EF1F3A"/>
    <w:rsid w:val="00EF41FF"/>
    <w:rsid w:val="00EF5288"/>
    <w:rsid w:val="00EF5EF4"/>
    <w:rsid w:val="00EF6BC3"/>
    <w:rsid w:val="00EF7C8D"/>
    <w:rsid w:val="00F004A0"/>
    <w:rsid w:val="00F00DC5"/>
    <w:rsid w:val="00F02FE7"/>
    <w:rsid w:val="00F05E5A"/>
    <w:rsid w:val="00F14AB1"/>
    <w:rsid w:val="00F1524E"/>
    <w:rsid w:val="00F15F89"/>
    <w:rsid w:val="00F1665E"/>
    <w:rsid w:val="00F203E3"/>
    <w:rsid w:val="00F219F8"/>
    <w:rsid w:val="00F31426"/>
    <w:rsid w:val="00F32079"/>
    <w:rsid w:val="00F34AAE"/>
    <w:rsid w:val="00F378F7"/>
    <w:rsid w:val="00F40200"/>
    <w:rsid w:val="00F4183D"/>
    <w:rsid w:val="00F42139"/>
    <w:rsid w:val="00F43ACD"/>
    <w:rsid w:val="00F43DDB"/>
    <w:rsid w:val="00F440C5"/>
    <w:rsid w:val="00F44301"/>
    <w:rsid w:val="00F44668"/>
    <w:rsid w:val="00F451C9"/>
    <w:rsid w:val="00F4560B"/>
    <w:rsid w:val="00F516DC"/>
    <w:rsid w:val="00F52ACB"/>
    <w:rsid w:val="00F53E88"/>
    <w:rsid w:val="00F547AA"/>
    <w:rsid w:val="00F556B7"/>
    <w:rsid w:val="00F56D34"/>
    <w:rsid w:val="00F5742B"/>
    <w:rsid w:val="00F574CE"/>
    <w:rsid w:val="00F57918"/>
    <w:rsid w:val="00F60A09"/>
    <w:rsid w:val="00F65646"/>
    <w:rsid w:val="00F65E6A"/>
    <w:rsid w:val="00F66183"/>
    <w:rsid w:val="00F66A63"/>
    <w:rsid w:val="00F67EB5"/>
    <w:rsid w:val="00F73B20"/>
    <w:rsid w:val="00F74D4A"/>
    <w:rsid w:val="00F76196"/>
    <w:rsid w:val="00F76F81"/>
    <w:rsid w:val="00F80A85"/>
    <w:rsid w:val="00F819DE"/>
    <w:rsid w:val="00F824A4"/>
    <w:rsid w:val="00F84005"/>
    <w:rsid w:val="00F86D15"/>
    <w:rsid w:val="00F87E07"/>
    <w:rsid w:val="00F91258"/>
    <w:rsid w:val="00FA2000"/>
    <w:rsid w:val="00FA4B65"/>
    <w:rsid w:val="00FA5890"/>
    <w:rsid w:val="00FA5C7C"/>
    <w:rsid w:val="00FA7119"/>
    <w:rsid w:val="00FA795B"/>
    <w:rsid w:val="00FA7C79"/>
    <w:rsid w:val="00FB01CF"/>
    <w:rsid w:val="00FB2CAD"/>
    <w:rsid w:val="00FB31D7"/>
    <w:rsid w:val="00FB338D"/>
    <w:rsid w:val="00FB589A"/>
    <w:rsid w:val="00FC1C9A"/>
    <w:rsid w:val="00FC1EB7"/>
    <w:rsid w:val="00FC23A8"/>
    <w:rsid w:val="00FC2471"/>
    <w:rsid w:val="00FC257D"/>
    <w:rsid w:val="00FC3F71"/>
    <w:rsid w:val="00FC6599"/>
    <w:rsid w:val="00FD0218"/>
    <w:rsid w:val="00FD15C0"/>
    <w:rsid w:val="00FD1E62"/>
    <w:rsid w:val="00FD213F"/>
    <w:rsid w:val="00FD2140"/>
    <w:rsid w:val="00FD238C"/>
    <w:rsid w:val="00FD2E4D"/>
    <w:rsid w:val="00FD327B"/>
    <w:rsid w:val="00FD5ADF"/>
    <w:rsid w:val="00FD6BF4"/>
    <w:rsid w:val="00FD7F1C"/>
    <w:rsid w:val="00FE0854"/>
    <w:rsid w:val="00FE0C0C"/>
    <w:rsid w:val="00FE1224"/>
    <w:rsid w:val="00FE1E44"/>
    <w:rsid w:val="00FE1E89"/>
    <w:rsid w:val="00FE396E"/>
    <w:rsid w:val="00FE5198"/>
    <w:rsid w:val="00FE5329"/>
    <w:rsid w:val="00FE5E55"/>
    <w:rsid w:val="00FF023B"/>
    <w:rsid w:val="00FF0668"/>
    <w:rsid w:val="00FF09D1"/>
    <w:rsid w:val="00FF2175"/>
    <w:rsid w:val="00FF3D19"/>
    <w:rsid w:val="00FF46FF"/>
    <w:rsid w:val="00FF4785"/>
    <w:rsid w:val="00FF4CF6"/>
    <w:rsid w:val="00FF74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E4F7E8"/>
  <w15:docId w15:val="{980013D5-9E7E-40C6-9E3B-6C9253EE3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F67EB5"/>
    <w:pPr>
      <w:spacing w:after="0" w:line="240" w:lineRule="auto"/>
    </w:pPr>
    <w:rPr>
      <w:rFonts w:ascii="Times New Roman" w:eastAsia="Times New Roman" w:hAnsi="Times New Roman" w:cs="Times New Roman"/>
      <w:sz w:val="24"/>
      <w:szCs w:val="24"/>
    </w:rPr>
  </w:style>
  <w:style w:type="paragraph" w:styleId="Heading1">
    <w:name w:val="heading 1"/>
    <w:aliases w:val="LRIG H1"/>
    <w:basedOn w:val="Normal"/>
    <w:next w:val="Normaltext"/>
    <w:link w:val="Heading1Char"/>
    <w:uiPriority w:val="9"/>
    <w:qFormat/>
    <w:rsid w:val="00AB28DE"/>
    <w:pPr>
      <w:keepNext/>
      <w:keepLines/>
      <w:spacing w:after="240"/>
      <w:outlineLvl w:val="0"/>
    </w:pPr>
    <w:rPr>
      <w:rFonts w:ascii="Arial" w:eastAsiaTheme="majorEastAsia" w:hAnsi="Arial" w:cstheme="majorBidi"/>
      <w:b/>
      <w:bCs/>
      <w:caps/>
      <w:szCs w:val="28"/>
    </w:rPr>
  </w:style>
  <w:style w:type="paragraph" w:styleId="Heading2">
    <w:name w:val="heading 2"/>
    <w:aliases w:val="LRIG H2"/>
    <w:basedOn w:val="Normal"/>
    <w:next w:val="Normaltext"/>
    <w:link w:val="Heading2Char"/>
    <w:uiPriority w:val="9"/>
    <w:unhideWhenUsed/>
    <w:qFormat/>
    <w:rsid w:val="00AB28DE"/>
    <w:pPr>
      <w:keepNext/>
      <w:keepLines/>
      <w:spacing w:before="240" w:after="120"/>
      <w:outlineLvl w:val="1"/>
    </w:pPr>
    <w:rPr>
      <w:rFonts w:ascii="Arial" w:eastAsiaTheme="majorEastAsia" w:hAnsi="Arial" w:cstheme="majorBidi"/>
      <w:b/>
      <w:bCs/>
      <w:szCs w:val="26"/>
    </w:rPr>
  </w:style>
  <w:style w:type="paragraph" w:styleId="Heading3">
    <w:name w:val="heading 3"/>
    <w:aliases w:val="LRIG H3"/>
    <w:basedOn w:val="Normal"/>
    <w:next w:val="Normaltext"/>
    <w:link w:val="Heading3Char"/>
    <w:uiPriority w:val="9"/>
    <w:unhideWhenUsed/>
    <w:qFormat/>
    <w:rsid w:val="00AB28DE"/>
    <w:pPr>
      <w:keepNext/>
      <w:keepLines/>
      <w:spacing w:before="240" w:after="120"/>
      <w:outlineLvl w:val="2"/>
    </w:pPr>
    <w:rPr>
      <w:rFonts w:ascii="Arial" w:eastAsiaTheme="majorEastAsia" w:hAnsi="Arial" w:cstheme="majorBidi"/>
      <w:b/>
      <w:bCs/>
      <w:i/>
      <w:szCs w:val="22"/>
    </w:rPr>
  </w:style>
  <w:style w:type="paragraph" w:styleId="Heading4">
    <w:name w:val="heading 4"/>
    <w:basedOn w:val="Normal"/>
    <w:next w:val="Normal"/>
    <w:link w:val="Heading4Char"/>
    <w:uiPriority w:val="9"/>
    <w:unhideWhenUsed/>
    <w:rsid w:val="00F67EB5"/>
    <w:pPr>
      <w:keepNext/>
      <w:keepLines/>
      <w:numPr>
        <w:ilvl w:val="3"/>
        <w:numId w:val="1"/>
      </w:numPr>
      <w:spacing w:before="200" w:line="360" w:lineRule="auto"/>
      <w:jc w:val="both"/>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nhideWhenUsed/>
    <w:rsid w:val="00F67EB5"/>
    <w:pPr>
      <w:numPr>
        <w:ilvl w:val="4"/>
        <w:numId w:val="1"/>
      </w:numPr>
      <w:spacing w:before="240" w:after="60"/>
      <w:jc w:val="both"/>
      <w:outlineLvl w:val="4"/>
    </w:pPr>
    <w:rPr>
      <w:rFonts w:ascii="Arial" w:hAnsi="Arial"/>
      <w:b/>
      <w:bCs/>
      <w:i/>
      <w:iCs/>
      <w:sz w:val="26"/>
      <w:szCs w:val="26"/>
    </w:rPr>
  </w:style>
  <w:style w:type="paragraph" w:styleId="Heading6">
    <w:name w:val="heading 6"/>
    <w:basedOn w:val="Normal"/>
    <w:next w:val="Normal"/>
    <w:link w:val="Heading6Char"/>
    <w:unhideWhenUsed/>
    <w:rsid w:val="00F67EB5"/>
    <w:pPr>
      <w:numPr>
        <w:ilvl w:val="5"/>
        <w:numId w:val="1"/>
      </w:numPr>
      <w:spacing w:before="240" w:after="60"/>
      <w:jc w:val="both"/>
      <w:outlineLvl w:val="5"/>
    </w:pPr>
    <w:rPr>
      <w:b/>
      <w:bCs/>
      <w:sz w:val="22"/>
      <w:szCs w:val="22"/>
    </w:rPr>
  </w:style>
  <w:style w:type="paragraph" w:styleId="Heading7">
    <w:name w:val="heading 7"/>
    <w:basedOn w:val="Normal"/>
    <w:next w:val="Normal"/>
    <w:link w:val="Heading7Char"/>
    <w:unhideWhenUsed/>
    <w:rsid w:val="00F67EB5"/>
    <w:pPr>
      <w:numPr>
        <w:ilvl w:val="6"/>
        <w:numId w:val="1"/>
      </w:numPr>
      <w:spacing w:before="240" w:after="60"/>
      <w:jc w:val="both"/>
      <w:outlineLvl w:val="6"/>
    </w:pPr>
  </w:style>
  <w:style w:type="paragraph" w:styleId="Heading8">
    <w:name w:val="heading 8"/>
    <w:basedOn w:val="Normal"/>
    <w:next w:val="Normal"/>
    <w:link w:val="Heading8Char"/>
    <w:unhideWhenUsed/>
    <w:rsid w:val="00F67EB5"/>
    <w:pPr>
      <w:numPr>
        <w:ilvl w:val="7"/>
        <w:numId w:val="1"/>
      </w:numPr>
      <w:spacing w:before="240" w:after="60"/>
      <w:jc w:val="both"/>
      <w:outlineLvl w:val="7"/>
    </w:pPr>
    <w:rPr>
      <w:i/>
      <w:iCs/>
    </w:rPr>
  </w:style>
  <w:style w:type="paragraph" w:styleId="Heading9">
    <w:name w:val="heading 9"/>
    <w:basedOn w:val="Normal"/>
    <w:next w:val="Normal"/>
    <w:link w:val="Heading9Char"/>
    <w:unhideWhenUsed/>
    <w:rsid w:val="00F67EB5"/>
    <w:pPr>
      <w:numPr>
        <w:ilvl w:val="8"/>
        <w:numId w:val="1"/>
      </w:numPr>
      <w:spacing w:before="240" w:after="60"/>
      <w:jc w:val="both"/>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RIG H1 Char"/>
    <w:basedOn w:val="DefaultParagraphFont"/>
    <w:link w:val="Heading1"/>
    <w:uiPriority w:val="9"/>
    <w:rsid w:val="00AB28DE"/>
    <w:rPr>
      <w:rFonts w:ascii="Arial" w:eastAsiaTheme="majorEastAsia" w:hAnsi="Arial" w:cstheme="majorBidi"/>
      <w:b/>
      <w:bCs/>
      <w:caps/>
      <w:sz w:val="24"/>
      <w:szCs w:val="28"/>
    </w:rPr>
  </w:style>
  <w:style w:type="character" w:customStyle="1" w:styleId="Heading2Char">
    <w:name w:val="Heading 2 Char"/>
    <w:aliases w:val="LRIG H2 Char"/>
    <w:basedOn w:val="DefaultParagraphFont"/>
    <w:link w:val="Heading2"/>
    <w:uiPriority w:val="9"/>
    <w:rsid w:val="00AB28DE"/>
    <w:rPr>
      <w:rFonts w:ascii="Arial" w:eastAsiaTheme="majorEastAsia" w:hAnsi="Arial" w:cstheme="majorBidi"/>
      <w:b/>
      <w:bCs/>
      <w:sz w:val="24"/>
      <w:szCs w:val="26"/>
    </w:rPr>
  </w:style>
  <w:style w:type="character" w:customStyle="1" w:styleId="Heading3Char">
    <w:name w:val="Heading 3 Char"/>
    <w:aliases w:val="LRIG H3 Char"/>
    <w:basedOn w:val="DefaultParagraphFont"/>
    <w:link w:val="Heading3"/>
    <w:uiPriority w:val="9"/>
    <w:rsid w:val="00AB28DE"/>
    <w:rPr>
      <w:rFonts w:ascii="Arial" w:eastAsiaTheme="majorEastAsia" w:hAnsi="Arial" w:cstheme="majorBidi"/>
      <w:b/>
      <w:bCs/>
      <w:i/>
      <w:sz w:val="24"/>
    </w:rPr>
  </w:style>
  <w:style w:type="character" w:customStyle="1" w:styleId="Heading4Char">
    <w:name w:val="Heading 4 Char"/>
    <w:basedOn w:val="DefaultParagraphFont"/>
    <w:link w:val="Heading4"/>
    <w:uiPriority w:val="9"/>
    <w:rsid w:val="00F67EB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F67EB5"/>
    <w:rPr>
      <w:rFonts w:ascii="Arial" w:eastAsia="Times New Roman" w:hAnsi="Arial" w:cs="Times New Roman"/>
      <w:b/>
      <w:bCs/>
      <w:i/>
      <w:iCs/>
      <w:sz w:val="26"/>
      <w:szCs w:val="26"/>
    </w:rPr>
  </w:style>
  <w:style w:type="character" w:customStyle="1" w:styleId="Heading6Char">
    <w:name w:val="Heading 6 Char"/>
    <w:basedOn w:val="DefaultParagraphFont"/>
    <w:link w:val="Heading6"/>
    <w:rsid w:val="00F67EB5"/>
    <w:rPr>
      <w:rFonts w:ascii="Times New Roman" w:eastAsia="Times New Roman" w:hAnsi="Times New Roman" w:cs="Times New Roman"/>
      <w:b/>
      <w:bCs/>
    </w:rPr>
  </w:style>
  <w:style w:type="character" w:customStyle="1" w:styleId="Heading7Char">
    <w:name w:val="Heading 7 Char"/>
    <w:basedOn w:val="DefaultParagraphFont"/>
    <w:link w:val="Heading7"/>
    <w:rsid w:val="00F67EB5"/>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F67EB5"/>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F67EB5"/>
    <w:rPr>
      <w:rFonts w:ascii="Arial" w:eastAsia="Times New Roman" w:hAnsi="Arial" w:cs="Arial"/>
    </w:rPr>
  </w:style>
  <w:style w:type="paragraph" w:customStyle="1" w:styleId="Normaltext">
    <w:name w:val="Normal text"/>
    <w:basedOn w:val="Normal"/>
    <w:link w:val="NormaltextChar"/>
    <w:qFormat/>
    <w:rsid w:val="00AB28DE"/>
    <w:pPr>
      <w:spacing w:line="480" w:lineRule="auto"/>
      <w:jc w:val="both"/>
    </w:pPr>
    <w:rPr>
      <w:rFonts w:eastAsiaTheme="minorHAnsi"/>
      <w:szCs w:val="22"/>
    </w:rPr>
  </w:style>
  <w:style w:type="character" w:customStyle="1" w:styleId="NormaltextChar">
    <w:name w:val="Normal text Char"/>
    <w:basedOn w:val="DefaultParagraphFont"/>
    <w:link w:val="Normaltext"/>
    <w:rsid w:val="00AB28DE"/>
    <w:rPr>
      <w:rFonts w:ascii="Times New Roman" w:hAnsi="Times New Roman" w:cs="Times New Roman"/>
      <w:sz w:val="24"/>
    </w:rPr>
  </w:style>
  <w:style w:type="paragraph" w:customStyle="1" w:styleId="1TextBullets">
    <w:name w:val="1 Text Bullets"/>
    <w:basedOn w:val="Normal"/>
    <w:uiPriority w:val="99"/>
    <w:rsid w:val="00F67EB5"/>
    <w:pPr>
      <w:widowControl w:val="0"/>
      <w:numPr>
        <w:numId w:val="2"/>
      </w:numPr>
      <w:autoSpaceDE w:val="0"/>
      <w:autoSpaceDN w:val="0"/>
      <w:adjustRightInd w:val="0"/>
      <w:spacing w:after="40" w:line="240" w:lineRule="exact"/>
    </w:pPr>
    <w:rPr>
      <w:rFonts w:ascii="ArialMT" w:hAnsi="ArialMT" w:cs="ArialMT"/>
      <w:sz w:val="14"/>
      <w:szCs w:val="22"/>
      <w:lang w:val="en-US"/>
    </w:rPr>
  </w:style>
  <w:style w:type="paragraph" w:styleId="Header">
    <w:name w:val="header"/>
    <w:basedOn w:val="Normal"/>
    <w:link w:val="HeaderChar"/>
    <w:rsid w:val="00F67EB5"/>
    <w:pPr>
      <w:tabs>
        <w:tab w:val="center" w:pos="4320"/>
        <w:tab w:val="right" w:pos="8640"/>
      </w:tabs>
    </w:pPr>
  </w:style>
  <w:style w:type="character" w:customStyle="1" w:styleId="HeaderChar">
    <w:name w:val="Header Char"/>
    <w:basedOn w:val="DefaultParagraphFont"/>
    <w:link w:val="Header"/>
    <w:rsid w:val="00F67EB5"/>
    <w:rPr>
      <w:rFonts w:ascii="Times New Roman" w:eastAsia="Times New Roman" w:hAnsi="Times New Roman" w:cs="Times New Roman"/>
      <w:sz w:val="24"/>
      <w:szCs w:val="24"/>
    </w:rPr>
  </w:style>
  <w:style w:type="paragraph" w:styleId="Footer">
    <w:name w:val="footer"/>
    <w:basedOn w:val="Normal"/>
    <w:link w:val="FooterChar"/>
    <w:uiPriority w:val="99"/>
    <w:rsid w:val="00F67EB5"/>
    <w:pPr>
      <w:tabs>
        <w:tab w:val="center" w:pos="4320"/>
        <w:tab w:val="right" w:pos="8640"/>
      </w:tabs>
    </w:pPr>
  </w:style>
  <w:style w:type="character" w:customStyle="1" w:styleId="FooterChar">
    <w:name w:val="Footer Char"/>
    <w:basedOn w:val="DefaultParagraphFont"/>
    <w:link w:val="Footer"/>
    <w:uiPriority w:val="99"/>
    <w:rsid w:val="00F67EB5"/>
    <w:rPr>
      <w:rFonts w:ascii="Times New Roman" w:eastAsia="Times New Roman" w:hAnsi="Times New Roman" w:cs="Times New Roman"/>
      <w:sz w:val="24"/>
      <w:szCs w:val="24"/>
    </w:rPr>
  </w:style>
  <w:style w:type="paragraph" w:customStyle="1" w:styleId="0Title">
    <w:name w:val="0. Title"/>
    <w:basedOn w:val="Normal"/>
    <w:uiPriority w:val="99"/>
    <w:rsid w:val="00F67EB5"/>
    <w:rPr>
      <w:rFonts w:ascii="Arial Narrow" w:hAnsi="Arial Narrow"/>
      <w:color w:val="FFFFFF"/>
      <w:sz w:val="50"/>
    </w:rPr>
  </w:style>
  <w:style w:type="paragraph" w:customStyle="1" w:styleId="0ProjectNo">
    <w:name w:val="0. Project No."/>
    <w:basedOn w:val="Normal"/>
    <w:uiPriority w:val="99"/>
    <w:rsid w:val="00F67EB5"/>
    <w:pPr>
      <w:jc w:val="right"/>
    </w:pPr>
    <w:rPr>
      <w:rFonts w:ascii="Arial Narrow" w:hAnsi="Arial Narrow"/>
      <w:color w:val="FFFFFF"/>
    </w:rPr>
  </w:style>
  <w:style w:type="paragraph" w:customStyle="1" w:styleId="0Date">
    <w:name w:val="0. Date"/>
    <w:basedOn w:val="Normal"/>
    <w:uiPriority w:val="99"/>
    <w:rsid w:val="00F67EB5"/>
    <w:pPr>
      <w:jc w:val="right"/>
    </w:pPr>
    <w:rPr>
      <w:rFonts w:ascii="Arial Narrow" w:hAnsi="Arial Narrow"/>
      <w:color w:val="FFFFFF"/>
      <w:sz w:val="20"/>
    </w:rPr>
  </w:style>
  <w:style w:type="paragraph" w:customStyle="1" w:styleId="0Doesnotcontain">
    <w:name w:val="0. Does not contain"/>
    <w:basedOn w:val="Normal"/>
    <w:uiPriority w:val="99"/>
    <w:rsid w:val="00F67EB5"/>
    <w:pPr>
      <w:jc w:val="right"/>
    </w:pPr>
    <w:rPr>
      <w:rFonts w:ascii="Arial Narrow" w:hAnsi="Arial Narrow"/>
      <w:color w:val="FFFFFF"/>
      <w:sz w:val="20"/>
    </w:rPr>
  </w:style>
  <w:style w:type="paragraph" w:customStyle="1" w:styleId="0REPORT">
    <w:name w:val="0. REPORT"/>
    <w:basedOn w:val="Normal"/>
    <w:uiPriority w:val="99"/>
    <w:rsid w:val="00F67EB5"/>
    <w:rPr>
      <w:rFonts w:ascii="Arial Black" w:hAnsi="Arial Black"/>
      <w:color w:val="FFFFFF"/>
    </w:rPr>
  </w:style>
  <w:style w:type="paragraph" w:customStyle="1" w:styleId="Captiontext">
    <w:name w:val="Caption text"/>
    <w:basedOn w:val="Caption"/>
    <w:qFormat/>
    <w:rsid w:val="00AB4297"/>
    <w:pPr>
      <w:spacing w:before="120" w:after="120"/>
    </w:pPr>
    <w:rPr>
      <w:rFonts w:eastAsiaTheme="minorHAnsi" w:cstheme="minorBidi"/>
      <w:b w:val="0"/>
      <w:color w:val="auto"/>
      <w:sz w:val="24"/>
    </w:rPr>
  </w:style>
  <w:style w:type="paragraph" w:styleId="Caption">
    <w:name w:val="caption"/>
    <w:basedOn w:val="Normal"/>
    <w:next w:val="Normal"/>
    <w:uiPriority w:val="35"/>
    <w:unhideWhenUsed/>
    <w:rsid w:val="00F67EB5"/>
    <w:pPr>
      <w:spacing w:after="200"/>
    </w:pPr>
    <w:rPr>
      <w:b/>
      <w:bCs/>
      <w:color w:val="4F81BD" w:themeColor="accent1"/>
      <w:sz w:val="18"/>
      <w:szCs w:val="18"/>
    </w:rPr>
  </w:style>
  <w:style w:type="paragraph" w:customStyle="1" w:styleId="Legendtext">
    <w:name w:val="Legend text"/>
    <w:basedOn w:val="Normal"/>
    <w:link w:val="LegendtextChar"/>
    <w:qFormat/>
    <w:rsid w:val="006C0C12"/>
    <w:pPr>
      <w:jc w:val="both"/>
    </w:pPr>
    <w:rPr>
      <w:rFonts w:eastAsiaTheme="minorHAnsi" w:cstheme="minorBidi"/>
      <w:szCs w:val="22"/>
    </w:rPr>
  </w:style>
  <w:style w:type="paragraph" w:customStyle="1" w:styleId="NICEnormal">
    <w:name w:val="NICE normal"/>
    <w:basedOn w:val="Normal"/>
    <w:link w:val="NICEnormalChar"/>
    <w:rsid w:val="00F67EB5"/>
    <w:pPr>
      <w:spacing w:after="240" w:line="360" w:lineRule="auto"/>
      <w:jc w:val="both"/>
    </w:pPr>
    <w:rPr>
      <w:rFonts w:ascii="Arial" w:hAnsi="Arial"/>
    </w:rPr>
  </w:style>
  <w:style w:type="character" w:customStyle="1" w:styleId="NICEnormalChar">
    <w:name w:val="NICE normal Char"/>
    <w:basedOn w:val="DefaultParagraphFont"/>
    <w:link w:val="NICEnormal"/>
    <w:locked/>
    <w:rsid w:val="00F67EB5"/>
    <w:rPr>
      <w:rFonts w:ascii="Arial" w:eastAsia="Times New Roman" w:hAnsi="Arial" w:cs="Times New Roman"/>
      <w:sz w:val="24"/>
      <w:szCs w:val="24"/>
    </w:rPr>
  </w:style>
  <w:style w:type="character" w:styleId="Hyperlink">
    <w:name w:val="Hyperlink"/>
    <w:basedOn w:val="DefaultParagraphFont"/>
    <w:uiPriority w:val="99"/>
    <w:rsid w:val="00F67EB5"/>
    <w:rPr>
      <w:rFonts w:cs="Times New Roman"/>
      <w:color w:val="0000FF"/>
      <w:u w:val="single"/>
    </w:rPr>
  </w:style>
  <w:style w:type="paragraph" w:customStyle="1" w:styleId="TARtabletext">
    <w:name w:val="TAR_table_text"/>
    <w:basedOn w:val="Normal"/>
    <w:rsid w:val="00F67EB5"/>
    <w:pPr>
      <w:keepNext/>
      <w:tabs>
        <w:tab w:val="right" w:pos="1432"/>
      </w:tabs>
      <w:spacing w:after="240" w:line="360" w:lineRule="auto"/>
    </w:pPr>
    <w:rPr>
      <w:rFonts w:ascii="Arial" w:hAnsi="Arial"/>
      <w:color w:val="000080"/>
      <w:sz w:val="16"/>
    </w:rPr>
  </w:style>
  <w:style w:type="paragraph" w:styleId="TOC1">
    <w:name w:val="toc 1"/>
    <w:basedOn w:val="Normal"/>
    <w:next w:val="Normal"/>
    <w:autoRedefine/>
    <w:uiPriority w:val="39"/>
    <w:unhideWhenUsed/>
    <w:rsid w:val="00F67EB5"/>
    <w:pPr>
      <w:widowControl w:val="0"/>
      <w:jc w:val="both"/>
    </w:pPr>
    <w:rPr>
      <w:rFonts w:eastAsiaTheme="minorHAnsi" w:cstheme="minorBidi"/>
      <w:sz w:val="22"/>
      <w:szCs w:val="22"/>
    </w:rPr>
  </w:style>
  <w:style w:type="paragraph" w:styleId="TOC2">
    <w:name w:val="toc 2"/>
    <w:basedOn w:val="Normal"/>
    <w:next w:val="Normal"/>
    <w:autoRedefine/>
    <w:uiPriority w:val="39"/>
    <w:unhideWhenUsed/>
    <w:rsid w:val="00F67EB5"/>
    <w:pPr>
      <w:tabs>
        <w:tab w:val="left" w:pos="880"/>
        <w:tab w:val="right" w:leader="dot" w:pos="9016"/>
      </w:tabs>
      <w:spacing w:before="120" w:after="120"/>
      <w:ind w:left="221"/>
      <w:jc w:val="both"/>
    </w:pPr>
    <w:rPr>
      <w:rFonts w:eastAsiaTheme="minorHAnsi" w:cstheme="minorBidi"/>
      <w:sz w:val="22"/>
      <w:szCs w:val="22"/>
    </w:rPr>
  </w:style>
  <w:style w:type="paragraph" w:customStyle="1" w:styleId="Tableheader">
    <w:name w:val="Table header"/>
    <w:basedOn w:val="Normal"/>
    <w:uiPriority w:val="99"/>
    <w:qFormat/>
    <w:rsid w:val="00AB4297"/>
    <w:pPr>
      <w:keepNext/>
      <w:spacing w:before="40" w:after="40"/>
    </w:pPr>
    <w:rPr>
      <w:rFonts w:cs="Arial"/>
      <w:b/>
      <w:szCs w:val="20"/>
    </w:rPr>
  </w:style>
  <w:style w:type="paragraph" w:customStyle="1" w:styleId="Tabletextleft">
    <w:name w:val="Table text [left]"/>
    <w:basedOn w:val="TARtabletext"/>
    <w:link w:val="TabletextleftChar"/>
    <w:qFormat/>
    <w:rsid w:val="00AB4297"/>
    <w:pPr>
      <w:spacing w:before="40" w:after="40" w:line="240" w:lineRule="auto"/>
    </w:pPr>
    <w:rPr>
      <w:rFonts w:ascii="Times New Roman" w:hAnsi="Times New Roman" w:cs="Arial"/>
      <w:color w:val="auto"/>
      <w:sz w:val="24"/>
      <w:szCs w:val="18"/>
    </w:rPr>
  </w:style>
  <w:style w:type="paragraph" w:customStyle="1" w:styleId="Tablenumbersright">
    <w:name w:val="Table numbers [right]"/>
    <w:basedOn w:val="TARtabletext"/>
    <w:qFormat/>
    <w:rsid w:val="00AB4297"/>
    <w:pPr>
      <w:spacing w:before="40" w:after="40" w:line="240" w:lineRule="auto"/>
      <w:jc w:val="right"/>
    </w:pPr>
    <w:rPr>
      <w:rFonts w:ascii="Times New Roman" w:hAnsi="Times New Roman"/>
      <w:color w:val="auto"/>
      <w:sz w:val="24"/>
      <w:szCs w:val="20"/>
    </w:rPr>
  </w:style>
  <w:style w:type="paragraph" w:customStyle="1" w:styleId="LRIGH4">
    <w:name w:val="LRIG H4"/>
    <w:basedOn w:val="Normal"/>
    <w:next w:val="Normal"/>
    <w:link w:val="LRIGH4Char"/>
    <w:qFormat/>
    <w:rsid w:val="00BD4804"/>
    <w:pPr>
      <w:spacing w:before="240" w:after="120"/>
    </w:pPr>
    <w:rPr>
      <w:rFonts w:eastAsiaTheme="minorHAnsi" w:cstheme="minorBidi"/>
      <w:szCs w:val="22"/>
      <w:u w:val="single"/>
    </w:rPr>
  </w:style>
  <w:style w:type="paragraph" w:customStyle="1" w:styleId="LRIGBULLET">
    <w:name w:val="LRIG BULLET"/>
    <w:basedOn w:val="LRIGH4"/>
    <w:next w:val="Normal"/>
    <w:qFormat/>
    <w:rsid w:val="00F67EB5"/>
    <w:pPr>
      <w:numPr>
        <w:numId w:val="5"/>
      </w:numPr>
      <w:spacing w:before="0" w:after="0"/>
      <w:jc w:val="both"/>
    </w:pPr>
    <w:rPr>
      <w:rFonts w:ascii="Arial" w:hAnsi="Arial"/>
      <w:i/>
    </w:rPr>
  </w:style>
  <w:style w:type="paragraph" w:customStyle="1" w:styleId="Footertext">
    <w:name w:val="Footer text"/>
    <w:basedOn w:val="Footer"/>
    <w:qFormat/>
    <w:rsid w:val="00AB4297"/>
    <w:pPr>
      <w:tabs>
        <w:tab w:val="clear" w:pos="4320"/>
        <w:tab w:val="clear" w:pos="8640"/>
        <w:tab w:val="center" w:pos="4153"/>
        <w:tab w:val="right" w:pos="8306"/>
      </w:tabs>
      <w:jc w:val="right"/>
    </w:pPr>
    <w:rPr>
      <w:rFonts w:cs="Arial"/>
      <w:szCs w:val="16"/>
    </w:rPr>
  </w:style>
  <w:style w:type="paragraph" w:customStyle="1" w:styleId="LRIGNUMBEREDLIST">
    <w:name w:val="LRIG NUMBERED LIST"/>
    <w:basedOn w:val="Normal"/>
    <w:link w:val="LRIGNUMBEREDLISTChar"/>
    <w:rsid w:val="00F67EB5"/>
    <w:pPr>
      <w:numPr>
        <w:numId w:val="3"/>
      </w:numPr>
      <w:spacing w:after="120"/>
      <w:ind w:left="714" w:hanging="357"/>
      <w:jc w:val="both"/>
    </w:pPr>
    <w:rPr>
      <w:rFonts w:eastAsiaTheme="minorHAnsi" w:cstheme="minorBidi"/>
      <w:sz w:val="22"/>
      <w:szCs w:val="22"/>
    </w:rPr>
  </w:style>
  <w:style w:type="character" w:customStyle="1" w:styleId="LRIGNUMBEREDLISTChar">
    <w:name w:val="LRIG NUMBERED LIST Char"/>
    <w:basedOn w:val="DefaultParagraphFont"/>
    <w:link w:val="LRIGNUMBEREDLIST"/>
    <w:rsid w:val="00F67EB5"/>
    <w:rPr>
      <w:rFonts w:ascii="Times New Roman" w:hAnsi="Times New Roman"/>
    </w:rPr>
  </w:style>
  <w:style w:type="paragraph" w:customStyle="1" w:styleId="LRIGBOXTEXT">
    <w:name w:val="LRIG BOX TEXT"/>
    <w:basedOn w:val="Normal"/>
    <w:link w:val="LRIGBOXTEXTChar"/>
    <w:rsid w:val="00F67EB5"/>
    <w:pPr>
      <w:jc w:val="both"/>
    </w:pPr>
    <w:rPr>
      <w:rFonts w:ascii="Arial" w:hAnsi="Arial"/>
      <w:sz w:val="20"/>
    </w:rPr>
  </w:style>
  <w:style w:type="character" w:customStyle="1" w:styleId="LRIGBOXTEXTChar">
    <w:name w:val="LRIG BOX TEXT Char"/>
    <w:basedOn w:val="DefaultParagraphFont"/>
    <w:link w:val="LRIGBOXTEXT"/>
    <w:rsid w:val="00F67EB5"/>
    <w:rPr>
      <w:rFonts w:ascii="Arial" w:eastAsia="Times New Roman" w:hAnsi="Arial" w:cs="Times New Roman"/>
      <w:sz w:val="20"/>
      <w:szCs w:val="24"/>
    </w:rPr>
  </w:style>
  <w:style w:type="paragraph" w:customStyle="1" w:styleId="LRIGINDENT">
    <w:name w:val="LRIG INDENT"/>
    <w:basedOn w:val="LRIGBOXTEXT"/>
    <w:link w:val="LRIGINDENTChar"/>
    <w:rsid w:val="00F67EB5"/>
    <w:pPr>
      <w:ind w:left="578" w:right="578"/>
    </w:pPr>
    <w:rPr>
      <w:rFonts w:ascii="Times New Roman" w:hAnsi="Times New Roman"/>
      <w:i/>
    </w:rPr>
  </w:style>
  <w:style w:type="character" w:customStyle="1" w:styleId="LRIGINDENTChar">
    <w:name w:val="LRIG INDENT Char"/>
    <w:basedOn w:val="LRIGBOXTEXTChar"/>
    <w:link w:val="LRIGINDENT"/>
    <w:rsid w:val="00F67EB5"/>
    <w:rPr>
      <w:rFonts w:ascii="Times New Roman" w:eastAsia="Times New Roman" w:hAnsi="Times New Roman" w:cs="Times New Roman"/>
      <w:i/>
      <w:sz w:val="20"/>
      <w:szCs w:val="24"/>
    </w:rPr>
  </w:style>
  <w:style w:type="paragraph" w:styleId="ListParagraph">
    <w:name w:val="List Paragraph"/>
    <w:basedOn w:val="Normal"/>
    <w:uiPriority w:val="34"/>
    <w:qFormat/>
    <w:rsid w:val="00F67EB5"/>
    <w:pPr>
      <w:ind w:left="720"/>
      <w:contextualSpacing/>
    </w:pPr>
  </w:style>
  <w:style w:type="character" w:styleId="CommentReference">
    <w:name w:val="annotation reference"/>
    <w:basedOn w:val="DefaultParagraphFont"/>
    <w:uiPriority w:val="99"/>
    <w:unhideWhenUsed/>
    <w:rsid w:val="00F67EB5"/>
    <w:rPr>
      <w:sz w:val="16"/>
      <w:szCs w:val="16"/>
    </w:rPr>
  </w:style>
  <w:style w:type="paragraph" w:styleId="CommentText">
    <w:name w:val="annotation text"/>
    <w:basedOn w:val="Normal"/>
    <w:link w:val="CommentTextChar"/>
    <w:uiPriority w:val="99"/>
    <w:unhideWhenUsed/>
    <w:rsid w:val="00F67EB5"/>
    <w:rPr>
      <w:sz w:val="20"/>
      <w:szCs w:val="20"/>
    </w:rPr>
  </w:style>
  <w:style w:type="character" w:customStyle="1" w:styleId="CommentTextChar">
    <w:name w:val="Comment Text Char"/>
    <w:basedOn w:val="DefaultParagraphFont"/>
    <w:link w:val="CommentText"/>
    <w:uiPriority w:val="99"/>
    <w:rsid w:val="00F67EB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67EB5"/>
    <w:rPr>
      <w:b/>
      <w:bCs/>
    </w:rPr>
  </w:style>
  <w:style w:type="character" w:customStyle="1" w:styleId="CommentSubjectChar">
    <w:name w:val="Comment Subject Char"/>
    <w:basedOn w:val="CommentTextChar"/>
    <w:link w:val="CommentSubject"/>
    <w:uiPriority w:val="99"/>
    <w:semiHidden/>
    <w:rsid w:val="00F67EB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F67EB5"/>
    <w:rPr>
      <w:rFonts w:ascii="Tahoma" w:hAnsi="Tahoma" w:cs="Tahoma"/>
      <w:sz w:val="16"/>
      <w:szCs w:val="16"/>
    </w:rPr>
  </w:style>
  <w:style w:type="character" w:customStyle="1" w:styleId="BalloonTextChar">
    <w:name w:val="Balloon Text Char"/>
    <w:basedOn w:val="DefaultParagraphFont"/>
    <w:link w:val="BalloonText"/>
    <w:uiPriority w:val="99"/>
    <w:semiHidden/>
    <w:rsid w:val="00F67EB5"/>
    <w:rPr>
      <w:rFonts w:ascii="Tahoma" w:eastAsia="Times New Roman" w:hAnsi="Tahoma" w:cs="Tahoma"/>
      <w:sz w:val="16"/>
      <w:szCs w:val="16"/>
    </w:rPr>
  </w:style>
  <w:style w:type="paragraph" w:customStyle="1" w:styleId="sparestyle">
    <w:name w:val="spare style"/>
    <w:basedOn w:val="Normal"/>
    <w:rsid w:val="00F67EB5"/>
    <w:pPr>
      <w:jc w:val="both"/>
    </w:pPr>
    <w:rPr>
      <w:szCs w:val="20"/>
    </w:rPr>
  </w:style>
  <w:style w:type="table" w:styleId="TableGrid">
    <w:name w:val="Table Grid"/>
    <w:aliases w:val="Summary box,Dossier table,Summary Table"/>
    <w:basedOn w:val="TableNormal"/>
    <w:uiPriority w:val="59"/>
    <w:rsid w:val="00F67EB5"/>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RIGtabletext">
    <w:name w:val="LRIG table text"/>
    <w:basedOn w:val="Normal"/>
    <w:link w:val="LRIGtabletextChar"/>
    <w:qFormat/>
    <w:rsid w:val="00F67EB5"/>
    <w:pPr>
      <w:spacing w:before="40" w:after="40"/>
    </w:pPr>
    <w:rPr>
      <w:rFonts w:ascii="Arial" w:eastAsiaTheme="minorHAnsi" w:hAnsi="Arial" w:cstheme="minorBidi"/>
      <w:sz w:val="20"/>
      <w:szCs w:val="22"/>
    </w:rPr>
  </w:style>
  <w:style w:type="paragraph" w:styleId="Revision">
    <w:name w:val="Revision"/>
    <w:hidden/>
    <w:uiPriority w:val="99"/>
    <w:semiHidden/>
    <w:rsid w:val="00F67EB5"/>
    <w:pPr>
      <w:spacing w:after="0"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F67EB5"/>
    <w:rPr>
      <w:sz w:val="20"/>
      <w:szCs w:val="20"/>
    </w:rPr>
  </w:style>
  <w:style w:type="character" w:customStyle="1" w:styleId="FootnoteTextChar">
    <w:name w:val="Footnote Text Char"/>
    <w:basedOn w:val="DefaultParagraphFont"/>
    <w:link w:val="FootnoteText"/>
    <w:uiPriority w:val="99"/>
    <w:semiHidden/>
    <w:rsid w:val="00F67EB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67EB5"/>
    <w:rPr>
      <w:vertAlign w:val="superscript"/>
    </w:rPr>
  </w:style>
  <w:style w:type="paragraph" w:customStyle="1" w:styleId="EndNoteBibliographyTitle">
    <w:name w:val="EndNote Bibliography Title"/>
    <w:basedOn w:val="Normal"/>
    <w:link w:val="EndNoteBibliographyTitleChar"/>
    <w:rsid w:val="00F67EB5"/>
    <w:pPr>
      <w:jc w:val="center"/>
    </w:pPr>
    <w:rPr>
      <w:noProof/>
      <w:lang w:val="en-US"/>
    </w:rPr>
  </w:style>
  <w:style w:type="character" w:customStyle="1" w:styleId="EndNoteBibliographyTitleChar">
    <w:name w:val="EndNote Bibliography Title Char"/>
    <w:basedOn w:val="Heading2Char"/>
    <w:link w:val="EndNoteBibliographyTitle"/>
    <w:rsid w:val="00F67EB5"/>
    <w:rPr>
      <w:rFonts w:ascii="Times New Roman" w:eastAsia="Times New Roman" w:hAnsi="Times New Roman" w:cs="Times New Roman"/>
      <w:b w:val="0"/>
      <w:bCs w:val="0"/>
      <w:noProof/>
      <w:sz w:val="24"/>
      <w:szCs w:val="24"/>
      <w:lang w:val="en-US"/>
    </w:rPr>
  </w:style>
  <w:style w:type="paragraph" w:customStyle="1" w:styleId="EndNoteBibliography">
    <w:name w:val="EndNote Bibliography"/>
    <w:basedOn w:val="Normal"/>
    <w:link w:val="EndNoteBibliographyChar"/>
    <w:rsid w:val="00F67EB5"/>
    <w:rPr>
      <w:noProof/>
      <w:lang w:val="en-US"/>
    </w:rPr>
  </w:style>
  <w:style w:type="character" w:customStyle="1" w:styleId="EndNoteBibliographyChar">
    <w:name w:val="EndNote Bibliography Char"/>
    <w:basedOn w:val="Heading2Char"/>
    <w:link w:val="EndNoteBibliography"/>
    <w:rsid w:val="00F67EB5"/>
    <w:rPr>
      <w:rFonts w:ascii="Times New Roman" w:eastAsia="Times New Roman" w:hAnsi="Times New Roman" w:cs="Times New Roman"/>
      <w:b w:val="0"/>
      <w:bCs w:val="0"/>
      <w:noProof/>
      <w:sz w:val="24"/>
      <w:szCs w:val="24"/>
      <w:lang w:val="en-US"/>
    </w:rPr>
  </w:style>
  <w:style w:type="paragraph" w:customStyle="1" w:styleId="Default">
    <w:name w:val="Default"/>
    <w:rsid w:val="00F67EB5"/>
    <w:pPr>
      <w:autoSpaceDE w:val="0"/>
      <w:autoSpaceDN w:val="0"/>
      <w:adjustRightInd w:val="0"/>
      <w:spacing w:after="0" w:line="240" w:lineRule="auto"/>
    </w:pPr>
    <w:rPr>
      <w:rFonts w:ascii="Arial" w:eastAsia="Times New Roman" w:hAnsi="Arial" w:cs="Arial"/>
      <w:color w:val="000000"/>
      <w:sz w:val="24"/>
      <w:szCs w:val="24"/>
      <w:lang w:eastAsia="en-GB"/>
    </w:rPr>
  </w:style>
  <w:style w:type="paragraph" w:customStyle="1" w:styleId="LRIGbullet0">
    <w:name w:val="LRIG bullet"/>
    <w:basedOn w:val="ListParagraph"/>
    <w:rsid w:val="00F67EB5"/>
    <w:pPr>
      <w:numPr>
        <w:numId w:val="4"/>
      </w:numPr>
      <w:tabs>
        <w:tab w:val="num" w:pos="360"/>
      </w:tabs>
      <w:spacing w:after="120"/>
      <w:ind w:left="714" w:hanging="357"/>
      <w:jc w:val="both"/>
    </w:pPr>
    <w:rPr>
      <w:rFonts w:eastAsiaTheme="minorHAnsi" w:cstheme="minorBidi"/>
      <w:sz w:val="22"/>
      <w:szCs w:val="22"/>
    </w:rPr>
  </w:style>
  <w:style w:type="paragraph" w:styleId="PlainText">
    <w:name w:val="Plain Text"/>
    <w:basedOn w:val="Normal"/>
    <w:link w:val="PlainTextChar"/>
    <w:uiPriority w:val="99"/>
    <w:unhideWhenUsed/>
    <w:rsid w:val="00F67EB5"/>
    <w:rPr>
      <w:rFonts w:ascii="Calibri" w:hAnsi="Calibri" w:cs="Calibri"/>
      <w:sz w:val="22"/>
      <w:szCs w:val="22"/>
    </w:rPr>
  </w:style>
  <w:style w:type="character" w:customStyle="1" w:styleId="PlainTextChar">
    <w:name w:val="Plain Text Char"/>
    <w:basedOn w:val="DefaultParagraphFont"/>
    <w:link w:val="PlainText"/>
    <w:uiPriority w:val="99"/>
    <w:rsid w:val="00F67EB5"/>
    <w:rPr>
      <w:rFonts w:ascii="Calibri" w:eastAsia="Times New Roman" w:hAnsi="Calibri" w:cs="Calibri"/>
    </w:rPr>
  </w:style>
  <w:style w:type="character" w:customStyle="1" w:styleId="st">
    <w:name w:val="st"/>
    <w:basedOn w:val="DefaultParagraphFont"/>
    <w:rsid w:val="00F67EB5"/>
  </w:style>
  <w:style w:type="character" w:styleId="Strong">
    <w:name w:val="Strong"/>
    <w:basedOn w:val="DefaultParagraphFont"/>
    <w:uiPriority w:val="22"/>
    <w:qFormat/>
    <w:rsid w:val="00F67EB5"/>
    <w:rPr>
      <w:b/>
      <w:bCs/>
    </w:rPr>
  </w:style>
  <w:style w:type="character" w:styleId="Emphasis">
    <w:name w:val="Emphasis"/>
    <w:basedOn w:val="DefaultParagraphFont"/>
    <w:uiPriority w:val="20"/>
    <w:qFormat/>
    <w:rsid w:val="00F67EB5"/>
    <w:rPr>
      <w:i/>
      <w:iCs/>
    </w:rPr>
  </w:style>
  <w:style w:type="character" w:customStyle="1" w:styleId="apple-converted-space">
    <w:name w:val="apple-converted-space"/>
    <w:basedOn w:val="DefaultParagraphFont"/>
    <w:rsid w:val="00F67EB5"/>
  </w:style>
  <w:style w:type="paragraph" w:customStyle="1" w:styleId="LRIGtableheader">
    <w:name w:val="LRIG table header"/>
    <w:basedOn w:val="Normal"/>
    <w:link w:val="LRIGtableheaderChar"/>
    <w:rsid w:val="00F67EB5"/>
    <w:pPr>
      <w:spacing w:before="40" w:after="40"/>
    </w:pPr>
    <w:rPr>
      <w:rFonts w:ascii="Arial" w:hAnsi="Arial"/>
      <w:b/>
      <w:sz w:val="20"/>
    </w:rPr>
  </w:style>
  <w:style w:type="character" w:customStyle="1" w:styleId="LRIGtableheaderChar">
    <w:name w:val="LRIG table header Char"/>
    <w:basedOn w:val="DefaultParagraphFont"/>
    <w:link w:val="LRIGtableheader"/>
    <w:rsid w:val="00F67EB5"/>
    <w:rPr>
      <w:rFonts w:ascii="Arial" w:eastAsia="Times New Roman" w:hAnsi="Arial" w:cs="Times New Roman"/>
      <w:b/>
      <w:sz w:val="20"/>
      <w:szCs w:val="24"/>
    </w:rPr>
  </w:style>
  <w:style w:type="character" w:styleId="FollowedHyperlink">
    <w:name w:val="FollowedHyperlink"/>
    <w:basedOn w:val="DefaultParagraphFont"/>
    <w:uiPriority w:val="99"/>
    <w:semiHidden/>
    <w:unhideWhenUsed/>
    <w:rsid w:val="00F67EB5"/>
    <w:rPr>
      <w:color w:val="800080" w:themeColor="followedHyperlink"/>
      <w:u w:val="single"/>
    </w:rPr>
  </w:style>
  <w:style w:type="character" w:customStyle="1" w:styleId="searchhistory-search-header">
    <w:name w:val="searchhistory-search-header"/>
    <w:basedOn w:val="DefaultParagraphFont"/>
    <w:rsid w:val="00F67EB5"/>
  </w:style>
  <w:style w:type="character" w:customStyle="1" w:styleId="searchhistory-search-term">
    <w:name w:val="searchhistory-search-term"/>
    <w:basedOn w:val="DefaultParagraphFont"/>
    <w:rsid w:val="00F67EB5"/>
  </w:style>
  <w:style w:type="character" w:customStyle="1" w:styleId="Apixaban-NormalChar">
    <w:name w:val="Apixaban - Normal Char"/>
    <w:link w:val="Apixaban-Normal"/>
    <w:locked/>
    <w:rsid w:val="00F67EB5"/>
    <w:rPr>
      <w:rFonts w:ascii="Arial" w:hAnsi="Arial"/>
      <w:color w:val="1F3864"/>
      <w:szCs w:val="18"/>
    </w:rPr>
  </w:style>
  <w:style w:type="paragraph" w:customStyle="1" w:styleId="Apixaban-Normal">
    <w:name w:val="Apixaban - Normal"/>
    <w:basedOn w:val="Normal"/>
    <w:link w:val="Apixaban-NormalChar"/>
    <w:rsid w:val="00F67EB5"/>
    <w:rPr>
      <w:rFonts w:ascii="Arial" w:eastAsiaTheme="minorHAnsi" w:hAnsi="Arial" w:cstheme="minorBidi"/>
      <w:color w:val="1F3864"/>
      <w:sz w:val="22"/>
      <w:szCs w:val="18"/>
    </w:rPr>
  </w:style>
  <w:style w:type="character" w:customStyle="1" w:styleId="TabletextleftChar">
    <w:name w:val="Table text [left] Char"/>
    <w:basedOn w:val="DefaultParagraphFont"/>
    <w:link w:val="Tabletextleft"/>
    <w:rsid w:val="00AB4297"/>
    <w:rPr>
      <w:rFonts w:ascii="Times New Roman" w:eastAsia="Times New Roman" w:hAnsi="Times New Roman" w:cs="Arial"/>
      <w:sz w:val="24"/>
      <w:szCs w:val="18"/>
    </w:rPr>
  </w:style>
  <w:style w:type="character" w:customStyle="1" w:styleId="LRIGH4Char">
    <w:name w:val="LRIG H4 Char"/>
    <w:basedOn w:val="DefaultParagraphFont"/>
    <w:link w:val="LRIGH4"/>
    <w:rsid w:val="00BD4804"/>
    <w:rPr>
      <w:rFonts w:ascii="Times New Roman" w:hAnsi="Times New Roman"/>
      <w:sz w:val="24"/>
      <w:u w:val="single"/>
    </w:rPr>
  </w:style>
  <w:style w:type="paragraph" w:styleId="TableofFigures">
    <w:name w:val="table of figures"/>
    <w:basedOn w:val="Normal"/>
    <w:next w:val="Normal"/>
    <w:uiPriority w:val="99"/>
    <w:unhideWhenUsed/>
    <w:rsid w:val="00F67EB5"/>
    <w:rPr>
      <w:rFonts w:ascii="Arial" w:hAnsi="Arial"/>
    </w:rPr>
  </w:style>
  <w:style w:type="paragraph" w:styleId="NoSpacing">
    <w:name w:val="No Spacing"/>
    <w:uiPriority w:val="1"/>
    <w:rsid w:val="00F67EB5"/>
    <w:pPr>
      <w:spacing w:after="0" w:line="240" w:lineRule="auto"/>
    </w:pPr>
    <w:rPr>
      <w:rFonts w:ascii="Times New Roman" w:eastAsia="Times New Roman" w:hAnsi="Times New Roman" w:cs="Times New Roman"/>
      <w:sz w:val="24"/>
      <w:szCs w:val="24"/>
    </w:rPr>
  </w:style>
  <w:style w:type="character" w:customStyle="1" w:styleId="LRIGtabletextChar">
    <w:name w:val="LRIG table text Char"/>
    <w:basedOn w:val="DefaultParagraphFont"/>
    <w:link w:val="LRIGtabletext"/>
    <w:rsid w:val="00F67EB5"/>
    <w:rPr>
      <w:rFonts w:ascii="Arial" w:hAnsi="Arial"/>
      <w:sz w:val="20"/>
    </w:rPr>
  </w:style>
  <w:style w:type="character" w:customStyle="1" w:styleId="LegendtextChar">
    <w:name w:val="Legend text Char"/>
    <w:basedOn w:val="DefaultParagraphFont"/>
    <w:link w:val="Legendtext"/>
    <w:rsid w:val="006C0C12"/>
    <w:rPr>
      <w:rFonts w:ascii="Times New Roman" w:hAnsi="Times New Roman"/>
      <w:sz w:val="24"/>
    </w:rPr>
  </w:style>
  <w:style w:type="paragraph" w:customStyle="1" w:styleId="LRiGnormal">
    <w:name w:val="LRiG normal"/>
    <w:basedOn w:val="Normal"/>
    <w:link w:val="LRiGnormalChar"/>
    <w:qFormat/>
    <w:rsid w:val="00AB28DE"/>
    <w:pPr>
      <w:spacing w:line="480" w:lineRule="auto"/>
      <w:jc w:val="both"/>
    </w:pPr>
    <w:rPr>
      <w:rFonts w:ascii="Arial" w:eastAsia="Calibri" w:hAnsi="Arial"/>
      <w:sz w:val="22"/>
      <w:szCs w:val="22"/>
    </w:rPr>
  </w:style>
  <w:style w:type="character" w:customStyle="1" w:styleId="LRiGnormalChar">
    <w:name w:val="LRiG normal Char"/>
    <w:basedOn w:val="DefaultParagraphFont"/>
    <w:link w:val="LRiGnormal"/>
    <w:rsid w:val="00AB28DE"/>
    <w:rPr>
      <w:rFonts w:ascii="Arial" w:eastAsia="Calibri" w:hAnsi="Arial" w:cs="Times New Roman"/>
    </w:rPr>
  </w:style>
  <w:style w:type="paragraph" w:customStyle="1" w:styleId="LRIGTABLETEXT0">
    <w:name w:val="LRIG TABLE TEXT"/>
    <w:basedOn w:val="TARtabletext"/>
    <w:link w:val="LRIGTABLETEXTChar0"/>
    <w:qFormat/>
    <w:rsid w:val="00AB4297"/>
    <w:pPr>
      <w:spacing w:before="40" w:after="40" w:line="240" w:lineRule="auto"/>
    </w:pPr>
    <w:rPr>
      <w:rFonts w:ascii="Times New Roman" w:hAnsi="Times New Roman" w:cs="Arial"/>
      <w:color w:val="auto"/>
      <w:sz w:val="24"/>
      <w:szCs w:val="18"/>
    </w:rPr>
  </w:style>
  <w:style w:type="character" w:customStyle="1" w:styleId="LRIGTABLETEXTChar0">
    <w:name w:val="LRIG TABLE TEXT Char"/>
    <w:basedOn w:val="DefaultParagraphFont"/>
    <w:link w:val="LRIGTABLETEXT0"/>
    <w:rsid w:val="00AB4297"/>
    <w:rPr>
      <w:rFonts w:ascii="Times New Roman" w:eastAsia="Times New Roman" w:hAnsi="Times New Roman" w:cs="Arial"/>
      <w:sz w:val="24"/>
      <w:szCs w:val="18"/>
    </w:rPr>
  </w:style>
  <w:style w:type="paragraph" w:styleId="Title">
    <w:name w:val="Title"/>
    <w:basedOn w:val="Normal"/>
    <w:next w:val="Normal"/>
    <w:link w:val="TitleChar"/>
    <w:uiPriority w:val="10"/>
    <w:qFormat/>
    <w:rsid w:val="00233EFD"/>
    <w:pPr>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233EFD"/>
    <w:rPr>
      <w:rFonts w:ascii="Times New Roman" w:eastAsiaTheme="majorEastAsia" w:hAnsi="Times New Roman" w:cstheme="majorBidi"/>
      <w:b/>
      <w:spacing w:val="-10"/>
      <w:kern w:val="28"/>
      <w:sz w:val="24"/>
      <w:szCs w:val="56"/>
    </w:rPr>
  </w:style>
  <w:style w:type="paragraph" w:styleId="NormalWeb">
    <w:name w:val="Normal (Web)"/>
    <w:basedOn w:val="Normal"/>
    <w:uiPriority w:val="99"/>
    <w:unhideWhenUsed/>
    <w:rsid w:val="0045291F"/>
    <w:pPr>
      <w:spacing w:before="100" w:beforeAutospacing="1" w:after="100" w:afterAutospacing="1"/>
    </w:pPr>
    <w:rPr>
      <w:lang w:eastAsia="en-GB"/>
    </w:rPr>
  </w:style>
  <w:style w:type="paragraph" w:customStyle="1" w:styleId="LRIGTABLEHEADER0">
    <w:name w:val="LRIG TABLE HEADER"/>
    <w:basedOn w:val="Normal"/>
    <w:uiPriority w:val="99"/>
    <w:qFormat/>
    <w:rsid w:val="008531A7"/>
    <w:pPr>
      <w:keepNext/>
      <w:spacing w:before="40" w:after="40"/>
    </w:pPr>
    <w:rPr>
      <w:rFonts w:ascii="Arial" w:hAnsi="Arial" w:cs="Arial"/>
      <w:b/>
      <w:sz w:val="18"/>
      <w:szCs w:val="20"/>
    </w:rPr>
  </w:style>
  <w:style w:type="character" w:customStyle="1" w:styleId="UnresolvedMention1">
    <w:name w:val="Unresolved Mention1"/>
    <w:basedOn w:val="DefaultParagraphFont"/>
    <w:uiPriority w:val="99"/>
    <w:semiHidden/>
    <w:unhideWhenUsed/>
    <w:rsid w:val="00930697"/>
    <w:rPr>
      <w:color w:val="808080"/>
      <w:shd w:val="clear" w:color="auto" w:fill="E6E6E6"/>
    </w:rPr>
  </w:style>
  <w:style w:type="paragraph" w:customStyle="1" w:styleId="LRIGFOOTER">
    <w:name w:val="LRIG FOOTER"/>
    <w:basedOn w:val="Footer"/>
    <w:rsid w:val="00877949"/>
    <w:pPr>
      <w:tabs>
        <w:tab w:val="clear" w:pos="4320"/>
        <w:tab w:val="clear" w:pos="8640"/>
        <w:tab w:val="center" w:pos="4153"/>
        <w:tab w:val="right" w:pos="8306"/>
      </w:tabs>
      <w:jc w:val="right"/>
    </w:pPr>
    <w:rPr>
      <w:rFonts w:ascii="Arial" w:hAnsi="Arial" w:cs="Arial"/>
      <w:sz w:val="16"/>
      <w:szCs w:val="16"/>
    </w:rPr>
  </w:style>
  <w:style w:type="character" w:customStyle="1" w:styleId="UnresolvedMention2">
    <w:name w:val="Unresolved Mention2"/>
    <w:basedOn w:val="DefaultParagraphFont"/>
    <w:uiPriority w:val="99"/>
    <w:semiHidden/>
    <w:unhideWhenUsed/>
    <w:rsid w:val="000C3431"/>
    <w:rPr>
      <w:color w:val="808080"/>
      <w:shd w:val="clear" w:color="auto" w:fill="E6E6E6"/>
    </w:rPr>
  </w:style>
  <w:style w:type="character" w:customStyle="1" w:styleId="UnresolvedMention3">
    <w:name w:val="Unresolved Mention3"/>
    <w:basedOn w:val="DefaultParagraphFont"/>
    <w:uiPriority w:val="99"/>
    <w:semiHidden/>
    <w:unhideWhenUsed/>
    <w:rsid w:val="00BF3F29"/>
    <w:rPr>
      <w:color w:val="808080"/>
      <w:shd w:val="clear" w:color="auto" w:fill="E6E6E6"/>
    </w:rPr>
  </w:style>
  <w:style w:type="character" w:customStyle="1" w:styleId="s1">
    <w:name w:val="s1"/>
    <w:basedOn w:val="DefaultParagraphFont"/>
    <w:rsid w:val="00BF3F29"/>
    <w:rPr>
      <w:rFonts w:ascii="Helvetica" w:hAnsi="Helvetica" w:hint="default"/>
      <w:b w:val="0"/>
      <w:bCs w:val="0"/>
      <w:i w:val="0"/>
      <w:iCs w:val="0"/>
      <w:sz w:val="24"/>
      <w:szCs w:val="24"/>
    </w:rPr>
  </w:style>
  <w:style w:type="character" w:customStyle="1" w:styleId="UnresolvedMention4">
    <w:name w:val="Unresolved Mention4"/>
    <w:basedOn w:val="DefaultParagraphFont"/>
    <w:uiPriority w:val="99"/>
    <w:semiHidden/>
    <w:unhideWhenUsed/>
    <w:rsid w:val="00FE5E55"/>
    <w:rPr>
      <w:color w:val="808080"/>
      <w:shd w:val="clear" w:color="auto" w:fill="E6E6E6"/>
    </w:rPr>
  </w:style>
  <w:style w:type="paragraph" w:customStyle="1" w:styleId="LRIGCAPTION">
    <w:name w:val="LRIG CAPTION"/>
    <w:basedOn w:val="Caption"/>
    <w:qFormat/>
    <w:rsid w:val="00EA7732"/>
    <w:pPr>
      <w:spacing w:before="120" w:after="120"/>
    </w:pPr>
    <w:rPr>
      <w:rFonts w:eastAsiaTheme="minorHAnsi" w:cstheme="minorBidi"/>
      <w:b w:val="0"/>
      <w:color w:val="auto"/>
      <w:sz w:val="24"/>
    </w:rPr>
  </w:style>
  <w:style w:type="paragraph" w:customStyle="1" w:styleId="LRIGlegend">
    <w:name w:val="LRIG legend"/>
    <w:basedOn w:val="Normal"/>
    <w:link w:val="LRIGlegendChar"/>
    <w:qFormat/>
    <w:rsid w:val="003B45B0"/>
    <w:pPr>
      <w:jc w:val="both"/>
    </w:pPr>
    <w:rPr>
      <w:rFonts w:ascii="Arial" w:eastAsiaTheme="minorHAnsi" w:hAnsi="Arial" w:cstheme="minorBidi"/>
      <w:sz w:val="20"/>
      <w:szCs w:val="22"/>
    </w:rPr>
  </w:style>
  <w:style w:type="paragraph" w:customStyle="1" w:styleId="LRIGTABLENUMBERS">
    <w:name w:val="LRIG TABLE NUMBERS"/>
    <w:basedOn w:val="TARtabletext"/>
    <w:qFormat/>
    <w:rsid w:val="00EA7732"/>
    <w:pPr>
      <w:spacing w:before="40" w:after="40" w:line="240" w:lineRule="auto"/>
      <w:jc w:val="right"/>
    </w:pPr>
    <w:rPr>
      <w:rFonts w:ascii="Times New Roman" w:hAnsi="Times New Roman"/>
      <w:color w:val="auto"/>
      <w:sz w:val="24"/>
      <w:szCs w:val="20"/>
    </w:rPr>
  </w:style>
  <w:style w:type="character" w:customStyle="1" w:styleId="LRIGlegendChar">
    <w:name w:val="LRIG legend Char"/>
    <w:basedOn w:val="DefaultParagraphFont"/>
    <w:link w:val="LRIGlegend"/>
    <w:rsid w:val="003B45B0"/>
    <w:rPr>
      <w:rFonts w:ascii="Arial" w:hAnsi="Arial"/>
      <w:sz w:val="20"/>
    </w:rPr>
  </w:style>
  <w:style w:type="character" w:customStyle="1" w:styleId="UnresolvedMention5">
    <w:name w:val="Unresolved Mention5"/>
    <w:basedOn w:val="DefaultParagraphFont"/>
    <w:uiPriority w:val="99"/>
    <w:semiHidden/>
    <w:unhideWhenUsed/>
    <w:rsid w:val="006B1DBC"/>
    <w:rPr>
      <w:color w:val="808080"/>
      <w:shd w:val="clear" w:color="auto" w:fill="E6E6E6"/>
    </w:rPr>
  </w:style>
  <w:style w:type="character" w:customStyle="1" w:styleId="UnresolvedMention6">
    <w:name w:val="Unresolved Mention6"/>
    <w:basedOn w:val="DefaultParagraphFont"/>
    <w:uiPriority w:val="99"/>
    <w:semiHidden/>
    <w:unhideWhenUsed/>
    <w:rsid w:val="00DB387D"/>
    <w:rPr>
      <w:color w:val="808080"/>
      <w:shd w:val="clear" w:color="auto" w:fill="E6E6E6"/>
    </w:rPr>
  </w:style>
  <w:style w:type="character" w:customStyle="1" w:styleId="label">
    <w:name w:val="label"/>
    <w:basedOn w:val="DefaultParagraphFont"/>
    <w:rsid w:val="001779C3"/>
  </w:style>
  <w:style w:type="character" w:customStyle="1" w:styleId="comma">
    <w:name w:val="comma"/>
    <w:basedOn w:val="DefaultParagraphFont"/>
    <w:rsid w:val="001779C3"/>
  </w:style>
  <w:style w:type="character" w:customStyle="1" w:styleId="cell-value">
    <w:name w:val="cell-value"/>
    <w:basedOn w:val="DefaultParagraphFont"/>
    <w:rsid w:val="001779C3"/>
  </w:style>
  <w:style w:type="character" w:customStyle="1" w:styleId="cell">
    <w:name w:val="cell"/>
    <w:basedOn w:val="DefaultParagraphFont"/>
    <w:rsid w:val="001779C3"/>
  </w:style>
  <w:style w:type="character" w:customStyle="1" w:styleId="block">
    <w:name w:val="block"/>
    <w:basedOn w:val="DefaultParagraphFont"/>
    <w:rsid w:val="001779C3"/>
  </w:style>
  <w:style w:type="character" w:customStyle="1" w:styleId="quality-sign">
    <w:name w:val="quality-sign"/>
    <w:basedOn w:val="DefaultParagraphFont"/>
    <w:rsid w:val="00514A85"/>
  </w:style>
  <w:style w:type="character" w:customStyle="1" w:styleId="quality-text">
    <w:name w:val="quality-text"/>
    <w:basedOn w:val="DefaultParagraphFont"/>
    <w:rsid w:val="00514A85"/>
  </w:style>
  <w:style w:type="character" w:styleId="HTMLCite">
    <w:name w:val="HTML Cite"/>
    <w:basedOn w:val="DefaultParagraphFont"/>
    <w:uiPriority w:val="99"/>
    <w:semiHidden/>
    <w:unhideWhenUsed/>
    <w:rsid w:val="007657CA"/>
    <w:rPr>
      <w:i/>
      <w:iCs/>
    </w:rPr>
  </w:style>
  <w:style w:type="character" w:customStyle="1" w:styleId="UnresolvedMention7">
    <w:name w:val="Unresolved Mention7"/>
    <w:basedOn w:val="DefaultParagraphFont"/>
    <w:uiPriority w:val="99"/>
    <w:semiHidden/>
    <w:unhideWhenUsed/>
    <w:rsid w:val="007657CA"/>
    <w:rPr>
      <w:color w:val="808080"/>
      <w:shd w:val="clear" w:color="auto" w:fill="E6E6E6"/>
    </w:rPr>
  </w:style>
  <w:style w:type="character" w:customStyle="1" w:styleId="UnresolvedMention8">
    <w:name w:val="Unresolved Mention8"/>
    <w:basedOn w:val="DefaultParagraphFont"/>
    <w:uiPriority w:val="99"/>
    <w:semiHidden/>
    <w:unhideWhenUsed/>
    <w:rsid w:val="004710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341852">
      <w:bodyDiv w:val="1"/>
      <w:marLeft w:val="0"/>
      <w:marRight w:val="0"/>
      <w:marTop w:val="0"/>
      <w:marBottom w:val="0"/>
      <w:divBdr>
        <w:top w:val="none" w:sz="0" w:space="0" w:color="auto"/>
        <w:left w:val="none" w:sz="0" w:space="0" w:color="auto"/>
        <w:bottom w:val="none" w:sz="0" w:space="0" w:color="auto"/>
        <w:right w:val="none" w:sz="0" w:space="0" w:color="auto"/>
      </w:divBdr>
      <w:divsChild>
        <w:div w:id="1401750568">
          <w:marLeft w:val="0"/>
          <w:marRight w:val="0"/>
          <w:marTop w:val="0"/>
          <w:marBottom w:val="0"/>
          <w:divBdr>
            <w:top w:val="none" w:sz="0" w:space="0" w:color="auto"/>
            <w:left w:val="none" w:sz="0" w:space="0" w:color="auto"/>
            <w:bottom w:val="none" w:sz="0" w:space="0" w:color="auto"/>
            <w:right w:val="none" w:sz="0" w:space="0" w:color="auto"/>
          </w:divBdr>
          <w:divsChild>
            <w:div w:id="322244051">
              <w:marLeft w:val="0"/>
              <w:marRight w:val="0"/>
              <w:marTop w:val="0"/>
              <w:marBottom w:val="0"/>
              <w:divBdr>
                <w:top w:val="none" w:sz="0" w:space="0" w:color="auto"/>
                <w:left w:val="none" w:sz="0" w:space="0" w:color="auto"/>
                <w:bottom w:val="none" w:sz="0" w:space="0" w:color="auto"/>
                <w:right w:val="none" w:sz="0" w:space="0" w:color="auto"/>
              </w:divBdr>
              <w:divsChild>
                <w:div w:id="91875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34677">
      <w:bodyDiv w:val="1"/>
      <w:marLeft w:val="0"/>
      <w:marRight w:val="0"/>
      <w:marTop w:val="0"/>
      <w:marBottom w:val="0"/>
      <w:divBdr>
        <w:top w:val="none" w:sz="0" w:space="0" w:color="auto"/>
        <w:left w:val="none" w:sz="0" w:space="0" w:color="auto"/>
        <w:bottom w:val="none" w:sz="0" w:space="0" w:color="auto"/>
        <w:right w:val="none" w:sz="0" w:space="0" w:color="auto"/>
      </w:divBdr>
      <w:divsChild>
        <w:div w:id="240263621">
          <w:marLeft w:val="0"/>
          <w:marRight w:val="0"/>
          <w:marTop w:val="0"/>
          <w:marBottom w:val="0"/>
          <w:divBdr>
            <w:top w:val="none" w:sz="0" w:space="0" w:color="auto"/>
            <w:left w:val="none" w:sz="0" w:space="0" w:color="auto"/>
            <w:bottom w:val="none" w:sz="0" w:space="0" w:color="auto"/>
            <w:right w:val="none" w:sz="0" w:space="0" w:color="auto"/>
          </w:divBdr>
          <w:divsChild>
            <w:div w:id="1184131600">
              <w:marLeft w:val="0"/>
              <w:marRight w:val="0"/>
              <w:marTop w:val="0"/>
              <w:marBottom w:val="0"/>
              <w:divBdr>
                <w:top w:val="none" w:sz="0" w:space="0" w:color="auto"/>
                <w:left w:val="none" w:sz="0" w:space="0" w:color="auto"/>
                <w:bottom w:val="none" w:sz="0" w:space="0" w:color="auto"/>
                <w:right w:val="none" w:sz="0" w:space="0" w:color="auto"/>
              </w:divBdr>
              <w:divsChild>
                <w:div w:id="11148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479257">
      <w:bodyDiv w:val="1"/>
      <w:marLeft w:val="0"/>
      <w:marRight w:val="0"/>
      <w:marTop w:val="0"/>
      <w:marBottom w:val="0"/>
      <w:divBdr>
        <w:top w:val="none" w:sz="0" w:space="0" w:color="auto"/>
        <w:left w:val="none" w:sz="0" w:space="0" w:color="auto"/>
        <w:bottom w:val="none" w:sz="0" w:space="0" w:color="auto"/>
        <w:right w:val="none" w:sz="0" w:space="0" w:color="auto"/>
      </w:divBdr>
    </w:div>
    <w:div w:id="236549365">
      <w:bodyDiv w:val="1"/>
      <w:marLeft w:val="0"/>
      <w:marRight w:val="0"/>
      <w:marTop w:val="0"/>
      <w:marBottom w:val="0"/>
      <w:divBdr>
        <w:top w:val="none" w:sz="0" w:space="0" w:color="auto"/>
        <w:left w:val="none" w:sz="0" w:space="0" w:color="auto"/>
        <w:bottom w:val="none" w:sz="0" w:space="0" w:color="auto"/>
        <w:right w:val="none" w:sz="0" w:space="0" w:color="auto"/>
      </w:divBdr>
      <w:divsChild>
        <w:div w:id="951132636">
          <w:marLeft w:val="0"/>
          <w:marRight w:val="0"/>
          <w:marTop w:val="0"/>
          <w:marBottom w:val="0"/>
          <w:divBdr>
            <w:top w:val="none" w:sz="0" w:space="0" w:color="auto"/>
            <w:left w:val="none" w:sz="0" w:space="0" w:color="auto"/>
            <w:bottom w:val="none" w:sz="0" w:space="0" w:color="auto"/>
            <w:right w:val="none" w:sz="0" w:space="0" w:color="auto"/>
          </w:divBdr>
          <w:divsChild>
            <w:div w:id="1239705095">
              <w:marLeft w:val="0"/>
              <w:marRight w:val="0"/>
              <w:marTop w:val="0"/>
              <w:marBottom w:val="0"/>
              <w:divBdr>
                <w:top w:val="none" w:sz="0" w:space="0" w:color="auto"/>
                <w:left w:val="none" w:sz="0" w:space="0" w:color="auto"/>
                <w:bottom w:val="none" w:sz="0" w:space="0" w:color="auto"/>
                <w:right w:val="none" w:sz="0" w:space="0" w:color="auto"/>
              </w:divBdr>
              <w:divsChild>
                <w:div w:id="168520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604119">
      <w:bodyDiv w:val="1"/>
      <w:marLeft w:val="0"/>
      <w:marRight w:val="0"/>
      <w:marTop w:val="0"/>
      <w:marBottom w:val="0"/>
      <w:divBdr>
        <w:top w:val="none" w:sz="0" w:space="0" w:color="auto"/>
        <w:left w:val="none" w:sz="0" w:space="0" w:color="auto"/>
        <w:bottom w:val="none" w:sz="0" w:space="0" w:color="auto"/>
        <w:right w:val="none" w:sz="0" w:space="0" w:color="auto"/>
      </w:divBdr>
    </w:div>
    <w:div w:id="359357339">
      <w:bodyDiv w:val="1"/>
      <w:marLeft w:val="0"/>
      <w:marRight w:val="0"/>
      <w:marTop w:val="0"/>
      <w:marBottom w:val="0"/>
      <w:divBdr>
        <w:top w:val="none" w:sz="0" w:space="0" w:color="auto"/>
        <w:left w:val="none" w:sz="0" w:space="0" w:color="auto"/>
        <w:bottom w:val="none" w:sz="0" w:space="0" w:color="auto"/>
        <w:right w:val="none" w:sz="0" w:space="0" w:color="auto"/>
      </w:divBdr>
      <w:divsChild>
        <w:div w:id="1861235359">
          <w:marLeft w:val="0"/>
          <w:marRight w:val="0"/>
          <w:marTop w:val="0"/>
          <w:marBottom w:val="0"/>
          <w:divBdr>
            <w:top w:val="none" w:sz="0" w:space="0" w:color="auto"/>
            <w:left w:val="none" w:sz="0" w:space="0" w:color="auto"/>
            <w:bottom w:val="none" w:sz="0" w:space="0" w:color="auto"/>
            <w:right w:val="none" w:sz="0" w:space="0" w:color="auto"/>
          </w:divBdr>
          <w:divsChild>
            <w:div w:id="1467551855">
              <w:marLeft w:val="0"/>
              <w:marRight w:val="0"/>
              <w:marTop w:val="0"/>
              <w:marBottom w:val="0"/>
              <w:divBdr>
                <w:top w:val="none" w:sz="0" w:space="0" w:color="auto"/>
                <w:left w:val="none" w:sz="0" w:space="0" w:color="auto"/>
                <w:bottom w:val="none" w:sz="0" w:space="0" w:color="auto"/>
                <w:right w:val="none" w:sz="0" w:space="0" w:color="auto"/>
              </w:divBdr>
              <w:divsChild>
                <w:div w:id="194576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709664">
      <w:bodyDiv w:val="1"/>
      <w:marLeft w:val="0"/>
      <w:marRight w:val="0"/>
      <w:marTop w:val="0"/>
      <w:marBottom w:val="0"/>
      <w:divBdr>
        <w:top w:val="none" w:sz="0" w:space="0" w:color="auto"/>
        <w:left w:val="none" w:sz="0" w:space="0" w:color="auto"/>
        <w:bottom w:val="none" w:sz="0" w:space="0" w:color="auto"/>
        <w:right w:val="none" w:sz="0" w:space="0" w:color="auto"/>
      </w:divBdr>
    </w:div>
    <w:div w:id="532041115">
      <w:bodyDiv w:val="1"/>
      <w:marLeft w:val="0"/>
      <w:marRight w:val="0"/>
      <w:marTop w:val="0"/>
      <w:marBottom w:val="0"/>
      <w:divBdr>
        <w:top w:val="none" w:sz="0" w:space="0" w:color="auto"/>
        <w:left w:val="none" w:sz="0" w:space="0" w:color="auto"/>
        <w:bottom w:val="none" w:sz="0" w:space="0" w:color="auto"/>
        <w:right w:val="none" w:sz="0" w:space="0" w:color="auto"/>
      </w:divBdr>
      <w:divsChild>
        <w:div w:id="2010937076">
          <w:marLeft w:val="0"/>
          <w:marRight w:val="0"/>
          <w:marTop w:val="0"/>
          <w:marBottom w:val="0"/>
          <w:divBdr>
            <w:top w:val="none" w:sz="0" w:space="0" w:color="auto"/>
            <w:left w:val="none" w:sz="0" w:space="0" w:color="auto"/>
            <w:bottom w:val="none" w:sz="0" w:space="0" w:color="auto"/>
            <w:right w:val="none" w:sz="0" w:space="0" w:color="auto"/>
          </w:divBdr>
          <w:divsChild>
            <w:div w:id="438180529">
              <w:marLeft w:val="0"/>
              <w:marRight w:val="0"/>
              <w:marTop w:val="0"/>
              <w:marBottom w:val="0"/>
              <w:divBdr>
                <w:top w:val="none" w:sz="0" w:space="0" w:color="auto"/>
                <w:left w:val="none" w:sz="0" w:space="0" w:color="auto"/>
                <w:bottom w:val="none" w:sz="0" w:space="0" w:color="auto"/>
                <w:right w:val="none" w:sz="0" w:space="0" w:color="auto"/>
              </w:divBdr>
              <w:divsChild>
                <w:div w:id="184759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173857">
      <w:bodyDiv w:val="1"/>
      <w:marLeft w:val="0"/>
      <w:marRight w:val="0"/>
      <w:marTop w:val="0"/>
      <w:marBottom w:val="0"/>
      <w:divBdr>
        <w:top w:val="none" w:sz="0" w:space="0" w:color="auto"/>
        <w:left w:val="none" w:sz="0" w:space="0" w:color="auto"/>
        <w:bottom w:val="none" w:sz="0" w:space="0" w:color="auto"/>
        <w:right w:val="none" w:sz="0" w:space="0" w:color="auto"/>
      </w:divBdr>
    </w:div>
    <w:div w:id="597833978">
      <w:bodyDiv w:val="1"/>
      <w:marLeft w:val="0"/>
      <w:marRight w:val="0"/>
      <w:marTop w:val="0"/>
      <w:marBottom w:val="0"/>
      <w:divBdr>
        <w:top w:val="none" w:sz="0" w:space="0" w:color="auto"/>
        <w:left w:val="none" w:sz="0" w:space="0" w:color="auto"/>
        <w:bottom w:val="none" w:sz="0" w:space="0" w:color="auto"/>
        <w:right w:val="none" w:sz="0" w:space="0" w:color="auto"/>
      </w:divBdr>
    </w:div>
    <w:div w:id="622620262">
      <w:bodyDiv w:val="1"/>
      <w:marLeft w:val="0"/>
      <w:marRight w:val="0"/>
      <w:marTop w:val="0"/>
      <w:marBottom w:val="0"/>
      <w:divBdr>
        <w:top w:val="none" w:sz="0" w:space="0" w:color="auto"/>
        <w:left w:val="none" w:sz="0" w:space="0" w:color="auto"/>
        <w:bottom w:val="none" w:sz="0" w:space="0" w:color="auto"/>
        <w:right w:val="none" w:sz="0" w:space="0" w:color="auto"/>
      </w:divBdr>
    </w:div>
    <w:div w:id="682438511">
      <w:bodyDiv w:val="1"/>
      <w:marLeft w:val="0"/>
      <w:marRight w:val="0"/>
      <w:marTop w:val="0"/>
      <w:marBottom w:val="0"/>
      <w:divBdr>
        <w:top w:val="none" w:sz="0" w:space="0" w:color="auto"/>
        <w:left w:val="none" w:sz="0" w:space="0" w:color="auto"/>
        <w:bottom w:val="none" w:sz="0" w:space="0" w:color="auto"/>
        <w:right w:val="none" w:sz="0" w:space="0" w:color="auto"/>
      </w:divBdr>
    </w:div>
    <w:div w:id="704448873">
      <w:bodyDiv w:val="1"/>
      <w:marLeft w:val="0"/>
      <w:marRight w:val="0"/>
      <w:marTop w:val="0"/>
      <w:marBottom w:val="0"/>
      <w:divBdr>
        <w:top w:val="none" w:sz="0" w:space="0" w:color="auto"/>
        <w:left w:val="none" w:sz="0" w:space="0" w:color="auto"/>
        <w:bottom w:val="none" w:sz="0" w:space="0" w:color="auto"/>
        <w:right w:val="none" w:sz="0" w:space="0" w:color="auto"/>
      </w:divBdr>
    </w:div>
    <w:div w:id="709768071">
      <w:bodyDiv w:val="1"/>
      <w:marLeft w:val="0"/>
      <w:marRight w:val="0"/>
      <w:marTop w:val="0"/>
      <w:marBottom w:val="0"/>
      <w:divBdr>
        <w:top w:val="none" w:sz="0" w:space="0" w:color="auto"/>
        <w:left w:val="none" w:sz="0" w:space="0" w:color="auto"/>
        <w:bottom w:val="none" w:sz="0" w:space="0" w:color="auto"/>
        <w:right w:val="none" w:sz="0" w:space="0" w:color="auto"/>
      </w:divBdr>
    </w:div>
    <w:div w:id="738357583">
      <w:bodyDiv w:val="1"/>
      <w:marLeft w:val="0"/>
      <w:marRight w:val="0"/>
      <w:marTop w:val="0"/>
      <w:marBottom w:val="0"/>
      <w:divBdr>
        <w:top w:val="none" w:sz="0" w:space="0" w:color="auto"/>
        <w:left w:val="none" w:sz="0" w:space="0" w:color="auto"/>
        <w:bottom w:val="none" w:sz="0" w:space="0" w:color="auto"/>
        <w:right w:val="none" w:sz="0" w:space="0" w:color="auto"/>
      </w:divBdr>
      <w:divsChild>
        <w:div w:id="2145731883">
          <w:marLeft w:val="0"/>
          <w:marRight w:val="0"/>
          <w:marTop w:val="0"/>
          <w:marBottom w:val="0"/>
          <w:divBdr>
            <w:top w:val="none" w:sz="0" w:space="0" w:color="auto"/>
            <w:left w:val="none" w:sz="0" w:space="0" w:color="auto"/>
            <w:bottom w:val="none" w:sz="0" w:space="0" w:color="auto"/>
            <w:right w:val="none" w:sz="0" w:space="0" w:color="auto"/>
          </w:divBdr>
          <w:divsChild>
            <w:div w:id="593903720">
              <w:marLeft w:val="0"/>
              <w:marRight w:val="0"/>
              <w:marTop w:val="0"/>
              <w:marBottom w:val="0"/>
              <w:divBdr>
                <w:top w:val="none" w:sz="0" w:space="0" w:color="auto"/>
                <w:left w:val="none" w:sz="0" w:space="0" w:color="auto"/>
                <w:bottom w:val="none" w:sz="0" w:space="0" w:color="auto"/>
                <w:right w:val="none" w:sz="0" w:space="0" w:color="auto"/>
              </w:divBdr>
              <w:divsChild>
                <w:div w:id="168089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577952">
      <w:bodyDiv w:val="1"/>
      <w:marLeft w:val="0"/>
      <w:marRight w:val="0"/>
      <w:marTop w:val="0"/>
      <w:marBottom w:val="0"/>
      <w:divBdr>
        <w:top w:val="none" w:sz="0" w:space="0" w:color="auto"/>
        <w:left w:val="none" w:sz="0" w:space="0" w:color="auto"/>
        <w:bottom w:val="none" w:sz="0" w:space="0" w:color="auto"/>
        <w:right w:val="none" w:sz="0" w:space="0" w:color="auto"/>
      </w:divBdr>
      <w:divsChild>
        <w:div w:id="1557201609">
          <w:marLeft w:val="0"/>
          <w:marRight w:val="0"/>
          <w:marTop w:val="0"/>
          <w:marBottom w:val="0"/>
          <w:divBdr>
            <w:top w:val="none" w:sz="0" w:space="0" w:color="auto"/>
            <w:left w:val="none" w:sz="0" w:space="0" w:color="auto"/>
            <w:bottom w:val="none" w:sz="0" w:space="0" w:color="auto"/>
            <w:right w:val="none" w:sz="0" w:space="0" w:color="auto"/>
          </w:divBdr>
        </w:div>
        <w:div w:id="1948199089">
          <w:marLeft w:val="0"/>
          <w:marRight w:val="0"/>
          <w:marTop w:val="0"/>
          <w:marBottom w:val="0"/>
          <w:divBdr>
            <w:top w:val="none" w:sz="0" w:space="0" w:color="auto"/>
            <w:left w:val="none" w:sz="0" w:space="0" w:color="auto"/>
            <w:bottom w:val="none" w:sz="0" w:space="0" w:color="auto"/>
            <w:right w:val="none" w:sz="0" w:space="0" w:color="auto"/>
          </w:divBdr>
        </w:div>
      </w:divsChild>
    </w:div>
    <w:div w:id="910508167">
      <w:bodyDiv w:val="1"/>
      <w:marLeft w:val="0"/>
      <w:marRight w:val="0"/>
      <w:marTop w:val="0"/>
      <w:marBottom w:val="0"/>
      <w:divBdr>
        <w:top w:val="none" w:sz="0" w:space="0" w:color="auto"/>
        <w:left w:val="none" w:sz="0" w:space="0" w:color="auto"/>
        <w:bottom w:val="none" w:sz="0" w:space="0" w:color="auto"/>
        <w:right w:val="none" w:sz="0" w:space="0" w:color="auto"/>
      </w:divBdr>
    </w:div>
    <w:div w:id="958414695">
      <w:bodyDiv w:val="1"/>
      <w:marLeft w:val="0"/>
      <w:marRight w:val="0"/>
      <w:marTop w:val="0"/>
      <w:marBottom w:val="0"/>
      <w:divBdr>
        <w:top w:val="none" w:sz="0" w:space="0" w:color="auto"/>
        <w:left w:val="none" w:sz="0" w:space="0" w:color="auto"/>
        <w:bottom w:val="none" w:sz="0" w:space="0" w:color="auto"/>
        <w:right w:val="none" w:sz="0" w:space="0" w:color="auto"/>
      </w:divBdr>
    </w:div>
    <w:div w:id="1021199919">
      <w:bodyDiv w:val="1"/>
      <w:marLeft w:val="0"/>
      <w:marRight w:val="0"/>
      <w:marTop w:val="0"/>
      <w:marBottom w:val="0"/>
      <w:divBdr>
        <w:top w:val="none" w:sz="0" w:space="0" w:color="auto"/>
        <w:left w:val="none" w:sz="0" w:space="0" w:color="auto"/>
        <w:bottom w:val="none" w:sz="0" w:space="0" w:color="auto"/>
        <w:right w:val="none" w:sz="0" w:space="0" w:color="auto"/>
      </w:divBdr>
      <w:divsChild>
        <w:div w:id="127162652">
          <w:marLeft w:val="0"/>
          <w:marRight w:val="0"/>
          <w:marTop w:val="0"/>
          <w:marBottom w:val="0"/>
          <w:divBdr>
            <w:top w:val="none" w:sz="0" w:space="0" w:color="auto"/>
            <w:left w:val="none" w:sz="0" w:space="0" w:color="auto"/>
            <w:bottom w:val="none" w:sz="0" w:space="0" w:color="auto"/>
            <w:right w:val="none" w:sz="0" w:space="0" w:color="auto"/>
          </w:divBdr>
          <w:divsChild>
            <w:div w:id="1760826726">
              <w:marLeft w:val="0"/>
              <w:marRight w:val="0"/>
              <w:marTop w:val="0"/>
              <w:marBottom w:val="0"/>
              <w:divBdr>
                <w:top w:val="none" w:sz="0" w:space="0" w:color="auto"/>
                <w:left w:val="none" w:sz="0" w:space="0" w:color="auto"/>
                <w:bottom w:val="none" w:sz="0" w:space="0" w:color="auto"/>
                <w:right w:val="none" w:sz="0" w:space="0" w:color="auto"/>
              </w:divBdr>
              <w:divsChild>
                <w:div w:id="61259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012896">
      <w:bodyDiv w:val="1"/>
      <w:marLeft w:val="0"/>
      <w:marRight w:val="0"/>
      <w:marTop w:val="0"/>
      <w:marBottom w:val="0"/>
      <w:divBdr>
        <w:top w:val="none" w:sz="0" w:space="0" w:color="auto"/>
        <w:left w:val="none" w:sz="0" w:space="0" w:color="auto"/>
        <w:bottom w:val="none" w:sz="0" w:space="0" w:color="auto"/>
        <w:right w:val="none" w:sz="0" w:space="0" w:color="auto"/>
      </w:divBdr>
    </w:div>
    <w:div w:id="1472483883">
      <w:bodyDiv w:val="1"/>
      <w:marLeft w:val="0"/>
      <w:marRight w:val="0"/>
      <w:marTop w:val="0"/>
      <w:marBottom w:val="0"/>
      <w:divBdr>
        <w:top w:val="none" w:sz="0" w:space="0" w:color="auto"/>
        <w:left w:val="none" w:sz="0" w:space="0" w:color="auto"/>
        <w:bottom w:val="none" w:sz="0" w:space="0" w:color="auto"/>
        <w:right w:val="none" w:sz="0" w:space="0" w:color="auto"/>
      </w:divBdr>
      <w:divsChild>
        <w:div w:id="1088579837">
          <w:marLeft w:val="0"/>
          <w:marRight w:val="0"/>
          <w:marTop w:val="0"/>
          <w:marBottom w:val="0"/>
          <w:divBdr>
            <w:top w:val="none" w:sz="0" w:space="0" w:color="auto"/>
            <w:left w:val="none" w:sz="0" w:space="0" w:color="auto"/>
            <w:bottom w:val="none" w:sz="0" w:space="0" w:color="auto"/>
            <w:right w:val="none" w:sz="0" w:space="0" w:color="auto"/>
          </w:divBdr>
          <w:divsChild>
            <w:div w:id="1224833197">
              <w:marLeft w:val="0"/>
              <w:marRight w:val="0"/>
              <w:marTop w:val="0"/>
              <w:marBottom w:val="0"/>
              <w:divBdr>
                <w:top w:val="none" w:sz="0" w:space="0" w:color="auto"/>
                <w:left w:val="none" w:sz="0" w:space="0" w:color="auto"/>
                <w:bottom w:val="none" w:sz="0" w:space="0" w:color="auto"/>
                <w:right w:val="none" w:sz="0" w:space="0" w:color="auto"/>
              </w:divBdr>
              <w:divsChild>
                <w:div w:id="108896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778650">
      <w:bodyDiv w:val="1"/>
      <w:marLeft w:val="0"/>
      <w:marRight w:val="0"/>
      <w:marTop w:val="0"/>
      <w:marBottom w:val="0"/>
      <w:divBdr>
        <w:top w:val="none" w:sz="0" w:space="0" w:color="auto"/>
        <w:left w:val="none" w:sz="0" w:space="0" w:color="auto"/>
        <w:bottom w:val="none" w:sz="0" w:space="0" w:color="auto"/>
        <w:right w:val="none" w:sz="0" w:space="0" w:color="auto"/>
      </w:divBdr>
    </w:div>
    <w:div w:id="1486703499">
      <w:bodyDiv w:val="1"/>
      <w:marLeft w:val="0"/>
      <w:marRight w:val="0"/>
      <w:marTop w:val="0"/>
      <w:marBottom w:val="0"/>
      <w:divBdr>
        <w:top w:val="none" w:sz="0" w:space="0" w:color="auto"/>
        <w:left w:val="none" w:sz="0" w:space="0" w:color="auto"/>
        <w:bottom w:val="none" w:sz="0" w:space="0" w:color="auto"/>
        <w:right w:val="none" w:sz="0" w:space="0" w:color="auto"/>
      </w:divBdr>
      <w:divsChild>
        <w:div w:id="1695422328">
          <w:marLeft w:val="0"/>
          <w:marRight w:val="0"/>
          <w:marTop w:val="0"/>
          <w:marBottom w:val="0"/>
          <w:divBdr>
            <w:top w:val="none" w:sz="0" w:space="0" w:color="auto"/>
            <w:left w:val="none" w:sz="0" w:space="0" w:color="auto"/>
            <w:bottom w:val="none" w:sz="0" w:space="0" w:color="auto"/>
            <w:right w:val="none" w:sz="0" w:space="0" w:color="auto"/>
          </w:divBdr>
          <w:divsChild>
            <w:div w:id="826937041">
              <w:marLeft w:val="0"/>
              <w:marRight w:val="0"/>
              <w:marTop w:val="0"/>
              <w:marBottom w:val="0"/>
              <w:divBdr>
                <w:top w:val="none" w:sz="0" w:space="0" w:color="auto"/>
                <w:left w:val="none" w:sz="0" w:space="0" w:color="auto"/>
                <w:bottom w:val="none" w:sz="0" w:space="0" w:color="auto"/>
                <w:right w:val="none" w:sz="0" w:space="0" w:color="auto"/>
              </w:divBdr>
              <w:divsChild>
                <w:div w:id="8083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320676">
      <w:bodyDiv w:val="1"/>
      <w:marLeft w:val="0"/>
      <w:marRight w:val="0"/>
      <w:marTop w:val="0"/>
      <w:marBottom w:val="0"/>
      <w:divBdr>
        <w:top w:val="none" w:sz="0" w:space="0" w:color="auto"/>
        <w:left w:val="none" w:sz="0" w:space="0" w:color="auto"/>
        <w:bottom w:val="none" w:sz="0" w:space="0" w:color="auto"/>
        <w:right w:val="none" w:sz="0" w:space="0" w:color="auto"/>
      </w:divBdr>
      <w:divsChild>
        <w:div w:id="788819558">
          <w:marLeft w:val="0"/>
          <w:marRight w:val="0"/>
          <w:marTop w:val="0"/>
          <w:marBottom w:val="0"/>
          <w:divBdr>
            <w:top w:val="none" w:sz="0" w:space="0" w:color="auto"/>
            <w:left w:val="none" w:sz="0" w:space="0" w:color="auto"/>
            <w:bottom w:val="none" w:sz="0" w:space="0" w:color="auto"/>
            <w:right w:val="none" w:sz="0" w:space="0" w:color="auto"/>
          </w:divBdr>
          <w:divsChild>
            <w:div w:id="765006574">
              <w:marLeft w:val="0"/>
              <w:marRight w:val="0"/>
              <w:marTop w:val="0"/>
              <w:marBottom w:val="0"/>
              <w:divBdr>
                <w:top w:val="none" w:sz="0" w:space="0" w:color="auto"/>
                <w:left w:val="none" w:sz="0" w:space="0" w:color="auto"/>
                <w:bottom w:val="none" w:sz="0" w:space="0" w:color="auto"/>
                <w:right w:val="none" w:sz="0" w:space="0" w:color="auto"/>
              </w:divBdr>
              <w:divsChild>
                <w:div w:id="112873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448480">
      <w:bodyDiv w:val="1"/>
      <w:marLeft w:val="0"/>
      <w:marRight w:val="0"/>
      <w:marTop w:val="0"/>
      <w:marBottom w:val="0"/>
      <w:divBdr>
        <w:top w:val="none" w:sz="0" w:space="0" w:color="auto"/>
        <w:left w:val="none" w:sz="0" w:space="0" w:color="auto"/>
        <w:bottom w:val="none" w:sz="0" w:space="0" w:color="auto"/>
        <w:right w:val="none" w:sz="0" w:space="0" w:color="auto"/>
      </w:divBdr>
    </w:div>
    <w:div w:id="1611624363">
      <w:bodyDiv w:val="1"/>
      <w:marLeft w:val="0"/>
      <w:marRight w:val="0"/>
      <w:marTop w:val="0"/>
      <w:marBottom w:val="0"/>
      <w:divBdr>
        <w:top w:val="none" w:sz="0" w:space="0" w:color="auto"/>
        <w:left w:val="none" w:sz="0" w:space="0" w:color="auto"/>
        <w:bottom w:val="none" w:sz="0" w:space="0" w:color="auto"/>
        <w:right w:val="none" w:sz="0" w:space="0" w:color="auto"/>
      </w:divBdr>
    </w:div>
    <w:div w:id="1711343978">
      <w:bodyDiv w:val="1"/>
      <w:marLeft w:val="0"/>
      <w:marRight w:val="0"/>
      <w:marTop w:val="0"/>
      <w:marBottom w:val="0"/>
      <w:divBdr>
        <w:top w:val="none" w:sz="0" w:space="0" w:color="auto"/>
        <w:left w:val="none" w:sz="0" w:space="0" w:color="auto"/>
        <w:bottom w:val="none" w:sz="0" w:space="0" w:color="auto"/>
        <w:right w:val="none" w:sz="0" w:space="0" w:color="auto"/>
      </w:divBdr>
    </w:div>
    <w:div w:id="1711371998">
      <w:bodyDiv w:val="1"/>
      <w:marLeft w:val="0"/>
      <w:marRight w:val="0"/>
      <w:marTop w:val="0"/>
      <w:marBottom w:val="0"/>
      <w:divBdr>
        <w:top w:val="none" w:sz="0" w:space="0" w:color="auto"/>
        <w:left w:val="none" w:sz="0" w:space="0" w:color="auto"/>
        <w:bottom w:val="none" w:sz="0" w:space="0" w:color="auto"/>
        <w:right w:val="none" w:sz="0" w:space="0" w:color="auto"/>
      </w:divBdr>
    </w:div>
    <w:div w:id="1714115818">
      <w:bodyDiv w:val="1"/>
      <w:marLeft w:val="0"/>
      <w:marRight w:val="0"/>
      <w:marTop w:val="0"/>
      <w:marBottom w:val="0"/>
      <w:divBdr>
        <w:top w:val="none" w:sz="0" w:space="0" w:color="auto"/>
        <w:left w:val="none" w:sz="0" w:space="0" w:color="auto"/>
        <w:bottom w:val="none" w:sz="0" w:space="0" w:color="auto"/>
        <w:right w:val="none" w:sz="0" w:space="0" w:color="auto"/>
      </w:divBdr>
    </w:div>
    <w:div w:id="1774091097">
      <w:bodyDiv w:val="1"/>
      <w:marLeft w:val="0"/>
      <w:marRight w:val="0"/>
      <w:marTop w:val="0"/>
      <w:marBottom w:val="0"/>
      <w:divBdr>
        <w:top w:val="none" w:sz="0" w:space="0" w:color="auto"/>
        <w:left w:val="none" w:sz="0" w:space="0" w:color="auto"/>
        <w:bottom w:val="none" w:sz="0" w:space="0" w:color="auto"/>
        <w:right w:val="none" w:sz="0" w:space="0" w:color="auto"/>
      </w:divBdr>
    </w:div>
    <w:div w:id="1796173065">
      <w:bodyDiv w:val="1"/>
      <w:marLeft w:val="0"/>
      <w:marRight w:val="0"/>
      <w:marTop w:val="0"/>
      <w:marBottom w:val="0"/>
      <w:divBdr>
        <w:top w:val="none" w:sz="0" w:space="0" w:color="auto"/>
        <w:left w:val="none" w:sz="0" w:space="0" w:color="auto"/>
        <w:bottom w:val="none" w:sz="0" w:space="0" w:color="auto"/>
        <w:right w:val="none" w:sz="0" w:space="0" w:color="auto"/>
      </w:divBdr>
    </w:div>
    <w:div w:id="1821847095">
      <w:bodyDiv w:val="1"/>
      <w:marLeft w:val="0"/>
      <w:marRight w:val="0"/>
      <w:marTop w:val="0"/>
      <w:marBottom w:val="0"/>
      <w:divBdr>
        <w:top w:val="none" w:sz="0" w:space="0" w:color="auto"/>
        <w:left w:val="none" w:sz="0" w:space="0" w:color="auto"/>
        <w:bottom w:val="none" w:sz="0" w:space="0" w:color="auto"/>
        <w:right w:val="none" w:sz="0" w:space="0" w:color="auto"/>
      </w:divBdr>
    </w:div>
    <w:div w:id="1862431301">
      <w:bodyDiv w:val="1"/>
      <w:marLeft w:val="0"/>
      <w:marRight w:val="0"/>
      <w:marTop w:val="0"/>
      <w:marBottom w:val="0"/>
      <w:divBdr>
        <w:top w:val="none" w:sz="0" w:space="0" w:color="auto"/>
        <w:left w:val="none" w:sz="0" w:space="0" w:color="auto"/>
        <w:bottom w:val="none" w:sz="0" w:space="0" w:color="auto"/>
        <w:right w:val="none" w:sz="0" w:space="0" w:color="auto"/>
      </w:divBdr>
    </w:div>
    <w:div w:id="1874800955">
      <w:bodyDiv w:val="1"/>
      <w:marLeft w:val="0"/>
      <w:marRight w:val="0"/>
      <w:marTop w:val="0"/>
      <w:marBottom w:val="0"/>
      <w:divBdr>
        <w:top w:val="none" w:sz="0" w:space="0" w:color="auto"/>
        <w:left w:val="none" w:sz="0" w:space="0" w:color="auto"/>
        <w:bottom w:val="none" w:sz="0" w:space="0" w:color="auto"/>
        <w:right w:val="none" w:sz="0" w:space="0" w:color="auto"/>
      </w:divBdr>
    </w:div>
    <w:div w:id="1929653455">
      <w:bodyDiv w:val="1"/>
      <w:marLeft w:val="0"/>
      <w:marRight w:val="0"/>
      <w:marTop w:val="0"/>
      <w:marBottom w:val="0"/>
      <w:divBdr>
        <w:top w:val="none" w:sz="0" w:space="0" w:color="auto"/>
        <w:left w:val="none" w:sz="0" w:space="0" w:color="auto"/>
        <w:bottom w:val="none" w:sz="0" w:space="0" w:color="auto"/>
        <w:right w:val="none" w:sz="0" w:space="0" w:color="auto"/>
      </w:divBdr>
    </w:div>
    <w:div w:id="2024937138">
      <w:bodyDiv w:val="1"/>
      <w:marLeft w:val="0"/>
      <w:marRight w:val="0"/>
      <w:marTop w:val="0"/>
      <w:marBottom w:val="0"/>
      <w:divBdr>
        <w:top w:val="none" w:sz="0" w:space="0" w:color="auto"/>
        <w:left w:val="none" w:sz="0" w:space="0" w:color="auto"/>
        <w:bottom w:val="none" w:sz="0" w:space="0" w:color="auto"/>
        <w:right w:val="none" w:sz="0" w:space="0" w:color="auto"/>
      </w:divBdr>
    </w:div>
    <w:div w:id="2027975203">
      <w:bodyDiv w:val="1"/>
      <w:marLeft w:val="0"/>
      <w:marRight w:val="0"/>
      <w:marTop w:val="0"/>
      <w:marBottom w:val="0"/>
      <w:divBdr>
        <w:top w:val="none" w:sz="0" w:space="0" w:color="auto"/>
        <w:left w:val="none" w:sz="0" w:space="0" w:color="auto"/>
        <w:bottom w:val="none" w:sz="0" w:space="0" w:color="auto"/>
        <w:right w:val="none" w:sz="0" w:space="0" w:color="auto"/>
      </w:divBdr>
    </w:div>
    <w:div w:id="2035306976">
      <w:bodyDiv w:val="1"/>
      <w:marLeft w:val="0"/>
      <w:marRight w:val="0"/>
      <w:marTop w:val="0"/>
      <w:marBottom w:val="0"/>
      <w:divBdr>
        <w:top w:val="none" w:sz="0" w:space="0" w:color="auto"/>
        <w:left w:val="none" w:sz="0" w:space="0" w:color="auto"/>
        <w:bottom w:val="none" w:sz="0" w:space="0" w:color="auto"/>
        <w:right w:val="none" w:sz="0" w:space="0" w:color="auto"/>
      </w:divBdr>
      <w:divsChild>
        <w:div w:id="1791782466">
          <w:marLeft w:val="0"/>
          <w:marRight w:val="0"/>
          <w:marTop w:val="0"/>
          <w:marBottom w:val="0"/>
          <w:divBdr>
            <w:top w:val="none" w:sz="0" w:space="0" w:color="auto"/>
            <w:left w:val="none" w:sz="0" w:space="0" w:color="auto"/>
            <w:bottom w:val="none" w:sz="0" w:space="0" w:color="auto"/>
            <w:right w:val="none" w:sz="0" w:space="0" w:color="auto"/>
          </w:divBdr>
          <w:divsChild>
            <w:div w:id="626665257">
              <w:marLeft w:val="0"/>
              <w:marRight w:val="0"/>
              <w:marTop w:val="0"/>
              <w:marBottom w:val="0"/>
              <w:divBdr>
                <w:top w:val="none" w:sz="0" w:space="0" w:color="auto"/>
                <w:left w:val="none" w:sz="0" w:space="0" w:color="auto"/>
                <w:bottom w:val="none" w:sz="0" w:space="0" w:color="auto"/>
                <w:right w:val="none" w:sz="0" w:space="0" w:color="auto"/>
              </w:divBdr>
              <w:divsChild>
                <w:div w:id="114879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06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gel.fleeman@liverpool.ac.uk" TargetMode="External"/><Relationship Id="rId13" Type="http://schemas.openxmlformats.org/officeDocument/2006/relationships/hyperlink" Target="http://handbook-5-1.cochrane.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ons.gov.uk/peoplepopulationandcommunity/healthandsocialcare/causesofdeath/bulletins/pregnancyandethnicfactorsinfluencingbirthsandinfantmortality/2015-10-14"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rd.york.ac.uk/PROSPERO/display_record.php?RecordID=15978"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hta.ac.uk" TargetMode="External"/><Relationship Id="rId4" Type="http://schemas.openxmlformats.org/officeDocument/2006/relationships/settings" Target="settings.xml"/><Relationship Id="rId9" Type="http://schemas.openxmlformats.org/officeDocument/2006/relationships/hyperlink" Target="http://www.nets.nihr.ac.uk/programmes/hta"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83131-953B-4E97-A1ED-EA4B2E735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6</Pages>
  <Words>14463</Words>
  <Characters>82441</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6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tes, Vickie</dc:creator>
  <cp:lastModifiedBy>Nigel Fleeman</cp:lastModifiedBy>
  <cp:revision>4</cp:revision>
  <cp:lastPrinted>2019-02-27T11:08:00Z</cp:lastPrinted>
  <dcterms:created xsi:type="dcterms:W3CDTF">2019-04-04T15:15:00Z</dcterms:created>
  <dcterms:modified xsi:type="dcterms:W3CDTF">2019-04-05T12:52:00Z</dcterms:modified>
</cp:coreProperties>
</file>